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Program Studi</w:t>
      </w:r>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Teknik Informatika</w:t>
      </w:r>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Disusun Oleh :</w:t>
      </w:r>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4839807"/>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Faisal Akbar, M.T</w:t>
            </w:r>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antu Ketua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Faisal Akbar, M.T</w:t>
            </w:r>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 Program Studi</w:t>
            </w:r>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Cucu Handayani, M.Kom</w:t>
            </w:r>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w:t>
            </w:r>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STIKOM Poltek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bl>
    <w:p w14:paraId="6D90CC2B" w14:textId="77777777" w:rsidR="00C41756" w:rsidRDefault="00C41756">
      <w:pPr>
        <w:rPr>
          <w:rFonts w:ascii="Times New Roman" w:hAnsi="Times New Roman"/>
          <w:b/>
          <w:iCs/>
          <w:caps/>
          <w:sz w:val="28"/>
          <w:lang w:val="en-US"/>
        </w:rPr>
      </w:pPr>
      <w:r>
        <w:br w:type="page"/>
      </w:r>
    </w:p>
    <w:p w14:paraId="316174C1" w14:textId="2DD4555E" w:rsidR="00586F2A" w:rsidRPr="0083399D" w:rsidRDefault="00C41756" w:rsidP="00C41756">
      <w:pPr>
        <w:pStyle w:val="Heading1"/>
        <w:numPr>
          <w:ilvl w:val="0"/>
          <w:numId w:val="0"/>
        </w:numPr>
        <w:rPr>
          <w:b w:val="0"/>
          <w:bCs/>
        </w:rPr>
      </w:pPr>
      <w:bookmarkStart w:id="3" w:name="_Toc84775303"/>
      <w:bookmarkStart w:id="4" w:name="_Toc84839808"/>
      <w:r w:rsidRPr="0083399D">
        <w:rPr>
          <w:b w:val="0"/>
          <w:bCs/>
        </w:rPr>
        <w:lastRenderedPageBreak/>
        <w:t>LEMBAR PENGESAHAN SIDANG</w:t>
      </w:r>
      <w:bookmarkEnd w:id="3"/>
      <w:bookmarkEnd w:id="4"/>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5" w:name="_Hlk56418547"/>
            <w:r w:rsidRPr="0083399D">
              <w:rPr>
                <w:rFonts w:ascii="Times New Roman" w:hAnsi="Times New Roman"/>
                <w:sz w:val="24"/>
                <w:szCs w:val="24"/>
                <w:lang w:val="en-US"/>
              </w:rPr>
              <w:t>Pembimbing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Faisal Akbar, M.T</w:t>
            </w:r>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imbing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antu Ketua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Faisal Akbar, M.T</w:t>
            </w:r>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 Program Studi</w:t>
            </w:r>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Cucu Handayani, M.Kom</w:t>
            </w:r>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w:t>
            </w:r>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STIKOM Poltek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bookmarkEnd w:id="5"/>
    </w:tbl>
    <w:p w14:paraId="7D280FF1" w14:textId="77777777" w:rsidR="00586F2A" w:rsidRDefault="00586F2A">
      <w:pPr>
        <w:rPr>
          <w:rFonts w:ascii="Times New Roman" w:hAnsi="Times New Roman"/>
          <w:b/>
          <w:iCs/>
          <w:caps/>
          <w:sz w:val="28"/>
          <w:lang w:val="en-US"/>
        </w:rPr>
      </w:pPr>
      <w:r>
        <w:br w:type="page"/>
      </w:r>
    </w:p>
    <w:p w14:paraId="47BE5DDA" w14:textId="0A0488BB" w:rsidR="00586F2A" w:rsidRDefault="00586F2A" w:rsidP="00C41756">
      <w:pPr>
        <w:pStyle w:val="Heading1"/>
        <w:numPr>
          <w:ilvl w:val="0"/>
          <w:numId w:val="0"/>
        </w:numPr>
      </w:pPr>
      <w:bookmarkStart w:id="6" w:name="_Toc84775304"/>
      <w:bookmarkStart w:id="7" w:name="_Toc84839809"/>
      <w:r>
        <w:lastRenderedPageBreak/>
        <w:t>PERNYATAAN KEASLIAN TUGAS AKHIR</w:t>
      </w:r>
      <w:bookmarkEnd w:id="6"/>
      <w:bookmarkEnd w:id="7"/>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Sebagai Mahasiswa/i STIKOM Poltek Cirebon yang bertanggung jawab, di bawah ini saya:</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nny Fachrul Aliansyah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Menyatakan bahwa tugas akhir (skripsi) saya yang berjudul: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Apabila di kemudian hari, tugas akhir saya disinyalir bukan merupakan karya asli saya, yang disertai dengan bukti-bukti yang cukup, maka saya bersedia untuk membatalkan gelar saya beserta hak dan kewajiban yang melekat pada gelar tersebut.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r w:rsidRPr="005B69B3">
        <w:rPr>
          <w:rFonts w:ascii="Times New Roman" w:hAnsi="Times New Roman" w:cs="Times New Roman"/>
          <w:sz w:val="24"/>
          <w:szCs w:val="24"/>
          <w:lang w:val="en-US"/>
        </w:rPr>
        <w:t>Demikian surat pernyataan ini saya buat dengan sebenarnya</w:t>
      </w:r>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Dibuat </w:t>
      </w:r>
      <w:r w:rsidRPr="005B69B3">
        <w:rPr>
          <w:rFonts w:ascii="Times New Roman" w:hAnsi="Times New Roman" w:cs="Times New Roman"/>
          <w:sz w:val="24"/>
          <w:szCs w:val="24"/>
        </w:rPr>
        <w:t>d</w:t>
      </w:r>
      <w:r w:rsidRPr="005B69B3">
        <w:rPr>
          <w:rFonts w:ascii="Times New Roman" w:hAnsi="Times New Roman" w:cs="Times New Roman"/>
          <w:sz w:val="24"/>
          <w:szCs w:val="24"/>
          <w:lang w:val="en-US"/>
        </w:rPr>
        <w:t>i</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r w:rsidRPr="005B69B3">
        <w:rPr>
          <w:rFonts w:ascii="Times New Roman" w:hAnsi="Times New Roman" w:cs="Times New Roman"/>
          <w:sz w:val="24"/>
          <w:szCs w:val="24"/>
          <w:lang w:val="en-US"/>
        </w:rPr>
        <w:t>anggal</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Menyatakan,</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0F2FB529" w:rsidR="00586F2A" w:rsidRDefault="00586F2A" w:rsidP="00310387">
      <w:pPr>
        <w:pStyle w:val="Heading1"/>
        <w:numPr>
          <w:ilvl w:val="0"/>
          <w:numId w:val="0"/>
        </w:numPr>
        <w:spacing w:line="240" w:lineRule="auto"/>
      </w:pPr>
      <w:bookmarkStart w:id="8" w:name="_Toc84775305"/>
      <w:bookmarkStart w:id="9" w:name="_Toc84839810"/>
      <w:r>
        <w:lastRenderedPageBreak/>
        <w:t>PERNYATAAN PERSETUJUAN PUBLIK</w:t>
      </w:r>
      <w:r w:rsidR="00823128">
        <w:t>A</w:t>
      </w:r>
      <w:r>
        <w:t>SI</w:t>
      </w:r>
      <w:r w:rsidR="00310387">
        <w:t xml:space="preserve"> ILMIAH UNTUK KEPENTINGAN AKADEMIK</w:t>
      </w:r>
      <w:bookmarkEnd w:id="8"/>
      <w:bookmarkEnd w:id="9"/>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Sebagai mahasiswa STIKOM Poltek Cirebon, yang bertanda tangan di</w:t>
      </w:r>
      <w:r w:rsidRPr="007C13F6">
        <w:rPr>
          <w:rFonts w:ascii="Times New Roman" w:hAnsi="Times New Roman" w:cs="Times New Roman"/>
          <w:sz w:val="24"/>
          <w:szCs w:val="24"/>
        </w:rPr>
        <w:t xml:space="preserve"> </w:t>
      </w:r>
      <w:r w:rsidRPr="007C13F6">
        <w:rPr>
          <w:rFonts w:ascii="Times New Roman" w:hAnsi="Times New Roman" w:cs="Times New Roman"/>
          <w:sz w:val="24"/>
          <w:szCs w:val="24"/>
          <w:lang w:val="en-US"/>
        </w:rPr>
        <w:t>bawah ini saya:</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Danny Fachrul Aliansyah Nurdin</w:t>
      </w:r>
    </w:p>
    <w:p w14:paraId="71341328" w14:textId="0D91D243" w:rsidR="007C13F6" w:rsidRPr="007C13F6" w:rsidRDefault="007C13F6" w:rsidP="008B4EEB">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mengembangkan ilmu pengetahuan, menyetujui untuk memberikan kepada STIKOM Poltek Cirebo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atas tugas akhir (skripsi) saya yang berjudul: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Denga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ini STIKOM Poltek Cirebon berhak untuk menyimpan, men-copy ulang (memperbanyak), menggunakan, mengelolanya dalam bentuk pangkalan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mendistribusikan dan mempublikasi</w:t>
      </w:r>
      <w:r w:rsidR="00E3093A">
        <w:rPr>
          <w:rFonts w:ascii="Times New Roman" w:hAnsi="Times New Roman" w:cs="Times New Roman"/>
          <w:sz w:val="24"/>
          <w:szCs w:val="24"/>
          <w:lang w:val="en-US"/>
        </w:rPr>
        <w:t>kannya</w:t>
      </w:r>
      <w:r w:rsidRPr="007C13F6">
        <w:rPr>
          <w:rFonts w:ascii="Times New Roman" w:hAnsi="Times New Roman" w:cs="Times New Roman"/>
          <w:sz w:val="24"/>
          <w:szCs w:val="24"/>
          <w:lang w:val="en-US"/>
        </w:rPr>
        <w:t xml:space="preserve"> di internet atau media lain untuk kepentingan akademis tanpa perlu meminta 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 dari saya selama tetap mencantumkan nama saya sebagai penulis/pencipta.</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r w:rsidRPr="007C13F6">
        <w:rPr>
          <w:rFonts w:ascii="Times New Roman" w:hAnsi="Times New Roman" w:cs="Times New Roman"/>
          <w:sz w:val="24"/>
          <w:szCs w:val="24"/>
          <w:lang w:val="en-US"/>
        </w:rPr>
        <w:t>Demikian surat pernyataan ini saya buat dengan sebenarnya</w:t>
      </w:r>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ibuat </w:t>
      </w:r>
      <w:r w:rsidRPr="007C13F6">
        <w:rPr>
          <w:rFonts w:ascii="Times New Roman" w:hAnsi="Times New Roman" w:cs="Times New Roman"/>
          <w:sz w:val="24"/>
          <w:szCs w:val="24"/>
        </w:rPr>
        <w:t>d</w:t>
      </w:r>
      <w:r w:rsidRPr="007C13F6">
        <w:rPr>
          <w:rFonts w:ascii="Times New Roman" w:hAnsi="Times New Roman" w:cs="Times New Roman"/>
          <w:sz w:val="24"/>
          <w:szCs w:val="24"/>
          <w:lang w:val="en-US"/>
        </w:rPr>
        <w:t>i</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r w:rsidRPr="007C13F6">
        <w:rPr>
          <w:rFonts w:ascii="Times New Roman" w:hAnsi="Times New Roman" w:cs="Times New Roman"/>
          <w:sz w:val="24"/>
          <w:szCs w:val="24"/>
          <w:lang w:val="en-US"/>
        </w:rPr>
        <w:t>anggal</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Yang Menyatakan,</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7E1AB83E" w:rsidR="00586F2A" w:rsidRDefault="00586F2A" w:rsidP="00C41756">
      <w:pPr>
        <w:pStyle w:val="Heading1"/>
        <w:numPr>
          <w:ilvl w:val="0"/>
          <w:numId w:val="0"/>
        </w:numPr>
      </w:pPr>
      <w:bookmarkStart w:id="10" w:name="_Toc84775306"/>
      <w:bookmarkStart w:id="11" w:name="_Toc84839811"/>
      <w:r>
        <w:lastRenderedPageBreak/>
        <w:t>MOTTO</w:t>
      </w:r>
      <w:bookmarkEnd w:id="10"/>
      <w:bookmarkEnd w:id="11"/>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In life, it’s okay to experience gagal maning, gagal maning. What’s more important is not to be gagal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2" w:name="_Toc84775307"/>
      <w:bookmarkStart w:id="13" w:name="_Toc84839812"/>
      <w:r>
        <w:lastRenderedPageBreak/>
        <w:t>DAFTAR RIWAYAT HIDUP</w:t>
      </w:r>
      <w:bookmarkStart w:id="14" w:name="_Hlk82847578"/>
      <w:bookmarkEnd w:id="12"/>
      <w:bookmarkEnd w:id="13"/>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5" w:name="_Hlk82847025"/>
            <w:bookmarkEnd w:id="14"/>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531178"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6"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6"/>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7"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63A757CB"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5"/>
      <w:bookmarkEnd w:id="17"/>
      <w:r w:rsidR="00586F2A" w:rsidRPr="005B69B3">
        <w:rPr>
          <w:rFonts w:ascii="Times New Roman" w:hAnsi="Times New Roman" w:cs="Times New Roman"/>
          <w:b/>
          <w:bCs/>
          <w:u w:val="single"/>
        </w:rPr>
        <w:br w:type="page"/>
      </w:r>
    </w:p>
    <w:p w14:paraId="56011C26" w14:textId="63E61633" w:rsidR="00586F2A" w:rsidRDefault="00586F2A" w:rsidP="00C41756">
      <w:pPr>
        <w:pStyle w:val="Heading1"/>
        <w:numPr>
          <w:ilvl w:val="0"/>
          <w:numId w:val="0"/>
        </w:numPr>
      </w:pPr>
      <w:bookmarkStart w:id="18" w:name="_Toc84775308"/>
      <w:bookmarkStart w:id="19" w:name="_Toc84839813"/>
      <w:r>
        <w:lastRenderedPageBreak/>
        <w:t>ABSTRAK</w:t>
      </w:r>
      <w:bookmarkEnd w:id="18"/>
      <w:bookmarkEnd w:id="19"/>
    </w:p>
    <w:p w14:paraId="1E2B14B3" w14:textId="413262EB"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merupakan virus yang penyebarannya sangat cepat, tanpa penanganan yang baik maka kita semua akan sulit keluar dari pandemi. Pemerintah indonesia mengeluarkan kebijakan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yang bertujuan untuk mengurangi penyebaran virus covid-19. Radar Cirebon merupakan perusahaan yang bergerak dibidang berita yang memiliki banyak karyawan</w:t>
      </w:r>
      <w:r w:rsidR="002B053A">
        <w:rPr>
          <w:rFonts w:ascii="Times New Roman" w:hAnsi="Times New Roman" w:cs="Times New Roman"/>
          <w:sz w:val="24"/>
          <w:szCs w:val="24"/>
          <w:lang w:val="en-US"/>
        </w:rPr>
        <w:t xml:space="preserve"> yang memiliki mobilitas tinggi</w:t>
      </w:r>
      <w:r w:rsidRPr="00F707E4">
        <w:rPr>
          <w:rFonts w:ascii="Times New Roman" w:hAnsi="Times New Roman" w:cs="Times New Roman"/>
          <w:sz w:val="24"/>
          <w:szCs w:val="24"/>
          <w:lang w:val="en-US"/>
        </w:rPr>
        <w:t xml:space="preserve">. Untuk mendukung upaya pemerintah melaksanakan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maka perlu dibuat sistem untuk pengawasan, salah satunya dengan sistem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masalah tersebut penulis melakukan penelitian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tentang </w:t>
      </w:r>
      <w:r w:rsidR="008F1E1E">
        <w:rPr>
          <w:rFonts w:ascii="Times New Roman" w:hAnsi="Times New Roman" w:cs="Times New Roman"/>
          <w:sz w:val="24"/>
          <w:szCs w:val="24"/>
          <w:lang w:val="en-US"/>
        </w:rPr>
        <w:t>pengenalan wajah</w:t>
      </w:r>
      <w:r w:rsidRPr="00F707E4">
        <w:rPr>
          <w:rFonts w:ascii="Times New Roman" w:hAnsi="Times New Roman" w:cs="Times New Roman"/>
          <w:sz w:val="24"/>
          <w:szCs w:val="24"/>
          <w:lang w:val="en-US"/>
        </w:rPr>
        <w:t xml:space="preserve">.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dibuat akan menggunakan wajah sebagai media verifikasinya. Metode 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 xml:space="preserve">an wajah yang digunakan pada penelitian ini adalah Local Binary Pattern Histogram (LBPH). LBPH merupakan pengembangan dari metode Local Binary Pattern (LBP). Dalam metode LBPH gambar wajah akan dipecah menjadi beberapa sel dan dilakukan perhitungan LBP sehingga menghasilkan sebuah Histogram. </w:t>
      </w:r>
      <w:r w:rsidR="00676C71">
        <w:rPr>
          <w:rFonts w:ascii="Times New Roman" w:hAnsi="Times New Roman" w:cs="Times New Roman"/>
          <w:sz w:val="24"/>
          <w:szCs w:val="24"/>
          <w:lang w:val="en-US"/>
        </w:rPr>
        <w:t>Penelitian ini menghasilkan model yang dibuat menggunakan metode LBPH yang mampu mengenali wajah dengan akurasi antara 74,10% - 78,22%.</w:t>
      </w:r>
      <w:r w:rsidR="00B04FE0">
        <w:rPr>
          <w:rFonts w:ascii="Times New Roman" w:hAnsi="Times New Roman" w:cs="Times New Roman"/>
          <w:sz w:val="24"/>
          <w:szCs w:val="24"/>
          <w:lang w:val="en-US"/>
        </w:rPr>
        <w:t xml:space="preserve"> Model tersebut diaplikasikan pada </w:t>
      </w:r>
      <w:r w:rsidR="00B04FE0" w:rsidRPr="00B04FE0">
        <w:rPr>
          <w:rFonts w:ascii="Times New Roman" w:hAnsi="Times New Roman" w:cs="Times New Roman"/>
          <w:i/>
          <w:iCs/>
          <w:sz w:val="24"/>
          <w:szCs w:val="24"/>
          <w:lang w:val="en-US"/>
        </w:rPr>
        <w:t>website</w:t>
      </w:r>
      <w:r w:rsidR="00B04FE0">
        <w:rPr>
          <w:rFonts w:ascii="Times New Roman" w:hAnsi="Times New Roman" w:cs="Times New Roman"/>
          <w:sz w:val="24"/>
          <w:szCs w:val="24"/>
          <w:lang w:val="en-US"/>
        </w:rPr>
        <w:t xml:space="preserve"> sehingga dapat digunakan pengguna dimanapun secara </w:t>
      </w:r>
      <w:r w:rsidR="00B04FE0" w:rsidRPr="00B04FE0">
        <w:rPr>
          <w:rFonts w:ascii="Times New Roman" w:hAnsi="Times New Roman" w:cs="Times New Roman"/>
          <w:i/>
          <w:iCs/>
          <w:sz w:val="24"/>
          <w:szCs w:val="24"/>
          <w:lang w:val="en-US"/>
        </w:rPr>
        <w:t>online</w:t>
      </w:r>
      <w:r w:rsidR="00B04FE0">
        <w:rPr>
          <w:rFonts w:ascii="Times New Roman" w:hAnsi="Times New Roman" w:cs="Times New Roman"/>
          <w:sz w:val="24"/>
          <w:szCs w:val="24"/>
          <w:lang w:val="en-US"/>
        </w:rPr>
        <w:t>.</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Kunci: </w:t>
      </w:r>
      <w:r>
        <w:rPr>
          <w:rFonts w:ascii="Times New Roman" w:eastAsia="Calibri" w:hAnsi="Times New Roman" w:cs="Times New Roman"/>
          <w:sz w:val="24"/>
          <w:lang w:val="en-US"/>
        </w:rPr>
        <w:t>Covid-19, Pengenalan Wajah, LBPH</w:t>
      </w:r>
      <w:r w:rsidR="00586F2A" w:rsidRPr="00DB242C">
        <w:rPr>
          <w:rFonts w:ascii="Times New Roman" w:hAnsi="Times New Roman" w:cs="Times New Roman"/>
        </w:rPr>
        <w:br w:type="page"/>
      </w:r>
    </w:p>
    <w:p w14:paraId="0A890A8F" w14:textId="4F6D390C" w:rsidR="00586F2A" w:rsidRPr="002B053A" w:rsidRDefault="00586F2A" w:rsidP="00C41756">
      <w:pPr>
        <w:pStyle w:val="Heading1"/>
        <w:numPr>
          <w:ilvl w:val="0"/>
          <w:numId w:val="0"/>
        </w:numPr>
        <w:rPr>
          <w:i/>
          <w:iCs w:val="0"/>
        </w:rPr>
      </w:pPr>
      <w:bookmarkStart w:id="20" w:name="_Toc84775309"/>
      <w:bookmarkStart w:id="21" w:name="_Toc84839814"/>
      <w:r w:rsidRPr="002B053A">
        <w:rPr>
          <w:i/>
          <w:iCs w:val="0"/>
        </w:rPr>
        <w:lastRenderedPageBreak/>
        <w:t>ABSTRAC</w:t>
      </w:r>
      <w:r w:rsidR="00E35619" w:rsidRPr="002B053A">
        <w:rPr>
          <w:i/>
          <w:iCs w:val="0"/>
        </w:rPr>
        <w:t>T</w:t>
      </w:r>
      <w:bookmarkEnd w:id="20"/>
      <w:bookmarkEnd w:id="21"/>
    </w:p>
    <w:p w14:paraId="1DF28D9B" w14:textId="14AD5CBE"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w:t>
      </w:r>
      <w:r w:rsidR="00B04FE0" w:rsidRPr="00B04FE0">
        <w:rPr>
          <w:rFonts w:ascii="Times New Roman" w:hAnsi="Times New Roman" w:cs="Times New Roman"/>
          <w:i/>
          <w:iCs/>
          <w:sz w:val="24"/>
          <w:szCs w:val="24"/>
        </w:rPr>
        <w:t>This study resulted in a model made using the LBPH method which is able to recognize faces with an accuracy between 74.10% - 78.22%. The model is applied to the website so that users can use it anywhere online.</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52986632" w:rsidR="00586F2A" w:rsidRDefault="00586F2A" w:rsidP="00C41756">
      <w:pPr>
        <w:pStyle w:val="Heading1"/>
        <w:numPr>
          <w:ilvl w:val="0"/>
          <w:numId w:val="0"/>
        </w:numPr>
      </w:pPr>
      <w:bookmarkStart w:id="22" w:name="_Toc84775310"/>
      <w:bookmarkStart w:id="23" w:name="_Toc84839815"/>
      <w:r>
        <w:lastRenderedPageBreak/>
        <w:t>KATA PENGANTAR</w:t>
      </w:r>
      <w:bookmarkEnd w:id="22"/>
      <w:bookmarkEnd w:id="23"/>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Puji syukur penulis panjatkan kehadirat Allah SWT atas segala nikmat dan rahmat-Nya, sehingga penulis dapat menyelesaikan Tugas Akhir yang berjudul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Terima kasih banyak penulis sampaikan kepada: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r w:rsidRPr="00F707E4">
        <w:rPr>
          <w:rFonts w:ascii="Times New Roman" w:eastAsia="Calibri" w:hAnsi="Times New Roman" w:cs="Times New Roman"/>
          <w:sz w:val="24"/>
          <w:lang w:val="en-US"/>
        </w:rPr>
        <w:t>hano, M.Kom. selaku Ketua STIKOM Poltek Cirebon</w:t>
      </w:r>
      <w:r w:rsidR="00D943C2">
        <w:rPr>
          <w:rFonts w:ascii="Times New Roman" w:eastAsia="Calibri" w:hAnsi="Times New Roman" w:cs="Times New Roman"/>
          <w:sz w:val="24"/>
          <w:lang w:val="en-US"/>
        </w:rPr>
        <w:t xml:space="preserve"> dan Pembimbing II </w:t>
      </w:r>
      <w:r w:rsidR="00D943C2" w:rsidRPr="00F707E4">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selaku Puket I STIKOM Poltek Cirebon dan Pembimbing I </w:t>
      </w:r>
      <w:r w:rsidR="00D943C2" w:rsidRPr="00D943C2">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Ibu Cucu Handayani, M.Kom. selaku Ketua Program Studi STIKOM Poltek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eluruh dosen dan civitas akademika STIKOM Poltek Cirebon yang telah membantu serta membimbing penulis selama berkuliah di STIKOM Poltek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 xml:space="preserve">ara Alfi </w:t>
      </w:r>
      <w:r w:rsidR="00B51B5E">
        <w:rPr>
          <w:rFonts w:ascii="Times New Roman" w:eastAsia="Calibri" w:hAnsi="Times New Roman" w:cs="Times New Roman"/>
          <w:sz w:val="24"/>
          <w:lang w:val="en-US"/>
        </w:rPr>
        <w:t xml:space="preserve">dan rekan-rekan lain </w:t>
      </w:r>
      <w:r w:rsidR="00D943C2">
        <w:rPr>
          <w:rFonts w:ascii="Times New Roman" w:eastAsia="Calibri" w:hAnsi="Times New Roman" w:cs="Times New Roman"/>
          <w:sz w:val="24"/>
          <w:lang w:val="en-US"/>
        </w:rPr>
        <w:t xml:space="preserve">dari Radar Cirebon yang sudah </w:t>
      </w:r>
      <w:r w:rsidR="00B51B5E">
        <w:rPr>
          <w:rFonts w:ascii="Times New Roman" w:eastAsia="Calibri" w:hAnsi="Times New Roman" w:cs="Times New Roman"/>
          <w:sz w:val="24"/>
          <w:lang w:val="en-US"/>
        </w:rPr>
        <w:t xml:space="preserve">membantu </w:t>
      </w:r>
      <w:r w:rsidR="00D943C2">
        <w:rPr>
          <w:rFonts w:ascii="Times New Roman" w:eastAsia="Calibri" w:hAnsi="Times New Roman" w:cs="Times New Roman"/>
          <w:sz w:val="24"/>
          <w:lang w:val="en-US"/>
        </w:rPr>
        <w:t>saya ketika magang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Kedua Orang tua saya Bapak </w:t>
      </w:r>
      <w:r w:rsidR="00D943C2">
        <w:rPr>
          <w:rFonts w:ascii="Times New Roman" w:eastAsia="Calibri" w:hAnsi="Times New Roman" w:cs="Times New Roman"/>
          <w:sz w:val="24"/>
          <w:lang w:val="en-US"/>
        </w:rPr>
        <w:t>Caharudin</w:t>
      </w:r>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Yeti Nurhayati dan kedua adik saya</w:t>
      </w:r>
      <w:r w:rsidRPr="00F707E4">
        <w:rPr>
          <w:rFonts w:ascii="Times New Roman" w:eastAsia="Calibri" w:hAnsi="Times New Roman" w:cs="Times New Roman"/>
          <w:sz w:val="24"/>
          <w:lang w:val="en-US"/>
        </w:rPr>
        <w:t>, terima kasih atas segala usaha, fasilitas, dukungan, serta do’a yang tiada henti.</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lastRenderedPageBreak/>
        <w:t>Teman seperjuangan STIKOM Poltek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terima kasih atas kerja sama, dukungan serta bantuannya.</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Semua pihak yang terkait dalam penyusunan, terima kasih atas bantuan moral maupun material selama penyusunan tugas akhir ini.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Almamater saya, STIKOM Poltek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t>Semoga hasil tugas akhir ini mendapatkan ridha Allah SWT dan dapat bermanfaat bagi semua. Aamiin.</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r w:rsidR="00D943C2">
              <w:rPr>
                <w:rFonts w:ascii="Times New Roman" w:eastAsia="Times New Roman" w:hAnsi="Times New Roman"/>
                <w:sz w:val="24"/>
                <w:lang w:val="en-US"/>
              </w:rPr>
              <w:t>Oktober</w:t>
            </w:r>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Danny Fachrul Alians</w:t>
            </w:r>
            <w:r w:rsidR="007D63A8">
              <w:rPr>
                <w:rFonts w:ascii="Times New Roman" w:hAnsi="Times New Roman"/>
                <w:sz w:val="24"/>
                <w:lang w:val="en-US"/>
              </w:rPr>
              <w:t>y</w:t>
            </w:r>
            <w:r>
              <w:rPr>
                <w:rFonts w:ascii="Times New Roman" w:hAnsi="Times New Roman"/>
                <w:sz w:val="24"/>
                <w:lang w:val="en-US"/>
              </w:rPr>
              <w:t>ah Nurdin</w:t>
            </w:r>
          </w:p>
        </w:tc>
      </w:tr>
    </w:tbl>
    <w:p w14:paraId="0CF2B30B" w14:textId="77777777" w:rsidR="00586F2A" w:rsidRDefault="00586F2A">
      <w:pPr>
        <w:rPr>
          <w:rFonts w:ascii="Times New Roman" w:hAnsi="Times New Roman"/>
          <w:b/>
          <w:iCs/>
          <w:caps/>
          <w:sz w:val="28"/>
          <w:lang w:val="en-US"/>
        </w:rPr>
      </w:pPr>
      <w:r>
        <w:br w:type="page"/>
      </w:r>
    </w:p>
    <w:p w14:paraId="244E3E09" w14:textId="05689C85" w:rsidR="00586F2A" w:rsidRDefault="00586F2A" w:rsidP="00C41756">
      <w:pPr>
        <w:pStyle w:val="Heading1"/>
        <w:numPr>
          <w:ilvl w:val="0"/>
          <w:numId w:val="0"/>
        </w:numPr>
      </w:pPr>
      <w:bookmarkStart w:id="24" w:name="_Toc84775311"/>
      <w:bookmarkStart w:id="25" w:name="_Toc84839816"/>
      <w:r>
        <w:lastRenderedPageBreak/>
        <w:t>DAFTAR ISI</w:t>
      </w:r>
      <w:bookmarkEnd w:id="24"/>
      <w:bookmarkEnd w:id="25"/>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67656D95" w14:textId="0382BB66" w:rsidR="00B0234C" w:rsidRPr="00B0234C" w:rsidRDefault="00B0234C" w:rsidP="00B0234C">
          <w:pPr>
            <w:pStyle w:val="TOC1"/>
            <w:spacing w:after="0"/>
            <w:rPr>
              <w:rFonts w:eastAsiaTheme="minorEastAsia"/>
              <w:lang w:val="en-ID" w:eastAsia="en-ID"/>
            </w:rPr>
          </w:pPr>
          <w:r w:rsidRPr="00B0234C">
            <w:fldChar w:fldCharType="begin"/>
          </w:r>
          <w:r w:rsidRPr="00B0234C">
            <w:instrText xml:space="preserve"> TOC \o "1-3" \h \z \u </w:instrText>
          </w:r>
          <w:r w:rsidRPr="00B0234C">
            <w:fldChar w:fldCharType="separate"/>
          </w:r>
          <w:hyperlink w:anchor="_Toc84839807" w:history="1">
            <w:r w:rsidRPr="00B0234C">
              <w:rPr>
                <w:rStyle w:val="Hyperlink"/>
              </w:rPr>
              <w:t>LEMBAR PENGESAHAN</w:t>
            </w:r>
            <w:r w:rsidRPr="00B0234C">
              <w:rPr>
                <w:webHidden/>
              </w:rPr>
              <w:tab/>
            </w:r>
            <w:r w:rsidRPr="00B0234C">
              <w:rPr>
                <w:webHidden/>
              </w:rPr>
              <w:fldChar w:fldCharType="begin"/>
            </w:r>
            <w:r w:rsidRPr="00B0234C">
              <w:rPr>
                <w:webHidden/>
              </w:rPr>
              <w:instrText xml:space="preserve"> PAGEREF _Toc84839807 \h </w:instrText>
            </w:r>
            <w:r w:rsidRPr="00B0234C">
              <w:rPr>
                <w:webHidden/>
              </w:rPr>
            </w:r>
            <w:r w:rsidRPr="00B0234C">
              <w:rPr>
                <w:webHidden/>
              </w:rPr>
              <w:fldChar w:fldCharType="separate"/>
            </w:r>
            <w:r w:rsidR="00BB0F63">
              <w:rPr>
                <w:webHidden/>
              </w:rPr>
              <w:t>ii</w:t>
            </w:r>
            <w:r w:rsidRPr="00B0234C">
              <w:rPr>
                <w:webHidden/>
              </w:rPr>
              <w:fldChar w:fldCharType="end"/>
            </w:r>
          </w:hyperlink>
        </w:p>
        <w:p w14:paraId="3929D1C2" w14:textId="6166B3AC" w:rsidR="00B0234C" w:rsidRPr="00B0234C" w:rsidRDefault="00531178" w:rsidP="00B0234C">
          <w:pPr>
            <w:pStyle w:val="TOC1"/>
            <w:spacing w:after="0"/>
            <w:rPr>
              <w:rFonts w:eastAsiaTheme="minorEastAsia"/>
              <w:lang w:val="en-ID" w:eastAsia="en-ID"/>
            </w:rPr>
          </w:pPr>
          <w:hyperlink w:anchor="_Toc84839808" w:history="1">
            <w:r w:rsidR="00B0234C" w:rsidRPr="00B0234C">
              <w:rPr>
                <w:rStyle w:val="Hyperlink"/>
              </w:rPr>
              <w:t>LEMBAR PENGESAHAN SIDANG</w:t>
            </w:r>
            <w:r w:rsidR="00B0234C" w:rsidRPr="00B0234C">
              <w:rPr>
                <w:webHidden/>
              </w:rPr>
              <w:tab/>
            </w:r>
            <w:r w:rsidR="00B0234C" w:rsidRPr="00B0234C">
              <w:rPr>
                <w:webHidden/>
              </w:rPr>
              <w:fldChar w:fldCharType="begin"/>
            </w:r>
            <w:r w:rsidR="00B0234C" w:rsidRPr="00B0234C">
              <w:rPr>
                <w:webHidden/>
              </w:rPr>
              <w:instrText xml:space="preserve"> PAGEREF _Toc84839808 \h </w:instrText>
            </w:r>
            <w:r w:rsidR="00B0234C" w:rsidRPr="00B0234C">
              <w:rPr>
                <w:webHidden/>
              </w:rPr>
            </w:r>
            <w:r w:rsidR="00B0234C" w:rsidRPr="00B0234C">
              <w:rPr>
                <w:webHidden/>
              </w:rPr>
              <w:fldChar w:fldCharType="separate"/>
            </w:r>
            <w:r w:rsidR="00BB0F63">
              <w:rPr>
                <w:webHidden/>
              </w:rPr>
              <w:t>iii</w:t>
            </w:r>
            <w:r w:rsidR="00B0234C" w:rsidRPr="00B0234C">
              <w:rPr>
                <w:webHidden/>
              </w:rPr>
              <w:fldChar w:fldCharType="end"/>
            </w:r>
          </w:hyperlink>
        </w:p>
        <w:p w14:paraId="1460D725" w14:textId="0FA78A6D" w:rsidR="00B0234C" w:rsidRPr="00B0234C" w:rsidRDefault="00531178" w:rsidP="00B0234C">
          <w:pPr>
            <w:pStyle w:val="TOC1"/>
            <w:spacing w:after="0"/>
            <w:rPr>
              <w:rFonts w:eastAsiaTheme="minorEastAsia"/>
              <w:lang w:val="en-ID" w:eastAsia="en-ID"/>
            </w:rPr>
          </w:pPr>
          <w:hyperlink w:anchor="_Toc84839809" w:history="1">
            <w:r w:rsidR="00B0234C" w:rsidRPr="00B0234C">
              <w:rPr>
                <w:rStyle w:val="Hyperlink"/>
              </w:rPr>
              <w:t>PERNYATAAN KEASLIAN TUGAS AKHIR</w:t>
            </w:r>
            <w:r w:rsidR="00B0234C" w:rsidRPr="00B0234C">
              <w:rPr>
                <w:webHidden/>
              </w:rPr>
              <w:tab/>
            </w:r>
            <w:r w:rsidR="00B0234C" w:rsidRPr="00B0234C">
              <w:rPr>
                <w:webHidden/>
              </w:rPr>
              <w:fldChar w:fldCharType="begin"/>
            </w:r>
            <w:r w:rsidR="00B0234C" w:rsidRPr="00B0234C">
              <w:rPr>
                <w:webHidden/>
              </w:rPr>
              <w:instrText xml:space="preserve"> PAGEREF _Toc84839809 \h </w:instrText>
            </w:r>
            <w:r w:rsidR="00B0234C" w:rsidRPr="00B0234C">
              <w:rPr>
                <w:webHidden/>
              </w:rPr>
            </w:r>
            <w:r w:rsidR="00B0234C" w:rsidRPr="00B0234C">
              <w:rPr>
                <w:webHidden/>
              </w:rPr>
              <w:fldChar w:fldCharType="separate"/>
            </w:r>
            <w:r w:rsidR="00BB0F63">
              <w:rPr>
                <w:webHidden/>
              </w:rPr>
              <w:t>iv</w:t>
            </w:r>
            <w:r w:rsidR="00B0234C" w:rsidRPr="00B0234C">
              <w:rPr>
                <w:webHidden/>
              </w:rPr>
              <w:fldChar w:fldCharType="end"/>
            </w:r>
          </w:hyperlink>
        </w:p>
        <w:p w14:paraId="622A6DD9" w14:textId="37C0AE28" w:rsidR="00B0234C" w:rsidRPr="00B0234C" w:rsidRDefault="00531178" w:rsidP="00B0234C">
          <w:pPr>
            <w:pStyle w:val="TOC1"/>
            <w:spacing w:after="0"/>
            <w:rPr>
              <w:rFonts w:eastAsiaTheme="minorEastAsia"/>
              <w:lang w:val="en-ID" w:eastAsia="en-ID"/>
            </w:rPr>
          </w:pPr>
          <w:hyperlink w:anchor="_Toc84839810" w:history="1">
            <w:r w:rsidR="00B0234C" w:rsidRPr="00B0234C">
              <w:rPr>
                <w:rStyle w:val="Hyperlink"/>
              </w:rPr>
              <w:t>PERNYATAAN PERSETUJUAN PUBLIKASI ILMIAH UNTUK KEPENTINGAN AKADEMIK</w:t>
            </w:r>
            <w:r w:rsidR="00B0234C" w:rsidRPr="00B0234C">
              <w:rPr>
                <w:webHidden/>
              </w:rPr>
              <w:tab/>
            </w:r>
            <w:r w:rsidR="00B0234C" w:rsidRPr="00B0234C">
              <w:rPr>
                <w:webHidden/>
              </w:rPr>
              <w:fldChar w:fldCharType="begin"/>
            </w:r>
            <w:r w:rsidR="00B0234C" w:rsidRPr="00B0234C">
              <w:rPr>
                <w:webHidden/>
              </w:rPr>
              <w:instrText xml:space="preserve"> PAGEREF _Toc84839810 \h </w:instrText>
            </w:r>
            <w:r w:rsidR="00B0234C" w:rsidRPr="00B0234C">
              <w:rPr>
                <w:webHidden/>
              </w:rPr>
            </w:r>
            <w:r w:rsidR="00B0234C" w:rsidRPr="00B0234C">
              <w:rPr>
                <w:webHidden/>
              </w:rPr>
              <w:fldChar w:fldCharType="separate"/>
            </w:r>
            <w:r w:rsidR="00BB0F63">
              <w:rPr>
                <w:webHidden/>
              </w:rPr>
              <w:t>v</w:t>
            </w:r>
            <w:r w:rsidR="00B0234C" w:rsidRPr="00B0234C">
              <w:rPr>
                <w:webHidden/>
              </w:rPr>
              <w:fldChar w:fldCharType="end"/>
            </w:r>
          </w:hyperlink>
        </w:p>
        <w:p w14:paraId="10C4FBA5" w14:textId="16FE55F6" w:rsidR="00B0234C" w:rsidRPr="00B0234C" w:rsidRDefault="00531178" w:rsidP="00B0234C">
          <w:pPr>
            <w:pStyle w:val="TOC1"/>
            <w:spacing w:after="0"/>
            <w:rPr>
              <w:rFonts w:eastAsiaTheme="minorEastAsia"/>
              <w:lang w:val="en-ID" w:eastAsia="en-ID"/>
            </w:rPr>
          </w:pPr>
          <w:hyperlink w:anchor="_Toc84839811" w:history="1">
            <w:r w:rsidR="00B0234C" w:rsidRPr="00B0234C">
              <w:rPr>
                <w:rStyle w:val="Hyperlink"/>
              </w:rPr>
              <w:t>MOTTO</w:t>
            </w:r>
            <w:r w:rsidR="00B0234C" w:rsidRPr="00B0234C">
              <w:rPr>
                <w:webHidden/>
              </w:rPr>
              <w:tab/>
            </w:r>
            <w:r w:rsidR="00B0234C" w:rsidRPr="00B0234C">
              <w:rPr>
                <w:webHidden/>
              </w:rPr>
              <w:fldChar w:fldCharType="begin"/>
            </w:r>
            <w:r w:rsidR="00B0234C" w:rsidRPr="00B0234C">
              <w:rPr>
                <w:webHidden/>
              </w:rPr>
              <w:instrText xml:space="preserve"> PAGEREF _Toc84839811 \h </w:instrText>
            </w:r>
            <w:r w:rsidR="00B0234C" w:rsidRPr="00B0234C">
              <w:rPr>
                <w:webHidden/>
              </w:rPr>
            </w:r>
            <w:r w:rsidR="00B0234C" w:rsidRPr="00B0234C">
              <w:rPr>
                <w:webHidden/>
              </w:rPr>
              <w:fldChar w:fldCharType="separate"/>
            </w:r>
            <w:r w:rsidR="00BB0F63">
              <w:rPr>
                <w:webHidden/>
              </w:rPr>
              <w:t>vi</w:t>
            </w:r>
            <w:r w:rsidR="00B0234C" w:rsidRPr="00B0234C">
              <w:rPr>
                <w:webHidden/>
              </w:rPr>
              <w:fldChar w:fldCharType="end"/>
            </w:r>
          </w:hyperlink>
        </w:p>
        <w:p w14:paraId="6FF6AC4D" w14:textId="15FD31C3" w:rsidR="00B0234C" w:rsidRPr="00B0234C" w:rsidRDefault="00531178" w:rsidP="00B0234C">
          <w:pPr>
            <w:pStyle w:val="TOC1"/>
            <w:spacing w:after="0"/>
            <w:rPr>
              <w:rFonts w:eastAsiaTheme="minorEastAsia"/>
              <w:lang w:val="en-ID" w:eastAsia="en-ID"/>
            </w:rPr>
          </w:pPr>
          <w:hyperlink w:anchor="_Toc84839812" w:history="1">
            <w:r w:rsidR="00B0234C" w:rsidRPr="00B0234C">
              <w:rPr>
                <w:rStyle w:val="Hyperlink"/>
              </w:rPr>
              <w:t>DAFTAR RIWAYAT HIDUP</w:t>
            </w:r>
            <w:r w:rsidR="00B0234C" w:rsidRPr="00B0234C">
              <w:rPr>
                <w:webHidden/>
              </w:rPr>
              <w:tab/>
            </w:r>
            <w:r w:rsidR="00B0234C" w:rsidRPr="00B0234C">
              <w:rPr>
                <w:webHidden/>
              </w:rPr>
              <w:fldChar w:fldCharType="begin"/>
            </w:r>
            <w:r w:rsidR="00B0234C" w:rsidRPr="00B0234C">
              <w:rPr>
                <w:webHidden/>
              </w:rPr>
              <w:instrText xml:space="preserve"> PAGEREF _Toc84839812 \h </w:instrText>
            </w:r>
            <w:r w:rsidR="00B0234C" w:rsidRPr="00B0234C">
              <w:rPr>
                <w:webHidden/>
              </w:rPr>
            </w:r>
            <w:r w:rsidR="00B0234C" w:rsidRPr="00B0234C">
              <w:rPr>
                <w:webHidden/>
              </w:rPr>
              <w:fldChar w:fldCharType="separate"/>
            </w:r>
            <w:r w:rsidR="00BB0F63">
              <w:rPr>
                <w:webHidden/>
              </w:rPr>
              <w:t>vii</w:t>
            </w:r>
            <w:r w:rsidR="00B0234C" w:rsidRPr="00B0234C">
              <w:rPr>
                <w:webHidden/>
              </w:rPr>
              <w:fldChar w:fldCharType="end"/>
            </w:r>
          </w:hyperlink>
        </w:p>
        <w:p w14:paraId="653CEB20" w14:textId="7567C6A9" w:rsidR="00B0234C" w:rsidRPr="00B0234C" w:rsidRDefault="00531178" w:rsidP="00B0234C">
          <w:pPr>
            <w:pStyle w:val="TOC1"/>
            <w:spacing w:after="0"/>
            <w:rPr>
              <w:rFonts w:eastAsiaTheme="minorEastAsia"/>
              <w:lang w:val="en-ID" w:eastAsia="en-ID"/>
            </w:rPr>
          </w:pPr>
          <w:hyperlink w:anchor="_Toc84839813" w:history="1">
            <w:r w:rsidR="00B0234C" w:rsidRPr="00B0234C">
              <w:rPr>
                <w:rStyle w:val="Hyperlink"/>
              </w:rPr>
              <w:t>ABSTRAK</w:t>
            </w:r>
            <w:r w:rsidR="00B0234C" w:rsidRPr="00B0234C">
              <w:rPr>
                <w:webHidden/>
              </w:rPr>
              <w:tab/>
            </w:r>
            <w:r w:rsidR="00B0234C" w:rsidRPr="00B0234C">
              <w:rPr>
                <w:webHidden/>
              </w:rPr>
              <w:fldChar w:fldCharType="begin"/>
            </w:r>
            <w:r w:rsidR="00B0234C" w:rsidRPr="00B0234C">
              <w:rPr>
                <w:webHidden/>
              </w:rPr>
              <w:instrText xml:space="preserve"> PAGEREF _Toc84839813 \h </w:instrText>
            </w:r>
            <w:r w:rsidR="00B0234C" w:rsidRPr="00B0234C">
              <w:rPr>
                <w:webHidden/>
              </w:rPr>
            </w:r>
            <w:r w:rsidR="00B0234C" w:rsidRPr="00B0234C">
              <w:rPr>
                <w:webHidden/>
              </w:rPr>
              <w:fldChar w:fldCharType="separate"/>
            </w:r>
            <w:r w:rsidR="00BB0F63">
              <w:rPr>
                <w:webHidden/>
              </w:rPr>
              <w:t>viii</w:t>
            </w:r>
            <w:r w:rsidR="00B0234C" w:rsidRPr="00B0234C">
              <w:rPr>
                <w:webHidden/>
              </w:rPr>
              <w:fldChar w:fldCharType="end"/>
            </w:r>
          </w:hyperlink>
        </w:p>
        <w:p w14:paraId="6D150CDB" w14:textId="2B7AF9D1" w:rsidR="00B0234C" w:rsidRPr="00677C65" w:rsidRDefault="00531178" w:rsidP="00B0234C">
          <w:pPr>
            <w:pStyle w:val="TOC1"/>
            <w:spacing w:after="0"/>
            <w:rPr>
              <w:rFonts w:eastAsiaTheme="minorEastAsia"/>
              <w:i/>
              <w:iCs/>
              <w:lang w:val="en-ID" w:eastAsia="en-ID"/>
            </w:rPr>
          </w:pPr>
          <w:hyperlink w:anchor="_Toc84839814" w:history="1">
            <w:r w:rsidR="00B0234C" w:rsidRPr="00677C65">
              <w:rPr>
                <w:rStyle w:val="Hyperlink"/>
                <w:i/>
                <w:iCs/>
              </w:rPr>
              <w:t>ABSTRACT</w:t>
            </w:r>
            <w:r w:rsidR="00B0234C" w:rsidRPr="00677C65">
              <w:rPr>
                <w:i/>
                <w:iCs/>
                <w:webHidden/>
              </w:rPr>
              <w:tab/>
            </w:r>
            <w:r w:rsidR="00B0234C" w:rsidRPr="00677C65">
              <w:rPr>
                <w:webHidden/>
              </w:rPr>
              <w:fldChar w:fldCharType="begin"/>
            </w:r>
            <w:r w:rsidR="00B0234C" w:rsidRPr="00677C65">
              <w:rPr>
                <w:webHidden/>
              </w:rPr>
              <w:instrText xml:space="preserve"> PAGEREF _Toc84839814 \h </w:instrText>
            </w:r>
            <w:r w:rsidR="00B0234C" w:rsidRPr="00677C65">
              <w:rPr>
                <w:webHidden/>
              </w:rPr>
            </w:r>
            <w:r w:rsidR="00B0234C" w:rsidRPr="00677C65">
              <w:rPr>
                <w:webHidden/>
              </w:rPr>
              <w:fldChar w:fldCharType="separate"/>
            </w:r>
            <w:r w:rsidR="00BB0F63">
              <w:rPr>
                <w:webHidden/>
              </w:rPr>
              <w:t>ix</w:t>
            </w:r>
            <w:r w:rsidR="00B0234C" w:rsidRPr="00677C65">
              <w:rPr>
                <w:webHidden/>
              </w:rPr>
              <w:fldChar w:fldCharType="end"/>
            </w:r>
          </w:hyperlink>
        </w:p>
        <w:p w14:paraId="5B9B0C6B" w14:textId="3B090740" w:rsidR="00B0234C" w:rsidRPr="00B0234C" w:rsidRDefault="00531178" w:rsidP="00B0234C">
          <w:pPr>
            <w:pStyle w:val="TOC1"/>
            <w:spacing w:after="0"/>
            <w:rPr>
              <w:rFonts w:eastAsiaTheme="minorEastAsia"/>
              <w:lang w:val="en-ID" w:eastAsia="en-ID"/>
            </w:rPr>
          </w:pPr>
          <w:hyperlink w:anchor="_Toc84839815" w:history="1">
            <w:r w:rsidR="00B0234C" w:rsidRPr="00B0234C">
              <w:rPr>
                <w:rStyle w:val="Hyperlink"/>
              </w:rPr>
              <w:t>KATA PENGANTAR</w:t>
            </w:r>
            <w:r w:rsidR="00B0234C" w:rsidRPr="00B0234C">
              <w:rPr>
                <w:webHidden/>
              </w:rPr>
              <w:tab/>
            </w:r>
            <w:r w:rsidR="00B0234C" w:rsidRPr="00B0234C">
              <w:rPr>
                <w:webHidden/>
              </w:rPr>
              <w:fldChar w:fldCharType="begin"/>
            </w:r>
            <w:r w:rsidR="00B0234C" w:rsidRPr="00B0234C">
              <w:rPr>
                <w:webHidden/>
              </w:rPr>
              <w:instrText xml:space="preserve"> PAGEREF _Toc84839815 \h </w:instrText>
            </w:r>
            <w:r w:rsidR="00B0234C" w:rsidRPr="00B0234C">
              <w:rPr>
                <w:webHidden/>
              </w:rPr>
            </w:r>
            <w:r w:rsidR="00B0234C" w:rsidRPr="00B0234C">
              <w:rPr>
                <w:webHidden/>
              </w:rPr>
              <w:fldChar w:fldCharType="separate"/>
            </w:r>
            <w:r w:rsidR="00BB0F63">
              <w:rPr>
                <w:webHidden/>
              </w:rPr>
              <w:t>x</w:t>
            </w:r>
            <w:r w:rsidR="00B0234C" w:rsidRPr="00B0234C">
              <w:rPr>
                <w:webHidden/>
              </w:rPr>
              <w:fldChar w:fldCharType="end"/>
            </w:r>
          </w:hyperlink>
        </w:p>
        <w:p w14:paraId="66383D36" w14:textId="01C94C5B" w:rsidR="00B0234C" w:rsidRPr="00B0234C" w:rsidRDefault="00531178" w:rsidP="00B0234C">
          <w:pPr>
            <w:pStyle w:val="TOC1"/>
            <w:spacing w:after="0"/>
            <w:rPr>
              <w:rFonts w:eastAsiaTheme="minorEastAsia"/>
              <w:lang w:val="en-ID" w:eastAsia="en-ID"/>
            </w:rPr>
          </w:pPr>
          <w:hyperlink w:anchor="_Toc84839816" w:history="1">
            <w:r w:rsidR="00B0234C" w:rsidRPr="00B0234C">
              <w:rPr>
                <w:rStyle w:val="Hyperlink"/>
              </w:rPr>
              <w:t>DAFTAR ISI</w:t>
            </w:r>
            <w:r w:rsidR="00B0234C" w:rsidRPr="00B0234C">
              <w:rPr>
                <w:webHidden/>
              </w:rPr>
              <w:tab/>
            </w:r>
            <w:r w:rsidR="00B0234C" w:rsidRPr="00B0234C">
              <w:rPr>
                <w:webHidden/>
              </w:rPr>
              <w:fldChar w:fldCharType="begin"/>
            </w:r>
            <w:r w:rsidR="00B0234C" w:rsidRPr="00B0234C">
              <w:rPr>
                <w:webHidden/>
              </w:rPr>
              <w:instrText xml:space="preserve"> PAGEREF _Toc84839816 \h </w:instrText>
            </w:r>
            <w:r w:rsidR="00B0234C" w:rsidRPr="00B0234C">
              <w:rPr>
                <w:webHidden/>
              </w:rPr>
            </w:r>
            <w:r w:rsidR="00B0234C" w:rsidRPr="00B0234C">
              <w:rPr>
                <w:webHidden/>
              </w:rPr>
              <w:fldChar w:fldCharType="separate"/>
            </w:r>
            <w:r w:rsidR="00BB0F63">
              <w:rPr>
                <w:webHidden/>
              </w:rPr>
              <w:t>xii</w:t>
            </w:r>
            <w:r w:rsidR="00B0234C" w:rsidRPr="00B0234C">
              <w:rPr>
                <w:webHidden/>
              </w:rPr>
              <w:fldChar w:fldCharType="end"/>
            </w:r>
          </w:hyperlink>
        </w:p>
        <w:p w14:paraId="16912061" w14:textId="11D383A6" w:rsidR="00B0234C" w:rsidRPr="00B0234C" w:rsidRDefault="00531178" w:rsidP="00B0234C">
          <w:pPr>
            <w:pStyle w:val="TOC1"/>
            <w:spacing w:after="0"/>
            <w:rPr>
              <w:rFonts w:eastAsiaTheme="minorEastAsia"/>
              <w:lang w:val="en-ID" w:eastAsia="en-ID"/>
            </w:rPr>
          </w:pPr>
          <w:hyperlink w:anchor="_Toc84839817" w:history="1">
            <w:r w:rsidR="00B0234C" w:rsidRPr="00B0234C">
              <w:rPr>
                <w:rStyle w:val="Hyperlink"/>
              </w:rPr>
              <w:t>DAFTAR TABEL</w:t>
            </w:r>
            <w:r w:rsidR="00B0234C" w:rsidRPr="00B0234C">
              <w:rPr>
                <w:webHidden/>
              </w:rPr>
              <w:tab/>
            </w:r>
            <w:r w:rsidR="00B0234C" w:rsidRPr="00B0234C">
              <w:rPr>
                <w:webHidden/>
              </w:rPr>
              <w:fldChar w:fldCharType="begin"/>
            </w:r>
            <w:r w:rsidR="00B0234C" w:rsidRPr="00B0234C">
              <w:rPr>
                <w:webHidden/>
              </w:rPr>
              <w:instrText xml:space="preserve"> PAGEREF _Toc84839817 \h </w:instrText>
            </w:r>
            <w:r w:rsidR="00B0234C" w:rsidRPr="00B0234C">
              <w:rPr>
                <w:webHidden/>
              </w:rPr>
            </w:r>
            <w:r w:rsidR="00B0234C" w:rsidRPr="00B0234C">
              <w:rPr>
                <w:webHidden/>
              </w:rPr>
              <w:fldChar w:fldCharType="separate"/>
            </w:r>
            <w:r w:rsidR="00BB0F63">
              <w:rPr>
                <w:webHidden/>
              </w:rPr>
              <w:t>xv</w:t>
            </w:r>
            <w:r w:rsidR="00B0234C" w:rsidRPr="00B0234C">
              <w:rPr>
                <w:webHidden/>
              </w:rPr>
              <w:fldChar w:fldCharType="end"/>
            </w:r>
          </w:hyperlink>
        </w:p>
        <w:p w14:paraId="5893E1F5" w14:textId="715A7615" w:rsidR="00B0234C" w:rsidRPr="00B0234C" w:rsidRDefault="00531178" w:rsidP="00B0234C">
          <w:pPr>
            <w:pStyle w:val="TOC1"/>
            <w:spacing w:after="0"/>
            <w:rPr>
              <w:rFonts w:eastAsiaTheme="minorEastAsia"/>
              <w:lang w:val="en-ID" w:eastAsia="en-ID"/>
            </w:rPr>
          </w:pPr>
          <w:hyperlink w:anchor="_Toc84839818" w:history="1">
            <w:r w:rsidR="00B0234C" w:rsidRPr="00B0234C">
              <w:rPr>
                <w:rStyle w:val="Hyperlink"/>
              </w:rPr>
              <w:t>DAFTAR GAMBAR</w:t>
            </w:r>
            <w:r w:rsidR="00B0234C" w:rsidRPr="00B0234C">
              <w:rPr>
                <w:webHidden/>
              </w:rPr>
              <w:tab/>
            </w:r>
            <w:r w:rsidR="00B0234C" w:rsidRPr="00B0234C">
              <w:rPr>
                <w:webHidden/>
              </w:rPr>
              <w:fldChar w:fldCharType="begin"/>
            </w:r>
            <w:r w:rsidR="00B0234C" w:rsidRPr="00B0234C">
              <w:rPr>
                <w:webHidden/>
              </w:rPr>
              <w:instrText xml:space="preserve"> PAGEREF _Toc84839818 \h </w:instrText>
            </w:r>
            <w:r w:rsidR="00B0234C" w:rsidRPr="00B0234C">
              <w:rPr>
                <w:webHidden/>
              </w:rPr>
            </w:r>
            <w:r w:rsidR="00B0234C" w:rsidRPr="00B0234C">
              <w:rPr>
                <w:webHidden/>
              </w:rPr>
              <w:fldChar w:fldCharType="separate"/>
            </w:r>
            <w:r w:rsidR="00BB0F63">
              <w:rPr>
                <w:webHidden/>
              </w:rPr>
              <w:t>xvi</w:t>
            </w:r>
            <w:r w:rsidR="00B0234C" w:rsidRPr="00B0234C">
              <w:rPr>
                <w:webHidden/>
              </w:rPr>
              <w:fldChar w:fldCharType="end"/>
            </w:r>
          </w:hyperlink>
        </w:p>
        <w:p w14:paraId="3C50611A" w14:textId="25E3F433" w:rsidR="00B0234C" w:rsidRPr="00B0234C" w:rsidRDefault="00531178" w:rsidP="00B0234C">
          <w:pPr>
            <w:pStyle w:val="TOC1"/>
            <w:spacing w:after="0"/>
            <w:rPr>
              <w:rFonts w:eastAsiaTheme="minorEastAsia"/>
              <w:lang w:val="en-ID" w:eastAsia="en-ID"/>
            </w:rPr>
          </w:pPr>
          <w:hyperlink w:anchor="_Toc84839819" w:history="1">
            <w:r w:rsidR="00B0234C" w:rsidRPr="00B0234C">
              <w:rPr>
                <w:rStyle w:val="Hyperlink"/>
              </w:rPr>
              <w:t>DAFTAR LAMPIRAN</w:t>
            </w:r>
            <w:r w:rsidR="00B0234C" w:rsidRPr="00B0234C">
              <w:rPr>
                <w:webHidden/>
              </w:rPr>
              <w:tab/>
            </w:r>
            <w:r w:rsidR="00B0234C" w:rsidRPr="00B0234C">
              <w:rPr>
                <w:webHidden/>
              </w:rPr>
              <w:fldChar w:fldCharType="begin"/>
            </w:r>
            <w:r w:rsidR="00B0234C" w:rsidRPr="00B0234C">
              <w:rPr>
                <w:webHidden/>
              </w:rPr>
              <w:instrText xml:space="preserve"> PAGEREF _Toc84839819 \h </w:instrText>
            </w:r>
            <w:r w:rsidR="00B0234C" w:rsidRPr="00B0234C">
              <w:rPr>
                <w:webHidden/>
              </w:rPr>
            </w:r>
            <w:r w:rsidR="00B0234C" w:rsidRPr="00B0234C">
              <w:rPr>
                <w:webHidden/>
              </w:rPr>
              <w:fldChar w:fldCharType="separate"/>
            </w:r>
            <w:r w:rsidR="00BB0F63">
              <w:rPr>
                <w:webHidden/>
              </w:rPr>
              <w:t>xvii</w:t>
            </w:r>
            <w:r w:rsidR="00B0234C" w:rsidRPr="00B0234C">
              <w:rPr>
                <w:webHidden/>
              </w:rPr>
              <w:fldChar w:fldCharType="end"/>
            </w:r>
          </w:hyperlink>
        </w:p>
        <w:p w14:paraId="72A9E7E7" w14:textId="12486E5E" w:rsidR="00B0234C" w:rsidRPr="00B0234C" w:rsidRDefault="00531178" w:rsidP="00B0234C">
          <w:pPr>
            <w:pStyle w:val="TOC1"/>
            <w:spacing w:after="0"/>
            <w:rPr>
              <w:rFonts w:eastAsiaTheme="minorEastAsia"/>
              <w:lang w:val="en-ID" w:eastAsia="en-ID"/>
            </w:rPr>
          </w:pPr>
          <w:hyperlink w:anchor="_Toc84839820" w:history="1">
            <w:r w:rsidR="00B0234C" w:rsidRPr="00B0234C">
              <w:rPr>
                <w:rStyle w:val="Hyperlink"/>
              </w:rPr>
              <w:t>BAB I PENDAHULUAN</w:t>
            </w:r>
            <w:r w:rsidR="00B0234C" w:rsidRPr="00B0234C">
              <w:rPr>
                <w:webHidden/>
              </w:rPr>
              <w:tab/>
            </w:r>
            <w:r w:rsidR="00B0234C" w:rsidRPr="00B0234C">
              <w:rPr>
                <w:webHidden/>
              </w:rPr>
              <w:fldChar w:fldCharType="begin"/>
            </w:r>
            <w:r w:rsidR="00B0234C" w:rsidRPr="00B0234C">
              <w:rPr>
                <w:webHidden/>
              </w:rPr>
              <w:instrText xml:space="preserve"> PAGEREF _Toc84839820 \h </w:instrText>
            </w:r>
            <w:r w:rsidR="00B0234C" w:rsidRPr="00B0234C">
              <w:rPr>
                <w:webHidden/>
              </w:rPr>
            </w:r>
            <w:r w:rsidR="00B0234C" w:rsidRPr="00B0234C">
              <w:rPr>
                <w:webHidden/>
              </w:rPr>
              <w:fldChar w:fldCharType="separate"/>
            </w:r>
            <w:r w:rsidR="00BB0F63">
              <w:rPr>
                <w:webHidden/>
              </w:rPr>
              <w:t>1</w:t>
            </w:r>
            <w:r w:rsidR="00B0234C" w:rsidRPr="00B0234C">
              <w:rPr>
                <w:webHidden/>
              </w:rPr>
              <w:fldChar w:fldCharType="end"/>
            </w:r>
          </w:hyperlink>
        </w:p>
        <w:p w14:paraId="7B32715D" w14:textId="5622F3C4"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1" w:history="1">
            <w:r w:rsidR="00B0234C" w:rsidRPr="00B0234C">
              <w:rPr>
                <w:rStyle w:val="Hyperlink"/>
                <w:rFonts w:ascii="Times New Roman" w:hAnsi="Times New Roman" w:cs="Times New Roman"/>
                <w:noProof/>
                <w:sz w:val="24"/>
                <w:szCs w:val="24"/>
              </w:rPr>
              <w:t>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atar Belakang</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w:t>
            </w:r>
            <w:r w:rsidR="00B0234C" w:rsidRPr="00B0234C">
              <w:rPr>
                <w:rFonts w:ascii="Times New Roman" w:hAnsi="Times New Roman" w:cs="Times New Roman"/>
                <w:noProof/>
                <w:webHidden/>
                <w:sz w:val="24"/>
                <w:szCs w:val="24"/>
              </w:rPr>
              <w:fldChar w:fldCharType="end"/>
            </w:r>
          </w:hyperlink>
        </w:p>
        <w:p w14:paraId="59340514" w14:textId="7CCC53F8"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2" w:history="1">
            <w:r w:rsidR="00B0234C" w:rsidRPr="00B0234C">
              <w:rPr>
                <w:rStyle w:val="Hyperlink"/>
                <w:rFonts w:ascii="Times New Roman" w:hAnsi="Times New Roman" w:cs="Times New Roman"/>
                <w:noProof/>
                <w:sz w:val="24"/>
                <w:szCs w:val="24"/>
              </w:rPr>
              <w:t>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dentifikasi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3BB3B9B1" w14:textId="3335CBDB"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3" w:history="1">
            <w:r w:rsidR="00B0234C" w:rsidRPr="00B0234C">
              <w:rPr>
                <w:rStyle w:val="Hyperlink"/>
                <w:rFonts w:ascii="Times New Roman" w:hAnsi="Times New Roman" w:cs="Times New Roman"/>
                <w:noProof/>
                <w:sz w:val="24"/>
                <w:szCs w:val="24"/>
              </w:rPr>
              <w:t>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Batasan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78E78494" w14:textId="20311F42"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4" w:history="1">
            <w:r w:rsidR="00B0234C" w:rsidRPr="00B0234C">
              <w:rPr>
                <w:rStyle w:val="Hyperlink"/>
                <w:rFonts w:ascii="Times New Roman" w:hAnsi="Times New Roman" w:cs="Times New Roman"/>
                <w:noProof/>
                <w:sz w:val="24"/>
                <w:szCs w:val="24"/>
              </w:rPr>
              <w:t>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 dan 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4D61454" w14:textId="7C0B5973"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5" w:history="1">
            <w:r w:rsidR="00B0234C" w:rsidRPr="00B0234C">
              <w:rPr>
                <w:rStyle w:val="Hyperlink"/>
                <w:rFonts w:ascii="Times New Roman" w:hAnsi="Times New Roman" w:cs="Times New Roman"/>
                <w:noProof/>
                <w:sz w:val="24"/>
                <w:szCs w:val="24"/>
              </w:rPr>
              <w:t>1.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03D6D062" w14:textId="1F5F956B"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6" w:history="1">
            <w:r w:rsidR="00B0234C" w:rsidRPr="00B0234C">
              <w:rPr>
                <w:rStyle w:val="Hyperlink"/>
                <w:rFonts w:ascii="Times New Roman" w:hAnsi="Times New Roman" w:cs="Times New Roman"/>
                <w:noProof/>
                <w:sz w:val="24"/>
                <w:szCs w:val="24"/>
              </w:rPr>
              <w:t>1.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6304E85C" w14:textId="1757074F"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7" w:history="1">
            <w:r w:rsidR="00B0234C" w:rsidRPr="00B0234C">
              <w:rPr>
                <w:rStyle w:val="Hyperlink"/>
                <w:rFonts w:ascii="Times New Roman" w:hAnsi="Times New Roman" w:cs="Times New Roman"/>
                <w:noProof/>
                <w:sz w:val="24"/>
                <w:szCs w:val="24"/>
              </w:rPr>
              <w:t>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dan 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4E530A6E" w14:textId="6394958B"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8" w:history="1">
            <w:r w:rsidR="00B0234C" w:rsidRPr="00B0234C">
              <w:rPr>
                <w:rStyle w:val="Hyperlink"/>
                <w:rFonts w:ascii="Times New Roman" w:hAnsi="Times New Roman" w:cs="Times New Roman"/>
                <w:noProof/>
                <w:sz w:val="24"/>
                <w:szCs w:val="24"/>
              </w:rPr>
              <w:t>1.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62C40536" w14:textId="0720E1DA"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9" w:history="1">
            <w:r w:rsidR="00B0234C" w:rsidRPr="00B0234C">
              <w:rPr>
                <w:rStyle w:val="Hyperlink"/>
                <w:rFonts w:ascii="Times New Roman" w:hAnsi="Times New Roman" w:cs="Times New Roman"/>
                <w:noProof/>
                <w:sz w:val="24"/>
                <w:szCs w:val="24"/>
              </w:rPr>
              <w:t>1.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1508CE00" w14:textId="726CBF35"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0" w:history="1">
            <w:r w:rsidR="00B0234C" w:rsidRPr="00B0234C">
              <w:rPr>
                <w:rStyle w:val="Hyperlink"/>
                <w:rFonts w:ascii="Times New Roman" w:hAnsi="Times New Roman" w:cs="Times New Roman"/>
                <w:noProof/>
                <w:sz w:val="24"/>
                <w:szCs w:val="24"/>
              </w:rPr>
              <w:t>1.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ggapan Dasa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w:t>
            </w:r>
            <w:r w:rsidR="00B0234C" w:rsidRPr="00B0234C">
              <w:rPr>
                <w:rFonts w:ascii="Times New Roman" w:hAnsi="Times New Roman" w:cs="Times New Roman"/>
                <w:noProof/>
                <w:webHidden/>
                <w:sz w:val="24"/>
                <w:szCs w:val="24"/>
              </w:rPr>
              <w:fldChar w:fldCharType="end"/>
            </w:r>
          </w:hyperlink>
        </w:p>
        <w:p w14:paraId="0DD38043" w14:textId="2EB6E052"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1" w:history="1">
            <w:r w:rsidR="00B0234C" w:rsidRPr="00B0234C">
              <w:rPr>
                <w:rStyle w:val="Hyperlink"/>
                <w:rFonts w:ascii="Times New Roman" w:hAnsi="Times New Roman" w:cs="Times New Roman"/>
                <w:noProof/>
                <w:sz w:val="24"/>
                <w:szCs w:val="24"/>
              </w:rPr>
              <w:t>1.7</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rangka Pemiki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0</w:t>
            </w:r>
            <w:r w:rsidR="00B0234C" w:rsidRPr="00B0234C">
              <w:rPr>
                <w:rFonts w:ascii="Times New Roman" w:hAnsi="Times New Roman" w:cs="Times New Roman"/>
                <w:noProof/>
                <w:webHidden/>
                <w:sz w:val="24"/>
                <w:szCs w:val="24"/>
              </w:rPr>
              <w:fldChar w:fldCharType="end"/>
            </w:r>
          </w:hyperlink>
        </w:p>
        <w:p w14:paraId="05EC4EE7" w14:textId="7ECAB087"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2" w:history="1">
            <w:r w:rsidR="00B0234C" w:rsidRPr="00B0234C">
              <w:rPr>
                <w:rStyle w:val="Hyperlink"/>
                <w:rFonts w:ascii="Times New Roman" w:hAnsi="Times New Roman" w:cs="Times New Roman"/>
                <w:noProof/>
                <w:sz w:val="24"/>
                <w:szCs w:val="24"/>
              </w:rPr>
              <w:t>1.8</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istematika Penulis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559BAF1C" w14:textId="66A2BA2F"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3" w:history="1">
            <w:r w:rsidR="00B0234C" w:rsidRPr="00B0234C">
              <w:rPr>
                <w:rStyle w:val="Hyperlink"/>
                <w:rFonts w:ascii="Times New Roman" w:hAnsi="Times New Roman" w:cs="Times New Roman"/>
                <w:noProof/>
                <w:sz w:val="24"/>
                <w:szCs w:val="24"/>
              </w:rPr>
              <w:t>1.9</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 dan 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5099B20B" w14:textId="69512763"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4" w:history="1">
            <w:r w:rsidR="00B0234C" w:rsidRPr="00B0234C">
              <w:rPr>
                <w:rStyle w:val="Hyperlink"/>
                <w:rFonts w:ascii="Times New Roman" w:hAnsi="Times New Roman" w:cs="Times New Roman"/>
                <w:noProof/>
                <w:sz w:val="24"/>
                <w:szCs w:val="24"/>
              </w:rPr>
              <w:t>1.9.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335026EA" w14:textId="460427FF"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5" w:history="1">
            <w:r w:rsidR="00B0234C" w:rsidRPr="00B0234C">
              <w:rPr>
                <w:rStyle w:val="Hyperlink"/>
                <w:rFonts w:ascii="Times New Roman" w:hAnsi="Times New Roman" w:cs="Times New Roman"/>
                <w:noProof/>
                <w:sz w:val="24"/>
                <w:szCs w:val="24"/>
              </w:rPr>
              <w:t>1.9.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24F1AD76" w14:textId="33E8AB31" w:rsidR="00B0234C" w:rsidRPr="00B0234C" w:rsidRDefault="00531178" w:rsidP="00B0234C">
          <w:pPr>
            <w:pStyle w:val="TOC1"/>
            <w:spacing w:after="0"/>
            <w:rPr>
              <w:rFonts w:eastAsiaTheme="minorEastAsia"/>
              <w:lang w:val="en-ID" w:eastAsia="en-ID"/>
            </w:rPr>
          </w:pPr>
          <w:hyperlink w:anchor="_Toc84839836" w:history="1">
            <w:r w:rsidR="00B0234C" w:rsidRPr="00B0234C">
              <w:rPr>
                <w:rStyle w:val="Hyperlink"/>
              </w:rPr>
              <w:t>BAB II LANDASAN TEORI</w:t>
            </w:r>
            <w:r w:rsidR="00B0234C" w:rsidRPr="00B0234C">
              <w:rPr>
                <w:webHidden/>
              </w:rPr>
              <w:tab/>
            </w:r>
            <w:r w:rsidR="00B0234C" w:rsidRPr="00B0234C">
              <w:rPr>
                <w:webHidden/>
              </w:rPr>
              <w:fldChar w:fldCharType="begin"/>
            </w:r>
            <w:r w:rsidR="00B0234C" w:rsidRPr="00B0234C">
              <w:rPr>
                <w:webHidden/>
              </w:rPr>
              <w:instrText xml:space="preserve"> PAGEREF _Toc84839836 \h </w:instrText>
            </w:r>
            <w:r w:rsidR="00B0234C" w:rsidRPr="00B0234C">
              <w:rPr>
                <w:webHidden/>
              </w:rPr>
            </w:r>
            <w:r w:rsidR="00B0234C" w:rsidRPr="00B0234C">
              <w:rPr>
                <w:webHidden/>
              </w:rPr>
              <w:fldChar w:fldCharType="separate"/>
            </w:r>
            <w:r w:rsidR="00BB0F63">
              <w:rPr>
                <w:webHidden/>
              </w:rPr>
              <w:t>15</w:t>
            </w:r>
            <w:r w:rsidR="00B0234C" w:rsidRPr="00B0234C">
              <w:rPr>
                <w:webHidden/>
              </w:rPr>
              <w:fldChar w:fldCharType="end"/>
            </w:r>
          </w:hyperlink>
        </w:p>
        <w:p w14:paraId="66984229" w14:textId="0C9D618A"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7" w:history="1">
            <w:r w:rsidR="00B0234C" w:rsidRPr="00B0234C">
              <w:rPr>
                <w:rStyle w:val="Hyperlink"/>
                <w:rFonts w:ascii="Times New Roman" w:hAnsi="Times New Roman" w:cs="Times New Roman"/>
                <w:noProof/>
                <w:sz w:val="24"/>
                <w:szCs w:val="24"/>
              </w:rPr>
              <w:t>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injauan Pustak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5</w:t>
            </w:r>
            <w:r w:rsidR="00B0234C" w:rsidRPr="00B0234C">
              <w:rPr>
                <w:rFonts w:ascii="Times New Roman" w:hAnsi="Times New Roman" w:cs="Times New Roman"/>
                <w:noProof/>
                <w:webHidden/>
                <w:sz w:val="24"/>
                <w:szCs w:val="24"/>
              </w:rPr>
              <w:fldChar w:fldCharType="end"/>
            </w:r>
          </w:hyperlink>
        </w:p>
        <w:p w14:paraId="7A2F04DE" w14:textId="62F80B69"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8" w:history="1">
            <w:r w:rsidR="00B0234C" w:rsidRPr="00B0234C">
              <w:rPr>
                <w:rStyle w:val="Hyperlink"/>
                <w:rFonts w:ascii="Times New Roman" w:hAnsi="Times New Roman" w:cs="Times New Roman"/>
                <w:noProof/>
                <w:sz w:val="24"/>
                <w:szCs w:val="24"/>
              </w:rPr>
              <w:t>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ori Utama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8DAC104" w14:textId="3DFC88ED"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9" w:history="1">
            <w:r w:rsidR="00B0234C" w:rsidRPr="00B0234C">
              <w:rPr>
                <w:rStyle w:val="Hyperlink"/>
                <w:rFonts w:ascii="Times New Roman" w:hAnsi="Times New Roman" w:cs="Times New Roman"/>
                <w:noProof/>
                <w:sz w:val="24"/>
                <w:szCs w:val="24"/>
              </w:rPr>
              <w:t>2.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cerdasan Buatan (Artificial Intelligen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B2BA6C4" w14:textId="3A1A7E12"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0" w:history="1">
            <w:r w:rsidR="00B0234C" w:rsidRPr="00B0234C">
              <w:rPr>
                <w:rStyle w:val="Hyperlink"/>
                <w:rFonts w:ascii="Times New Roman" w:hAnsi="Times New Roman" w:cs="Times New Roman"/>
                <w:noProof/>
                <w:sz w:val="24"/>
                <w:szCs w:val="24"/>
              </w:rPr>
              <w:t>2.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cal Binary Pattern Histogram (LBP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1</w:t>
            </w:r>
            <w:r w:rsidR="00B0234C" w:rsidRPr="00B0234C">
              <w:rPr>
                <w:rFonts w:ascii="Times New Roman" w:hAnsi="Times New Roman" w:cs="Times New Roman"/>
                <w:noProof/>
                <w:webHidden/>
                <w:sz w:val="24"/>
                <w:szCs w:val="24"/>
              </w:rPr>
              <w:fldChar w:fldCharType="end"/>
            </w:r>
          </w:hyperlink>
        </w:p>
        <w:p w14:paraId="54A9B832" w14:textId="6EBDE083"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1" w:history="1">
            <w:r w:rsidR="00B0234C" w:rsidRPr="00B0234C">
              <w:rPr>
                <w:rStyle w:val="Hyperlink"/>
                <w:rFonts w:ascii="Times New Roman" w:hAnsi="Times New Roman" w:cs="Times New Roman"/>
                <w:noProof/>
                <w:sz w:val="24"/>
                <w:szCs w:val="24"/>
              </w:rPr>
              <w:t>2.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OpenCV</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0E0C2DE9" w14:textId="0B8F4678"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2" w:history="1">
            <w:r w:rsidR="00B0234C" w:rsidRPr="00B0234C">
              <w:rPr>
                <w:rStyle w:val="Hyperlink"/>
                <w:rFonts w:ascii="Times New Roman" w:hAnsi="Times New Roman" w:cs="Times New Roman"/>
                <w:noProof/>
                <w:sz w:val="24"/>
                <w:szCs w:val="24"/>
              </w:rPr>
              <w:t>2.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Computer Visi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0449EBA9" w14:textId="1597C185"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3" w:history="1">
            <w:r w:rsidR="00B0234C" w:rsidRPr="00B0234C">
              <w:rPr>
                <w:rStyle w:val="Hyperlink"/>
                <w:rFonts w:ascii="Times New Roman" w:hAnsi="Times New Roman" w:cs="Times New Roman"/>
                <w:noProof/>
                <w:sz w:val="24"/>
                <w:szCs w:val="24"/>
              </w:rPr>
              <w:t>2.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yth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22E265B9" w14:textId="49B7AD1E"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4" w:history="1">
            <w:r w:rsidR="00B0234C" w:rsidRPr="00B0234C">
              <w:rPr>
                <w:rStyle w:val="Hyperlink"/>
                <w:rFonts w:ascii="Times New Roman" w:hAnsi="Times New Roman" w:cs="Times New Roman"/>
                <w:noProof/>
                <w:sz w:val="24"/>
                <w:szCs w:val="24"/>
              </w:rPr>
              <w:t>2.2.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Web Service (AW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62652DF1" w14:textId="12BAEE3B"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5" w:history="1">
            <w:r w:rsidR="00B0234C" w:rsidRPr="00B0234C">
              <w:rPr>
                <w:rStyle w:val="Hyperlink"/>
                <w:rFonts w:ascii="Times New Roman" w:hAnsi="Times New Roman" w:cs="Times New Roman"/>
                <w:noProof/>
                <w:sz w:val="24"/>
                <w:szCs w:val="24"/>
              </w:rPr>
              <w:t>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gembang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5EA0582E" w14:textId="6F556128"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6" w:history="1">
            <w:r w:rsidR="00B0234C" w:rsidRPr="00B0234C">
              <w:rPr>
                <w:rStyle w:val="Hyperlink"/>
                <w:rFonts w:ascii="Times New Roman" w:hAnsi="Times New Roman" w:cs="Times New Roman"/>
                <w:noProof/>
                <w:sz w:val="24"/>
                <w:szCs w:val="24"/>
              </w:rPr>
              <w:t>2.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4863D08D" w14:textId="112212CF"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7" w:history="1">
            <w:r w:rsidR="00B0234C" w:rsidRPr="00B0234C">
              <w:rPr>
                <w:rStyle w:val="Hyperlink"/>
                <w:rFonts w:ascii="Times New Roman" w:hAnsi="Times New Roman" w:cs="Times New Roman"/>
                <w:noProof/>
                <w:sz w:val="24"/>
                <w:szCs w:val="24"/>
              </w:rPr>
              <w:t>2.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ahapan-tahapan 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9</w:t>
            </w:r>
            <w:r w:rsidR="00B0234C" w:rsidRPr="00B0234C">
              <w:rPr>
                <w:rFonts w:ascii="Times New Roman" w:hAnsi="Times New Roman" w:cs="Times New Roman"/>
                <w:noProof/>
                <w:webHidden/>
                <w:sz w:val="24"/>
                <w:szCs w:val="24"/>
              </w:rPr>
              <w:fldChar w:fldCharType="end"/>
            </w:r>
          </w:hyperlink>
        </w:p>
        <w:p w14:paraId="38448405" w14:textId="037934F5"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8" w:history="1">
            <w:r w:rsidR="00B0234C" w:rsidRPr="00B0234C">
              <w:rPr>
                <w:rStyle w:val="Hyperlink"/>
                <w:rFonts w:ascii="Times New Roman" w:hAnsi="Times New Roman" w:cs="Times New Roman"/>
                <w:noProof/>
                <w:sz w:val="24"/>
                <w:szCs w:val="24"/>
              </w:rPr>
              <w:t>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cang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78982A4" w14:textId="55EED8BD"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9" w:history="1">
            <w:r w:rsidR="00B0234C" w:rsidRPr="00B0234C">
              <w:rPr>
                <w:rStyle w:val="Hyperlink"/>
                <w:rFonts w:ascii="Times New Roman" w:hAnsi="Times New Roman" w:cs="Times New Roman"/>
                <w:noProof/>
                <w:sz w:val="24"/>
                <w:szCs w:val="24"/>
              </w:rPr>
              <w:t>2.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165AAB7" w14:textId="0DD89A70"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0" w:history="1">
            <w:r w:rsidR="00B0234C" w:rsidRPr="00B0234C">
              <w:rPr>
                <w:rStyle w:val="Hyperlink"/>
                <w:rFonts w:ascii="Times New Roman" w:hAnsi="Times New Roman" w:cs="Times New Roman"/>
                <w:noProof/>
                <w:sz w:val="24"/>
                <w:szCs w:val="24"/>
              </w:rPr>
              <w:t>2.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3</w:t>
            </w:r>
            <w:r w:rsidR="00B0234C" w:rsidRPr="00B0234C">
              <w:rPr>
                <w:rFonts w:ascii="Times New Roman" w:hAnsi="Times New Roman" w:cs="Times New Roman"/>
                <w:noProof/>
                <w:webHidden/>
                <w:sz w:val="24"/>
                <w:szCs w:val="24"/>
              </w:rPr>
              <w:fldChar w:fldCharType="end"/>
            </w:r>
          </w:hyperlink>
        </w:p>
        <w:p w14:paraId="2452FFDB" w14:textId="0777CA74"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1" w:history="1">
            <w:r w:rsidR="00B0234C" w:rsidRPr="00B0234C">
              <w:rPr>
                <w:rStyle w:val="Hyperlink"/>
                <w:rFonts w:ascii="Times New Roman" w:hAnsi="Times New Roman" w:cs="Times New Roman"/>
                <w:noProof/>
                <w:sz w:val="24"/>
                <w:szCs w:val="24"/>
              </w:rPr>
              <w:t>2.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 (DFD)</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1F2E3214" w14:textId="717941E2"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2" w:history="1">
            <w:r w:rsidR="00B0234C" w:rsidRPr="00B0234C">
              <w:rPr>
                <w:rStyle w:val="Hyperlink"/>
                <w:rFonts w:ascii="Times New Roman" w:hAnsi="Times New Roman" w:cs="Times New Roman"/>
                <w:noProof/>
                <w:sz w:val="24"/>
                <w:szCs w:val="24"/>
              </w:rPr>
              <w:t>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4A43E19D" w14:textId="0BB1979B"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3" w:history="1">
            <w:r w:rsidR="00B0234C" w:rsidRPr="00B0234C">
              <w:rPr>
                <w:rStyle w:val="Hyperlink"/>
                <w:rFonts w:ascii="Times New Roman" w:hAnsi="Times New Roman" w:cs="Times New Roman"/>
                <w:noProof/>
                <w:sz w:val="24"/>
                <w:szCs w:val="24"/>
              </w:rPr>
              <w:t>2.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Visual Studio Cod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9330E4A" w14:textId="42FF99C8"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4" w:history="1">
            <w:r w:rsidR="00B0234C" w:rsidRPr="00B0234C">
              <w:rPr>
                <w:rStyle w:val="Hyperlink"/>
                <w:rFonts w:ascii="Times New Roman" w:hAnsi="Times New Roman" w:cs="Times New Roman"/>
                <w:noProof/>
                <w:sz w:val="24"/>
                <w:szCs w:val="24"/>
              </w:rPr>
              <w:t>2.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WS Lambd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6B806F3" w14:textId="4C4D0FFD"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5" w:history="1">
            <w:r w:rsidR="00B0234C" w:rsidRPr="00B0234C">
              <w:rPr>
                <w:rStyle w:val="Hyperlink"/>
                <w:rFonts w:ascii="Times New Roman" w:hAnsi="Times New Roman" w:cs="Times New Roman"/>
                <w:noProof/>
                <w:sz w:val="24"/>
                <w:szCs w:val="24"/>
              </w:rPr>
              <w:t>2.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Simple Cloud Storage (S3)</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7CEF587D" w14:textId="015CE9BB"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6" w:history="1">
            <w:r w:rsidR="00B0234C" w:rsidRPr="00B0234C">
              <w:rPr>
                <w:rStyle w:val="Hyperlink"/>
                <w:rFonts w:ascii="Times New Roman" w:hAnsi="Times New Roman" w:cs="Times New Roman"/>
                <w:noProof/>
                <w:sz w:val="24"/>
                <w:szCs w:val="24"/>
              </w:rPr>
              <w:t>2.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DynamoDB</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0522A6CE" w14:textId="047E1D85"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7" w:history="1">
            <w:r w:rsidR="00B0234C" w:rsidRPr="00B0234C">
              <w:rPr>
                <w:rStyle w:val="Hyperlink"/>
                <w:rFonts w:ascii="Times New Roman" w:hAnsi="Times New Roman" w:cs="Times New Roman"/>
                <w:noProof/>
                <w:sz w:val="24"/>
                <w:szCs w:val="24"/>
              </w:rPr>
              <w:t>2.5.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Elastic Compute Cloud (EC2)</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1D65D5D3" w14:textId="155368A9"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8" w:history="1">
            <w:r w:rsidR="00B0234C" w:rsidRPr="00B0234C">
              <w:rPr>
                <w:rStyle w:val="Hyperlink"/>
                <w:rFonts w:ascii="Times New Roman" w:hAnsi="Times New Roman" w:cs="Times New Roman"/>
                <w:noProof/>
                <w:sz w:val="24"/>
                <w:szCs w:val="24"/>
              </w:rPr>
              <w:t>2.5.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vascrip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9</w:t>
            </w:r>
            <w:r w:rsidR="00B0234C" w:rsidRPr="00B0234C">
              <w:rPr>
                <w:rFonts w:ascii="Times New Roman" w:hAnsi="Times New Roman" w:cs="Times New Roman"/>
                <w:noProof/>
                <w:webHidden/>
                <w:sz w:val="24"/>
                <w:szCs w:val="24"/>
              </w:rPr>
              <w:fldChar w:fldCharType="end"/>
            </w:r>
          </w:hyperlink>
        </w:p>
        <w:p w14:paraId="66C8C0D7" w14:textId="07A58CFF" w:rsidR="00B0234C" w:rsidRPr="00B0234C" w:rsidRDefault="00531178" w:rsidP="00B0234C">
          <w:pPr>
            <w:pStyle w:val="TOC1"/>
            <w:spacing w:after="0"/>
            <w:rPr>
              <w:rFonts w:eastAsiaTheme="minorEastAsia"/>
              <w:lang w:val="en-ID" w:eastAsia="en-ID"/>
            </w:rPr>
          </w:pPr>
          <w:hyperlink w:anchor="_Toc84839859" w:history="1">
            <w:r w:rsidR="00B0234C" w:rsidRPr="00B0234C">
              <w:rPr>
                <w:rStyle w:val="Hyperlink"/>
              </w:rPr>
              <w:t>BAB III ANALISIS SISTEM</w:t>
            </w:r>
            <w:r w:rsidR="00B0234C" w:rsidRPr="00B0234C">
              <w:rPr>
                <w:webHidden/>
              </w:rPr>
              <w:tab/>
            </w:r>
            <w:r w:rsidR="00B0234C" w:rsidRPr="00B0234C">
              <w:rPr>
                <w:webHidden/>
              </w:rPr>
              <w:fldChar w:fldCharType="begin"/>
            </w:r>
            <w:r w:rsidR="00B0234C" w:rsidRPr="00B0234C">
              <w:rPr>
                <w:webHidden/>
              </w:rPr>
              <w:instrText xml:space="preserve"> PAGEREF _Toc84839859 \h </w:instrText>
            </w:r>
            <w:r w:rsidR="00B0234C" w:rsidRPr="00B0234C">
              <w:rPr>
                <w:webHidden/>
              </w:rPr>
            </w:r>
            <w:r w:rsidR="00B0234C" w:rsidRPr="00B0234C">
              <w:rPr>
                <w:webHidden/>
              </w:rPr>
              <w:fldChar w:fldCharType="separate"/>
            </w:r>
            <w:r w:rsidR="00BB0F63">
              <w:rPr>
                <w:webHidden/>
              </w:rPr>
              <w:t>40</w:t>
            </w:r>
            <w:r w:rsidR="00B0234C" w:rsidRPr="00B0234C">
              <w:rPr>
                <w:webHidden/>
              </w:rPr>
              <w:fldChar w:fldCharType="end"/>
            </w:r>
          </w:hyperlink>
        </w:p>
        <w:p w14:paraId="3E9AD2FE" w14:textId="3A2446E1"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0" w:history="1">
            <w:r w:rsidR="00B0234C" w:rsidRPr="00B0234C">
              <w:rPr>
                <w:rStyle w:val="Hyperlink"/>
                <w:rFonts w:ascii="Times New Roman" w:hAnsi="Times New Roman" w:cs="Times New Roman"/>
                <w:noProof/>
                <w:sz w:val="24"/>
                <w:szCs w:val="24"/>
              </w:rPr>
              <w:t>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Gambaran Organis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549D40C6" w14:textId="0A66BD57"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1" w:history="1">
            <w:r w:rsidR="00B0234C" w:rsidRPr="00B0234C">
              <w:rPr>
                <w:rStyle w:val="Hyperlink"/>
                <w:rFonts w:ascii="Times New Roman" w:hAnsi="Times New Roman" w:cs="Times New Roman"/>
                <w:noProof/>
                <w:sz w:val="24"/>
                <w:szCs w:val="24"/>
              </w:rPr>
              <w:t>3.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ejarah Singk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2FCAD85A" w14:textId="4E93AF51"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2" w:history="1">
            <w:r w:rsidR="00B0234C" w:rsidRPr="00B0234C">
              <w:rPr>
                <w:rStyle w:val="Hyperlink"/>
                <w:rFonts w:ascii="Times New Roman" w:hAnsi="Times New Roman" w:cs="Times New Roman"/>
                <w:noProof/>
                <w:sz w:val="24"/>
                <w:szCs w:val="24"/>
              </w:rPr>
              <w:t>3.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Organisasi dan Uraian Tug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1</w:t>
            </w:r>
            <w:r w:rsidR="00B0234C" w:rsidRPr="00B0234C">
              <w:rPr>
                <w:rFonts w:ascii="Times New Roman" w:hAnsi="Times New Roman" w:cs="Times New Roman"/>
                <w:noProof/>
                <w:webHidden/>
                <w:sz w:val="24"/>
                <w:szCs w:val="24"/>
              </w:rPr>
              <w:fldChar w:fldCharType="end"/>
            </w:r>
          </w:hyperlink>
        </w:p>
        <w:p w14:paraId="13DAC82B" w14:textId="724DE47A"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3" w:history="1">
            <w:r w:rsidR="00B0234C" w:rsidRPr="00B0234C">
              <w:rPr>
                <w:rStyle w:val="Hyperlink"/>
                <w:rFonts w:ascii="Times New Roman" w:hAnsi="Times New Roman" w:cs="Times New Roman"/>
                <w:noProof/>
                <w:sz w:val="24"/>
                <w:szCs w:val="24"/>
              </w:rPr>
              <w:t>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is Sistem Berja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4B3DDA6F" w14:textId="76D2509D"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4" w:history="1">
            <w:r w:rsidR="00B0234C" w:rsidRPr="00B0234C">
              <w:rPr>
                <w:rStyle w:val="Hyperlink"/>
                <w:rFonts w:ascii="Times New Roman" w:hAnsi="Times New Roman" w:cs="Times New Roman"/>
                <w:noProof/>
                <w:sz w:val="24"/>
                <w:szCs w:val="24"/>
              </w:rPr>
              <w:t>3.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Ura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1EF1B2BC" w14:textId="21AA46F3"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5" w:history="1">
            <w:r w:rsidR="00B0234C" w:rsidRPr="00B0234C">
              <w:rPr>
                <w:rStyle w:val="Hyperlink"/>
                <w:rFonts w:ascii="Times New Roman" w:hAnsi="Times New Roman" w:cs="Times New Roman"/>
                <w:noProof/>
                <w:sz w:val="24"/>
                <w:szCs w:val="24"/>
              </w:rPr>
              <w:t>3.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iagram Sistem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4</w:t>
            </w:r>
            <w:r w:rsidR="00B0234C" w:rsidRPr="00B0234C">
              <w:rPr>
                <w:rFonts w:ascii="Times New Roman" w:hAnsi="Times New Roman" w:cs="Times New Roman"/>
                <w:noProof/>
                <w:webHidden/>
                <w:sz w:val="24"/>
                <w:szCs w:val="24"/>
              </w:rPr>
              <w:fldChar w:fldCharType="end"/>
            </w:r>
          </w:hyperlink>
        </w:p>
        <w:p w14:paraId="3962AB0B" w14:textId="26BF24FE"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6" w:history="1">
            <w:r w:rsidR="00B0234C" w:rsidRPr="00B0234C">
              <w:rPr>
                <w:rStyle w:val="Hyperlink"/>
                <w:rFonts w:ascii="Times New Roman" w:hAnsi="Times New Roman" w:cs="Times New Roman"/>
                <w:noProof/>
                <w:sz w:val="24"/>
                <w:szCs w:val="24"/>
              </w:rPr>
              <w:t>3.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a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1948892F" w14:textId="6C7B63AD"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7" w:history="1">
            <w:r w:rsidR="00B0234C" w:rsidRPr="00B0234C">
              <w:rPr>
                <w:rStyle w:val="Hyperlink"/>
                <w:rFonts w:ascii="Times New Roman" w:hAnsi="Times New Roman" w:cs="Times New Roman"/>
                <w:noProof/>
                <w:sz w:val="24"/>
                <w:szCs w:val="24"/>
              </w:rPr>
              <w:t>3.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0EC38ECB" w14:textId="5FDD298A" w:rsidR="00B0234C" w:rsidRPr="00B0234C" w:rsidRDefault="00531178" w:rsidP="00B0234C">
          <w:pPr>
            <w:pStyle w:val="TOC1"/>
            <w:spacing w:after="0"/>
            <w:rPr>
              <w:rFonts w:eastAsiaTheme="minorEastAsia"/>
              <w:lang w:val="en-ID" w:eastAsia="en-ID"/>
            </w:rPr>
          </w:pPr>
          <w:hyperlink w:anchor="_Toc84839868" w:history="1">
            <w:r w:rsidR="00B0234C" w:rsidRPr="00B0234C">
              <w:rPr>
                <w:rStyle w:val="Hyperlink"/>
              </w:rPr>
              <w:t>BAB IV PERANCANGAN SISTEM</w:t>
            </w:r>
            <w:r w:rsidR="00B0234C" w:rsidRPr="00B0234C">
              <w:rPr>
                <w:webHidden/>
              </w:rPr>
              <w:tab/>
            </w:r>
            <w:r w:rsidR="00B0234C" w:rsidRPr="00B0234C">
              <w:rPr>
                <w:webHidden/>
              </w:rPr>
              <w:fldChar w:fldCharType="begin"/>
            </w:r>
            <w:r w:rsidR="00B0234C" w:rsidRPr="00B0234C">
              <w:rPr>
                <w:webHidden/>
              </w:rPr>
              <w:instrText xml:space="preserve"> PAGEREF _Toc84839868 \h </w:instrText>
            </w:r>
            <w:r w:rsidR="00B0234C" w:rsidRPr="00B0234C">
              <w:rPr>
                <w:webHidden/>
              </w:rPr>
            </w:r>
            <w:r w:rsidR="00B0234C" w:rsidRPr="00B0234C">
              <w:rPr>
                <w:webHidden/>
              </w:rPr>
              <w:fldChar w:fldCharType="separate"/>
            </w:r>
            <w:r w:rsidR="00BB0F63">
              <w:rPr>
                <w:webHidden/>
              </w:rPr>
              <w:t>50</w:t>
            </w:r>
            <w:r w:rsidR="00B0234C" w:rsidRPr="00B0234C">
              <w:rPr>
                <w:webHidden/>
              </w:rPr>
              <w:fldChar w:fldCharType="end"/>
            </w:r>
          </w:hyperlink>
        </w:p>
        <w:p w14:paraId="7F49B67E" w14:textId="1556E6FC"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9" w:history="1">
            <w:r w:rsidR="00B0234C" w:rsidRPr="00B0234C">
              <w:rPr>
                <w:rStyle w:val="Hyperlink"/>
                <w:rFonts w:ascii="Times New Roman" w:hAnsi="Times New Roman" w:cs="Times New Roman"/>
                <w:noProof/>
                <w:sz w:val="24"/>
                <w:szCs w:val="24"/>
              </w:rPr>
              <w:t>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49EAFB2E" w14:textId="7BB3F8C1"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0" w:history="1">
            <w:r w:rsidR="00B0234C" w:rsidRPr="00B0234C">
              <w:rPr>
                <w:rStyle w:val="Hyperlink"/>
                <w:rFonts w:ascii="Times New Roman" w:hAnsi="Times New Roman" w:cs="Times New Roman"/>
                <w:noProof/>
                <w:sz w:val="24"/>
                <w:szCs w:val="24"/>
              </w:rPr>
              <w:t>4.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Pendaftara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56B2F3D8" w14:textId="39E97BED"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1" w:history="1">
            <w:r w:rsidR="00B0234C" w:rsidRPr="00B0234C">
              <w:rPr>
                <w:rStyle w:val="Hyperlink"/>
                <w:rFonts w:ascii="Times New Roman" w:hAnsi="Times New Roman" w:cs="Times New Roman"/>
                <w:noProof/>
                <w:sz w:val="24"/>
                <w:szCs w:val="24"/>
              </w:rPr>
              <w:t>4.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Logi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A418108" w14:textId="4857B1D9"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2" w:history="1">
            <w:r w:rsidR="00B0234C" w:rsidRPr="00B0234C">
              <w:rPr>
                <w:rStyle w:val="Hyperlink"/>
                <w:rFonts w:ascii="Times New Roman" w:hAnsi="Times New Roman" w:cs="Times New Roman"/>
                <w:noProof/>
                <w:sz w:val="24"/>
                <w:szCs w:val="24"/>
              </w:rPr>
              <w:t>4.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Kelola Aku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DFFE866" w14:textId="513F0A18"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3" w:history="1">
            <w:r w:rsidR="00B0234C" w:rsidRPr="00B0234C">
              <w:rPr>
                <w:rStyle w:val="Hyperlink"/>
                <w:rFonts w:ascii="Times New Roman" w:hAnsi="Times New Roman" w:cs="Times New Roman"/>
                <w:noProof/>
                <w:sz w:val="24"/>
                <w:szCs w:val="24"/>
              </w:rPr>
              <w:t>4.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latih Mode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2</w:t>
            </w:r>
            <w:r w:rsidR="00B0234C" w:rsidRPr="00B0234C">
              <w:rPr>
                <w:rFonts w:ascii="Times New Roman" w:hAnsi="Times New Roman" w:cs="Times New Roman"/>
                <w:noProof/>
                <w:webHidden/>
                <w:sz w:val="24"/>
                <w:szCs w:val="24"/>
              </w:rPr>
              <w:fldChar w:fldCharType="end"/>
            </w:r>
          </w:hyperlink>
        </w:p>
        <w:p w14:paraId="4D835863" w14:textId="2CB49A71"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4" w:history="1">
            <w:r w:rsidR="00B0234C" w:rsidRPr="00B0234C">
              <w:rPr>
                <w:rStyle w:val="Hyperlink"/>
                <w:rFonts w:ascii="Times New Roman" w:hAnsi="Times New Roman" w:cs="Times New Roman"/>
                <w:noProof/>
                <w:sz w:val="24"/>
                <w:szCs w:val="24"/>
              </w:rPr>
              <w:t>4.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mprediksi Waj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8</w:t>
            </w:r>
            <w:r w:rsidR="00B0234C" w:rsidRPr="00B0234C">
              <w:rPr>
                <w:rFonts w:ascii="Times New Roman" w:hAnsi="Times New Roman" w:cs="Times New Roman"/>
                <w:noProof/>
                <w:webHidden/>
                <w:sz w:val="24"/>
                <w:szCs w:val="24"/>
              </w:rPr>
              <w:fldChar w:fldCharType="end"/>
            </w:r>
          </w:hyperlink>
        </w:p>
        <w:p w14:paraId="42E2A4CF" w14:textId="328678A9"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5" w:history="1">
            <w:r w:rsidR="00B0234C" w:rsidRPr="00B0234C">
              <w:rPr>
                <w:rStyle w:val="Hyperlink"/>
                <w:rFonts w:ascii="Times New Roman" w:hAnsi="Times New Roman" w:cs="Times New Roman"/>
                <w:noProof/>
                <w:sz w:val="24"/>
                <w:szCs w:val="24"/>
              </w:rPr>
              <w:t>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 da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0BD960AF" w14:textId="1CD9DFF4"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6" w:history="1">
            <w:r w:rsidR="00B0234C" w:rsidRPr="00B0234C">
              <w:rPr>
                <w:rStyle w:val="Hyperlink"/>
                <w:rFonts w:ascii="Times New Roman" w:hAnsi="Times New Roman" w:cs="Times New Roman"/>
                <w:noProof/>
                <w:sz w:val="24"/>
                <w:szCs w:val="24"/>
              </w:rPr>
              <w:t>4.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2D5ED7FE" w14:textId="30FDF653"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7" w:history="1">
            <w:r w:rsidR="00B0234C" w:rsidRPr="00B0234C">
              <w:rPr>
                <w:rStyle w:val="Hyperlink"/>
                <w:rFonts w:ascii="Times New Roman" w:hAnsi="Times New Roman" w:cs="Times New Roman"/>
                <w:noProof/>
                <w:sz w:val="24"/>
                <w:szCs w:val="24"/>
              </w:rPr>
              <w:t>4.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2A90EA84" w14:textId="348D0953"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8" w:history="1">
            <w:r w:rsidR="00B0234C" w:rsidRPr="00B0234C">
              <w:rPr>
                <w:rStyle w:val="Hyperlink"/>
                <w:rFonts w:ascii="Times New Roman" w:hAnsi="Times New Roman" w:cs="Times New Roman"/>
                <w:noProof/>
                <w:sz w:val="24"/>
                <w:szCs w:val="24"/>
              </w:rPr>
              <w:t>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Aliran Dat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1481891F" w14:textId="4D7CB93D"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9" w:history="1">
            <w:r w:rsidR="00B0234C" w:rsidRPr="00B0234C">
              <w:rPr>
                <w:rStyle w:val="Hyperlink"/>
                <w:rFonts w:ascii="Times New Roman" w:hAnsi="Times New Roman" w:cs="Times New Roman"/>
                <w:noProof/>
                <w:sz w:val="24"/>
                <w:szCs w:val="24"/>
              </w:rPr>
              <w:t>4.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2</w:t>
            </w:r>
            <w:r w:rsidR="00B0234C" w:rsidRPr="00B0234C">
              <w:rPr>
                <w:rFonts w:ascii="Times New Roman" w:hAnsi="Times New Roman" w:cs="Times New Roman"/>
                <w:noProof/>
                <w:webHidden/>
                <w:sz w:val="24"/>
                <w:szCs w:val="24"/>
              </w:rPr>
              <w:fldChar w:fldCharType="end"/>
            </w:r>
          </w:hyperlink>
        </w:p>
        <w:p w14:paraId="48762275" w14:textId="289C5489"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0" w:history="1">
            <w:r w:rsidR="00B0234C" w:rsidRPr="00B0234C">
              <w:rPr>
                <w:rStyle w:val="Hyperlink"/>
                <w:rFonts w:ascii="Times New Roman" w:hAnsi="Times New Roman" w:cs="Times New Roman"/>
                <w:noProof/>
                <w:sz w:val="24"/>
                <w:szCs w:val="24"/>
              </w:rPr>
              <w:t>4.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3</w:t>
            </w:r>
            <w:r w:rsidR="00B0234C" w:rsidRPr="00B0234C">
              <w:rPr>
                <w:rFonts w:ascii="Times New Roman" w:hAnsi="Times New Roman" w:cs="Times New Roman"/>
                <w:noProof/>
                <w:webHidden/>
                <w:sz w:val="24"/>
                <w:szCs w:val="24"/>
              </w:rPr>
              <w:fldChar w:fldCharType="end"/>
            </w:r>
          </w:hyperlink>
        </w:p>
        <w:p w14:paraId="7714C52E" w14:textId="60D74116"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1" w:history="1">
            <w:r w:rsidR="00B0234C" w:rsidRPr="00B0234C">
              <w:rPr>
                <w:rStyle w:val="Hyperlink"/>
                <w:rFonts w:ascii="Times New Roman" w:hAnsi="Times New Roman" w:cs="Times New Roman"/>
                <w:noProof/>
                <w:sz w:val="24"/>
                <w:szCs w:val="24"/>
              </w:rPr>
              <w:t>4.3.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7</w:t>
            </w:r>
            <w:r w:rsidR="00B0234C" w:rsidRPr="00B0234C">
              <w:rPr>
                <w:rFonts w:ascii="Times New Roman" w:hAnsi="Times New Roman" w:cs="Times New Roman"/>
                <w:noProof/>
                <w:webHidden/>
                <w:sz w:val="24"/>
                <w:szCs w:val="24"/>
              </w:rPr>
              <w:fldChar w:fldCharType="end"/>
            </w:r>
          </w:hyperlink>
        </w:p>
        <w:p w14:paraId="72DD7E61" w14:textId="4C868903"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2" w:history="1">
            <w:r w:rsidR="00B0234C" w:rsidRPr="00B0234C">
              <w:rPr>
                <w:rStyle w:val="Hyperlink"/>
                <w:rFonts w:ascii="Times New Roman" w:hAnsi="Times New Roman" w:cs="Times New Roman"/>
                <w:noProof/>
                <w:sz w:val="24"/>
                <w:szCs w:val="24"/>
              </w:rPr>
              <w:t>4.3.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kema Databas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36463511" w14:textId="069DF9F3"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3" w:history="1">
            <w:r w:rsidR="00B0234C" w:rsidRPr="00B0234C">
              <w:rPr>
                <w:rStyle w:val="Hyperlink"/>
                <w:rFonts w:ascii="Times New Roman" w:hAnsi="Times New Roman" w:cs="Times New Roman"/>
                <w:noProof/>
                <w:sz w:val="24"/>
                <w:szCs w:val="24"/>
              </w:rPr>
              <w:t>4.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 dan 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E6EA152" w14:textId="5FE7CAE3"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4" w:history="1">
            <w:r w:rsidR="00B0234C" w:rsidRPr="00B0234C">
              <w:rPr>
                <w:rStyle w:val="Hyperlink"/>
                <w:rFonts w:ascii="Times New Roman" w:hAnsi="Times New Roman" w:cs="Times New Roman"/>
                <w:noProof/>
                <w:sz w:val="24"/>
                <w:szCs w:val="24"/>
              </w:rPr>
              <w:t>4.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52F9FF4" w14:textId="167A1C3F"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5" w:history="1">
            <w:r w:rsidR="00B0234C" w:rsidRPr="00B0234C">
              <w:rPr>
                <w:rStyle w:val="Hyperlink"/>
                <w:rFonts w:ascii="Times New Roman" w:hAnsi="Times New Roman" w:cs="Times New Roman"/>
                <w:noProof/>
                <w:sz w:val="24"/>
                <w:szCs w:val="24"/>
              </w:rPr>
              <w:t>4.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7F183352" w14:textId="6F9BE854"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6" w:history="1">
            <w:r w:rsidR="00B0234C" w:rsidRPr="00B0234C">
              <w:rPr>
                <w:rStyle w:val="Hyperlink"/>
                <w:rFonts w:ascii="Times New Roman" w:hAnsi="Times New Roman" w:cs="Times New Roman"/>
                <w:noProof/>
                <w:sz w:val="24"/>
                <w:szCs w:val="24"/>
              </w:rPr>
              <w:t>4.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Siste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5E75CF44" w14:textId="126C15F9"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7" w:history="1">
            <w:r w:rsidR="00B0234C" w:rsidRPr="00B0234C">
              <w:rPr>
                <w:rStyle w:val="Hyperlink"/>
                <w:rFonts w:ascii="Times New Roman" w:hAnsi="Times New Roman" w:cs="Times New Roman"/>
                <w:noProof/>
                <w:sz w:val="24"/>
                <w:szCs w:val="24"/>
              </w:rPr>
              <w:t>4.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689D54EB" w14:textId="59C02D3D"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8" w:history="1">
            <w:r w:rsidR="00B0234C" w:rsidRPr="00B0234C">
              <w:rPr>
                <w:rStyle w:val="Hyperlink"/>
                <w:rFonts w:ascii="Times New Roman" w:hAnsi="Times New Roman" w:cs="Times New Roman"/>
                <w:noProof/>
                <w:sz w:val="24"/>
                <w:szCs w:val="24"/>
              </w:rPr>
              <w:t>4.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Ker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76CFA6D1" w14:textId="25FF1CF4"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9" w:history="1">
            <w:r w:rsidR="00B0234C" w:rsidRPr="00B0234C">
              <w:rPr>
                <w:rStyle w:val="Hyperlink"/>
                <w:rFonts w:ascii="Times New Roman" w:hAnsi="Times New Roman" w:cs="Times New Roman"/>
                <w:noProof/>
                <w:sz w:val="24"/>
                <w:szCs w:val="24"/>
              </w:rPr>
              <w:t>4.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Pro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173F8BE6" w14:textId="5F0A896B"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0" w:history="1">
            <w:r w:rsidR="00B0234C" w:rsidRPr="00B0234C">
              <w:rPr>
                <w:rStyle w:val="Hyperlink"/>
                <w:rFonts w:ascii="Times New Roman" w:hAnsi="Times New Roman" w:cs="Times New Roman"/>
                <w:noProof/>
                <w:sz w:val="24"/>
                <w:szCs w:val="24"/>
              </w:rPr>
              <w:t>4.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doman Pengoprasi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1</w:t>
            </w:r>
            <w:r w:rsidR="00B0234C" w:rsidRPr="00B0234C">
              <w:rPr>
                <w:rFonts w:ascii="Times New Roman" w:hAnsi="Times New Roman" w:cs="Times New Roman"/>
                <w:noProof/>
                <w:webHidden/>
                <w:sz w:val="24"/>
                <w:szCs w:val="24"/>
              </w:rPr>
              <w:fldChar w:fldCharType="end"/>
            </w:r>
          </w:hyperlink>
        </w:p>
        <w:p w14:paraId="7BE6C6A6" w14:textId="5FFAF07B"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1" w:history="1">
            <w:r w:rsidR="00B0234C" w:rsidRPr="00B0234C">
              <w:rPr>
                <w:rStyle w:val="Hyperlink"/>
                <w:rFonts w:ascii="Times New Roman" w:hAnsi="Times New Roman" w:cs="Times New Roman"/>
                <w:noProof/>
                <w:sz w:val="24"/>
                <w:szCs w:val="24"/>
              </w:rPr>
              <w:t>4.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5F5FD52D" w14:textId="4A8C9108"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2" w:history="1">
            <w:r w:rsidR="00B0234C" w:rsidRPr="00B0234C">
              <w:rPr>
                <w:rStyle w:val="Hyperlink"/>
                <w:rFonts w:ascii="Times New Roman" w:hAnsi="Times New Roman" w:cs="Times New Roman"/>
                <w:noProof/>
                <w:sz w:val="24"/>
                <w:szCs w:val="24"/>
              </w:rPr>
              <w:t>4.6.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7A81F763" w14:textId="03068B1B" w:rsidR="00B0234C" w:rsidRPr="00B0234C" w:rsidRDefault="00531178"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3" w:history="1">
            <w:r w:rsidR="00B0234C" w:rsidRPr="00B0234C">
              <w:rPr>
                <w:rStyle w:val="Hyperlink"/>
                <w:rFonts w:ascii="Times New Roman" w:hAnsi="Times New Roman" w:cs="Times New Roman"/>
                <w:noProof/>
                <w:sz w:val="24"/>
                <w:szCs w:val="24"/>
              </w:rPr>
              <w:t>4.6.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Evaluasi Hasil 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96</w:t>
            </w:r>
            <w:r w:rsidR="00B0234C" w:rsidRPr="00B0234C">
              <w:rPr>
                <w:rFonts w:ascii="Times New Roman" w:hAnsi="Times New Roman" w:cs="Times New Roman"/>
                <w:noProof/>
                <w:webHidden/>
                <w:sz w:val="24"/>
                <w:szCs w:val="24"/>
              </w:rPr>
              <w:fldChar w:fldCharType="end"/>
            </w:r>
          </w:hyperlink>
        </w:p>
        <w:p w14:paraId="66FC7B36" w14:textId="574EDC6D" w:rsidR="00B0234C" w:rsidRPr="00B0234C" w:rsidRDefault="00531178" w:rsidP="00B0234C">
          <w:pPr>
            <w:pStyle w:val="TOC1"/>
            <w:spacing w:after="0"/>
            <w:rPr>
              <w:rFonts w:eastAsiaTheme="minorEastAsia"/>
              <w:lang w:val="en-ID" w:eastAsia="en-ID"/>
            </w:rPr>
          </w:pPr>
          <w:hyperlink w:anchor="_Toc84839894" w:history="1">
            <w:r w:rsidR="00B0234C" w:rsidRPr="00B0234C">
              <w:rPr>
                <w:rStyle w:val="Hyperlink"/>
              </w:rPr>
              <w:t>BAB V KESIMPULAN DAN SARAN</w:t>
            </w:r>
            <w:r w:rsidR="00B0234C" w:rsidRPr="00B0234C">
              <w:rPr>
                <w:webHidden/>
              </w:rPr>
              <w:tab/>
            </w:r>
            <w:r w:rsidR="00B0234C" w:rsidRPr="00B0234C">
              <w:rPr>
                <w:webHidden/>
              </w:rPr>
              <w:fldChar w:fldCharType="begin"/>
            </w:r>
            <w:r w:rsidR="00B0234C" w:rsidRPr="00B0234C">
              <w:rPr>
                <w:webHidden/>
              </w:rPr>
              <w:instrText xml:space="preserve"> PAGEREF _Toc84839894 \h </w:instrText>
            </w:r>
            <w:r w:rsidR="00B0234C" w:rsidRPr="00B0234C">
              <w:rPr>
                <w:webHidden/>
              </w:rPr>
            </w:r>
            <w:r w:rsidR="00B0234C" w:rsidRPr="00B0234C">
              <w:rPr>
                <w:webHidden/>
              </w:rPr>
              <w:fldChar w:fldCharType="separate"/>
            </w:r>
            <w:r w:rsidR="00BB0F63">
              <w:rPr>
                <w:webHidden/>
              </w:rPr>
              <w:t>98</w:t>
            </w:r>
            <w:r w:rsidR="00B0234C" w:rsidRPr="00B0234C">
              <w:rPr>
                <w:webHidden/>
              </w:rPr>
              <w:fldChar w:fldCharType="end"/>
            </w:r>
          </w:hyperlink>
        </w:p>
        <w:p w14:paraId="7F0FB655" w14:textId="31F475C7"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5" w:history="1">
            <w:r w:rsidR="00B0234C" w:rsidRPr="00B0234C">
              <w:rPr>
                <w:rStyle w:val="Hyperlink"/>
                <w:rFonts w:ascii="Times New Roman" w:hAnsi="Times New Roman" w:cs="Times New Roman"/>
                <w:noProof/>
                <w:sz w:val="24"/>
                <w:szCs w:val="24"/>
              </w:rPr>
              <w:t>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simpu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18D2D46A" w14:textId="49663152" w:rsidR="00B0234C" w:rsidRPr="00B0234C" w:rsidRDefault="00531178"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6" w:history="1">
            <w:r w:rsidR="00B0234C" w:rsidRPr="00B0234C">
              <w:rPr>
                <w:rStyle w:val="Hyperlink"/>
                <w:rFonts w:ascii="Times New Roman" w:hAnsi="Times New Roman" w:cs="Times New Roman"/>
                <w:noProof/>
                <w:sz w:val="24"/>
                <w:szCs w:val="24"/>
              </w:rPr>
              <w:t>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a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99</w:t>
            </w:r>
            <w:r w:rsidR="00B0234C" w:rsidRPr="00B0234C">
              <w:rPr>
                <w:rFonts w:ascii="Times New Roman" w:hAnsi="Times New Roman" w:cs="Times New Roman"/>
                <w:noProof/>
                <w:webHidden/>
                <w:sz w:val="24"/>
                <w:szCs w:val="24"/>
              </w:rPr>
              <w:fldChar w:fldCharType="end"/>
            </w:r>
          </w:hyperlink>
        </w:p>
        <w:p w14:paraId="6B2BB1F5" w14:textId="537184AC" w:rsidR="00B0234C" w:rsidRPr="00B0234C" w:rsidRDefault="00531178" w:rsidP="00B0234C">
          <w:pPr>
            <w:pStyle w:val="TOC1"/>
            <w:spacing w:after="0"/>
            <w:rPr>
              <w:rFonts w:eastAsiaTheme="minorEastAsia"/>
              <w:lang w:val="en-ID" w:eastAsia="en-ID"/>
            </w:rPr>
          </w:pPr>
          <w:hyperlink w:anchor="_Toc84839897" w:history="1">
            <w:r w:rsidR="00B0234C" w:rsidRPr="00B0234C">
              <w:rPr>
                <w:rStyle w:val="Hyperlink"/>
              </w:rPr>
              <w:t>DAFTAR PUSTAKA</w:t>
            </w:r>
            <w:r w:rsidR="00B0234C" w:rsidRPr="00B0234C">
              <w:rPr>
                <w:webHidden/>
              </w:rPr>
              <w:tab/>
            </w:r>
            <w:r w:rsidR="00B0234C" w:rsidRPr="00B0234C">
              <w:rPr>
                <w:webHidden/>
              </w:rPr>
              <w:fldChar w:fldCharType="begin"/>
            </w:r>
            <w:r w:rsidR="00B0234C" w:rsidRPr="00B0234C">
              <w:rPr>
                <w:webHidden/>
              </w:rPr>
              <w:instrText xml:space="preserve"> PAGEREF _Toc84839897 \h </w:instrText>
            </w:r>
            <w:r w:rsidR="00B0234C" w:rsidRPr="00B0234C">
              <w:rPr>
                <w:webHidden/>
              </w:rPr>
            </w:r>
            <w:r w:rsidR="00B0234C" w:rsidRPr="00B0234C">
              <w:rPr>
                <w:webHidden/>
              </w:rPr>
              <w:fldChar w:fldCharType="separate"/>
            </w:r>
            <w:r w:rsidR="00BB0F63">
              <w:rPr>
                <w:webHidden/>
              </w:rPr>
              <w:t>100</w:t>
            </w:r>
            <w:r w:rsidR="00B0234C" w:rsidRPr="00B0234C">
              <w:rPr>
                <w:webHidden/>
              </w:rPr>
              <w:fldChar w:fldCharType="end"/>
            </w:r>
          </w:hyperlink>
        </w:p>
        <w:p w14:paraId="065700D7" w14:textId="0555E4B8" w:rsidR="00B0234C" w:rsidRPr="00B0234C" w:rsidRDefault="00531178" w:rsidP="00B0234C">
          <w:pPr>
            <w:pStyle w:val="TOC1"/>
            <w:spacing w:after="0"/>
            <w:rPr>
              <w:rFonts w:eastAsiaTheme="minorEastAsia"/>
              <w:lang w:val="en-ID" w:eastAsia="en-ID"/>
            </w:rPr>
          </w:pPr>
          <w:hyperlink w:anchor="_Toc84839898" w:history="1">
            <w:r w:rsidR="00B0234C" w:rsidRPr="00B0234C">
              <w:rPr>
                <w:rStyle w:val="Hyperlink"/>
              </w:rPr>
              <w:t>LAMPIRAN-LAMPIRAN</w:t>
            </w:r>
            <w:r w:rsidR="00B0234C" w:rsidRPr="00B0234C">
              <w:rPr>
                <w:webHidden/>
              </w:rPr>
              <w:tab/>
            </w:r>
            <w:r w:rsidR="00B0234C" w:rsidRPr="00B0234C">
              <w:rPr>
                <w:webHidden/>
              </w:rPr>
              <w:fldChar w:fldCharType="begin"/>
            </w:r>
            <w:r w:rsidR="00B0234C" w:rsidRPr="00B0234C">
              <w:rPr>
                <w:webHidden/>
              </w:rPr>
              <w:instrText xml:space="preserve"> PAGEREF _Toc84839898 \h </w:instrText>
            </w:r>
            <w:r w:rsidR="00B0234C" w:rsidRPr="00B0234C">
              <w:rPr>
                <w:webHidden/>
              </w:rPr>
            </w:r>
            <w:r w:rsidR="00B0234C" w:rsidRPr="00B0234C">
              <w:rPr>
                <w:webHidden/>
              </w:rPr>
              <w:fldChar w:fldCharType="separate"/>
            </w:r>
            <w:r w:rsidR="00BB0F63">
              <w:rPr>
                <w:webHidden/>
              </w:rPr>
              <w:t>102</w:t>
            </w:r>
            <w:r w:rsidR="00B0234C" w:rsidRPr="00B0234C">
              <w:rPr>
                <w:webHidden/>
              </w:rPr>
              <w:fldChar w:fldCharType="end"/>
            </w:r>
          </w:hyperlink>
        </w:p>
        <w:p w14:paraId="3DCC7AC7" w14:textId="5AB27940" w:rsidR="00B0234C" w:rsidRDefault="00B0234C" w:rsidP="00B0234C">
          <w:pPr>
            <w:pStyle w:val="TOC3"/>
            <w:tabs>
              <w:tab w:val="left" w:pos="1560"/>
              <w:tab w:val="right" w:leader="dot" w:pos="8261"/>
            </w:tabs>
            <w:spacing w:after="0" w:line="240" w:lineRule="auto"/>
            <w:ind w:left="993"/>
            <w:rPr>
              <w:noProof/>
            </w:rPr>
          </w:pPr>
          <w:r w:rsidRPr="00B0234C">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791790AB" w:rsidR="00586F2A" w:rsidRDefault="00586F2A" w:rsidP="00C41756">
      <w:pPr>
        <w:pStyle w:val="Heading1"/>
        <w:numPr>
          <w:ilvl w:val="0"/>
          <w:numId w:val="0"/>
        </w:numPr>
      </w:pPr>
      <w:bookmarkStart w:id="26" w:name="_Toc84775312"/>
      <w:bookmarkStart w:id="27" w:name="_Toc84839817"/>
      <w:r>
        <w:lastRenderedPageBreak/>
        <w:t>DAFTAR TABEL</w:t>
      </w:r>
      <w:bookmarkEnd w:id="26"/>
      <w:bookmarkEnd w:id="27"/>
    </w:p>
    <w:p w14:paraId="10E2E84E" w14:textId="2985E188" w:rsidR="00675E94" w:rsidRPr="00675E94" w:rsidRDefault="008F0B85"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31A482E9" w:rsidR="00675E94"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5FBE69B7" w14:textId="7BDB8D90" w:rsidR="00675E94"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3</w:t>
        </w:r>
        <w:r w:rsidR="00675E94" w:rsidRPr="00675E94">
          <w:rPr>
            <w:rFonts w:ascii="Times New Roman" w:hAnsi="Times New Roman" w:cs="Times New Roman"/>
            <w:noProof/>
            <w:webHidden/>
            <w:sz w:val="24"/>
            <w:szCs w:val="24"/>
          </w:rPr>
          <w:fldChar w:fldCharType="end"/>
        </w:r>
      </w:hyperlink>
    </w:p>
    <w:p w14:paraId="26EA6853" w14:textId="23B58099" w:rsidR="00675E94"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7102B4A0" w14:textId="4AA8A575" w:rsidR="006D6324" w:rsidRDefault="00531178" w:rsidP="006D6324">
      <w:pPr>
        <w:pStyle w:val="TableofFigures"/>
        <w:tabs>
          <w:tab w:val="right" w:leader="dot" w:pos="7927"/>
        </w:tabs>
        <w:spacing w:line="240" w:lineRule="auto"/>
        <w:rPr>
          <w:noProof/>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0FD85BDC" w14:textId="31B6967B"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8" w:history="1">
        <w:r w:rsidR="006D6324" w:rsidRPr="006D6324">
          <w:rPr>
            <w:rStyle w:val="Hyperlink"/>
            <w:rFonts w:ascii="Times New Roman" w:hAnsi="Times New Roman" w:cs="Times New Roman"/>
            <w:noProof/>
            <w:sz w:val="24"/>
            <w:szCs w:val="24"/>
          </w:rPr>
          <w:t>Tabel 4. 1</w:t>
        </w:r>
        <w:r w:rsidR="006D6324" w:rsidRPr="006D6324">
          <w:rPr>
            <w:rStyle w:val="Hyperlink"/>
            <w:rFonts w:ascii="Times New Roman" w:hAnsi="Times New Roman" w:cs="Times New Roman"/>
            <w:noProof/>
            <w:sz w:val="24"/>
            <w:szCs w:val="24"/>
            <w:lang w:val="en-US"/>
          </w:rPr>
          <w:t xml:space="preserve"> Tingkat Kecerahan Gamb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4</w:t>
        </w:r>
        <w:r w:rsidR="006D6324" w:rsidRPr="006D6324">
          <w:rPr>
            <w:rFonts w:ascii="Times New Roman" w:hAnsi="Times New Roman" w:cs="Times New Roman"/>
            <w:noProof/>
            <w:webHidden/>
            <w:sz w:val="24"/>
            <w:szCs w:val="24"/>
          </w:rPr>
          <w:fldChar w:fldCharType="end"/>
        </w:r>
      </w:hyperlink>
    </w:p>
    <w:p w14:paraId="7A48B29A" w14:textId="564E169F"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9" w:history="1">
        <w:r w:rsidR="006D6324" w:rsidRPr="006D6324">
          <w:rPr>
            <w:rStyle w:val="Hyperlink"/>
            <w:rFonts w:ascii="Times New Roman" w:hAnsi="Times New Roman" w:cs="Times New Roman"/>
            <w:noProof/>
            <w:sz w:val="24"/>
            <w:szCs w:val="24"/>
          </w:rPr>
          <w:t>Tabel 4. 2</w:t>
        </w:r>
        <w:r w:rsidR="006D6324" w:rsidRPr="006D6324">
          <w:rPr>
            <w:rStyle w:val="Hyperlink"/>
            <w:rFonts w:ascii="Times New Roman" w:hAnsi="Times New Roman" w:cs="Times New Roman"/>
            <w:noProof/>
            <w:sz w:val="24"/>
            <w:szCs w:val="24"/>
            <w:lang w:val="en-US"/>
          </w:rPr>
          <w:t xml:space="preserve"> Jendela 3 x 3</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5</w:t>
        </w:r>
        <w:r w:rsidR="006D6324" w:rsidRPr="006D6324">
          <w:rPr>
            <w:rFonts w:ascii="Times New Roman" w:hAnsi="Times New Roman" w:cs="Times New Roman"/>
            <w:noProof/>
            <w:webHidden/>
            <w:sz w:val="24"/>
            <w:szCs w:val="24"/>
          </w:rPr>
          <w:fldChar w:fldCharType="end"/>
        </w:r>
      </w:hyperlink>
    </w:p>
    <w:p w14:paraId="51F8BA2D" w14:textId="3F4FC67C"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0" w:history="1">
        <w:r w:rsidR="006D6324" w:rsidRPr="006D6324">
          <w:rPr>
            <w:rStyle w:val="Hyperlink"/>
            <w:rFonts w:ascii="Times New Roman" w:hAnsi="Times New Roman" w:cs="Times New Roman"/>
            <w:noProof/>
            <w:sz w:val="24"/>
            <w:szCs w:val="24"/>
          </w:rPr>
          <w:t>Tabel 4. 3</w:t>
        </w:r>
        <w:r w:rsidR="006D6324" w:rsidRPr="006D6324">
          <w:rPr>
            <w:rStyle w:val="Hyperlink"/>
            <w:rFonts w:ascii="Times New Roman" w:hAnsi="Times New Roman" w:cs="Times New Roman"/>
            <w:noProof/>
            <w:sz w:val="24"/>
            <w:szCs w:val="24"/>
            <w:lang w:val="en-US"/>
          </w:rPr>
          <w:t xml:space="preserve"> Hasil Operator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4E0B307B" w14:textId="7481E4DA"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1" w:history="1">
        <w:r w:rsidR="006D6324" w:rsidRPr="006D6324">
          <w:rPr>
            <w:rStyle w:val="Hyperlink"/>
            <w:rFonts w:ascii="Times New Roman" w:hAnsi="Times New Roman" w:cs="Times New Roman"/>
            <w:noProof/>
            <w:sz w:val="24"/>
            <w:szCs w:val="24"/>
          </w:rPr>
          <w:t>Tabel 4. 4</w:t>
        </w:r>
        <w:r w:rsidR="006D6324" w:rsidRPr="006D6324">
          <w:rPr>
            <w:rStyle w:val="Hyperlink"/>
            <w:rFonts w:ascii="Times New Roman" w:hAnsi="Times New Roman" w:cs="Times New Roman"/>
            <w:noProof/>
            <w:sz w:val="24"/>
            <w:szCs w:val="24"/>
            <w:lang w:val="en-US"/>
          </w:rPr>
          <w:t xml:space="preserve"> Konstanta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1E4FBA40" w14:textId="390FAFB9"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2" w:history="1">
        <w:r w:rsidR="006D6324" w:rsidRPr="006D6324">
          <w:rPr>
            <w:rStyle w:val="Hyperlink"/>
            <w:rFonts w:ascii="Times New Roman" w:hAnsi="Times New Roman" w:cs="Times New Roman"/>
            <w:noProof/>
            <w:sz w:val="24"/>
            <w:szCs w:val="24"/>
          </w:rPr>
          <w:t>Tabel 4. 5</w:t>
        </w:r>
        <w:r w:rsidR="006D6324" w:rsidRPr="006D6324">
          <w:rPr>
            <w:rStyle w:val="Hyperlink"/>
            <w:rFonts w:ascii="Times New Roman" w:hAnsi="Times New Roman" w:cs="Times New Roman"/>
            <w:noProof/>
            <w:sz w:val="24"/>
            <w:szCs w:val="24"/>
            <w:lang w:val="en-US"/>
          </w:rPr>
          <w:t xml:space="preserve"> Hasil Operator LBP Setelah Dikalikan</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73A8DB60" w14:textId="6F07E436"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3" w:history="1">
        <w:r w:rsidR="006D6324" w:rsidRPr="006D6324">
          <w:rPr>
            <w:rStyle w:val="Hyperlink"/>
            <w:rFonts w:ascii="Times New Roman" w:hAnsi="Times New Roman" w:cs="Times New Roman"/>
            <w:noProof/>
            <w:sz w:val="24"/>
            <w:szCs w:val="24"/>
          </w:rPr>
          <w:t>Tabel 4. 6</w:t>
        </w:r>
        <w:r w:rsidR="006D6324" w:rsidRPr="006D6324">
          <w:rPr>
            <w:rStyle w:val="Hyperlink"/>
            <w:rFonts w:ascii="Times New Roman" w:hAnsi="Times New Roman" w:cs="Times New Roman"/>
            <w:noProof/>
            <w:sz w:val="24"/>
            <w:szCs w:val="24"/>
            <w:lang w:val="en-US"/>
          </w:rPr>
          <w:t xml:space="preserve"> Skema Tabel Pengguna</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9</w:t>
        </w:r>
        <w:r w:rsidR="006D6324" w:rsidRPr="006D6324">
          <w:rPr>
            <w:rFonts w:ascii="Times New Roman" w:hAnsi="Times New Roman" w:cs="Times New Roman"/>
            <w:noProof/>
            <w:webHidden/>
            <w:sz w:val="24"/>
            <w:szCs w:val="24"/>
          </w:rPr>
          <w:fldChar w:fldCharType="end"/>
        </w:r>
      </w:hyperlink>
    </w:p>
    <w:p w14:paraId="2FF4DF92" w14:textId="3035C411"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4" w:history="1">
        <w:r w:rsidR="006D6324" w:rsidRPr="006D6324">
          <w:rPr>
            <w:rStyle w:val="Hyperlink"/>
            <w:rFonts w:ascii="Times New Roman" w:hAnsi="Times New Roman" w:cs="Times New Roman"/>
            <w:noProof/>
            <w:sz w:val="24"/>
            <w:szCs w:val="24"/>
          </w:rPr>
          <w:t>Tabel 4. 7</w:t>
        </w:r>
        <w:r w:rsidR="006D6324" w:rsidRPr="006D6324">
          <w:rPr>
            <w:rStyle w:val="Hyperlink"/>
            <w:rFonts w:ascii="Times New Roman" w:hAnsi="Times New Roman" w:cs="Times New Roman"/>
            <w:noProof/>
            <w:sz w:val="24"/>
            <w:szCs w:val="24"/>
            <w:lang w:val="en-US"/>
          </w:rPr>
          <w:t xml:space="preserve"> Skema Tabel Data Absens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031BAE1" w14:textId="01A2F265"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5" w:history="1">
        <w:r w:rsidR="006D6324" w:rsidRPr="006D6324">
          <w:rPr>
            <w:rStyle w:val="Hyperlink"/>
            <w:rFonts w:ascii="Times New Roman" w:hAnsi="Times New Roman" w:cs="Times New Roman"/>
            <w:noProof/>
            <w:sz w:val="24"/>
            <w:szCs w:val="24"/>
          </w:rPr>
          <w:t>Tabel 4. 8</w:t>
        </w:r>
        <w:r w:rsidR="006D6324" w:rsidRPr="006D6324">
          <w:rPr>
            <w:rStyle w:val="Hyperlink"/>
            <w:rFonts w:ascii="Times New Roman" w:hAnsi="Times New Roman" w:cs="Times New Roman"/>
            <w:noProof/>
            <w:sz w:val="24"/>
            <w:szCs w:val="24"/>
            <w:lang w:val="en-US"/>
          </w:rPr>
          <w:t xml:space="preserve"> Skema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EDB3795" w14:textId="39F85E82"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6" w:history="1">
        <w:r w:rsidR="006D6324" w:rsidRPr="006D6324">
          <w:rPr>
            <w:rStyle w:val="Hyperlink"/>
            <w:rFonts w:ascii="Times New Roman" w:hAnsi="Times New Roman" w:cs="Times New Roman"/>
            <w:noProof/>
            <w:sz w:val="24"/>
            <w:szCs w:val="24"/>
          </w:rPr>
          <w:t>Tabel 4. 9</w:t>
        </w:r>
        <w:r w:rsidR="006D6324" w:rsidRPr="006D6324">
          <w:rPr>
            <w:rStyle w:val="Hyperlink"/>
            <w:rFonts w:ascii="Times New Roman" w:hAnsi="Times New Roman" w:cs="Times New Roman"/>
            <w:noProof/>
            <w:sz w:val="24"/>
            <w:szCs w:val="24"/>
            <w:lang w:val="en-US"/>
          </w:rPr>
          <w:t xml:space="preserve"> Sintaks Membuat Dataset</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6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6</w:t>
        </w:r>
        <w:r w:rsidR="006D6324" w:rsidRPr="006D6324">
          <w:rPr>
            <w:rFonts w:ascii="Times New Roman" w:hAnsi="Times New Roman" w:cs="Times New Roman"/>
            <w:noProof/>
            <w:webHidden/>
            <w:sz w:val="24"/>
            <w:szCs w:val="24"/>
          </w:rPr>
          <w:fldChar w:fldCharType="end"/>
        </w:r>
      </w:hyperlink>
    </w:p>
    <w:p w14:paraId="6AF033E8" w14:textId="479FF828"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7" w:history="1">
        <w:r w:rsidR="006D6324" w:rsidRPr="006D6324">
          <w:rPr>
            <w:rStyle w:val="Hyperlink"/>
            <w:rFonts w:ascii="Times New Roman" w:hAnsi="Times New Roman" w:cs="Times New Roman"/>
            <w:noProof/>
            <w:sz w:val="24"/>
            <w:szCs w:val="24"/>
          </w:rPr>
          <w:t>Tabel 4. 10</w:t>
        </w:r>
        <w:r w:rsidR="006D6324" w:rsidRPr="006D6324">
          <w:rPr>
            <w:rStyle w:val="Hyperlink"/>
            <w:rFonts w:ascii="Times New Roman" w:hAnsi="Times New Roman" w:cs="Times New Roman"/>
            <w:noProof/>
            <w:sz w:val="24"/>
            <w:szCs w:val="24"/>
            <w:lang w:val="en-US"/>
          </w:rPr>
          <w:t xml:space="preserve"> Sintaks Membuat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7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1C0430F6" w14:textId="1A900B61"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8" w:history="1">
        <w:r w:rsidR="006D6324" w:rsidRPr="006D6324">
          <w:rPr>
            <w:rStyle w:val="Hyperlink"/>
            <w:rFonts w:ascii="Times New Roman" w:hAnsi="Times New Roman" w:cs="Times New Roman"/>
            <w:noProof/>
            <w:sz w:val="24"/>
            <w:szCs w:val="24"/>
          </w:rPr>
          <w:t>Tabel 4. 11</w:t>
        </w:r>
        <w:r w:rsidR="006D6324" w:rsidRPr="006D6324">
          <w:rPr>
            <w:rStyle w:val="Hyperlink"/>
            <w:rFonts w:ascii="Times New Roman" w:hAnsi="Times New Roman" w:cs="Times New Roman"/>
            <w:noProof/>
            <w:sz w:val="24"/>
            <w:szCs w:val="24"/>
            <w:lang w:val="en-US"/>
          </w:rPr>
          <w:t xml:space="preserve"> Sintaks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67D71393" w14:textId="66DC30C5"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9" w:history="1">
        <w:r w:rsidR="006D6324" w:rsidRPr="006D6324">
          <w:rPr>
            <w:rStyle w:val="Hyperlink"/>
            <w:rFonts w:ascii="Times New Roman" w:hAnsi="Times New Roman" w:cs="Times New Roman"/>
            <w:noProof/>
            <w:sz w:val="24"/>
            <w:szCs w:val="24"/>
          </w:rPr>
          <w:t>Tabel 4. 12</w:t>
        </w:r>
        <w:r w:rsidR="006D6324" w:rsidRPr="006D6324">
          <w:rPr>
            <w:rStyle w:val="Hyperlink"/>
            <w:rFonts w:ascii="Times New Roman" w:hAnsi="Times New Roman" w:cs="Times New Roman"/>
            <w:noProof/>
            <w:sz w:val="24"/>
            <w:szCs w:val="24"/>
            <w:lang w:val="en-US"/>
          </w:rPr>
          <w:t xml:space="preserve"> Sintaks Server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4116CFCF" w14:textId="6BA6987F"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0" w:history="1">
        <w:r w:rsidR="006D6324" w:rsidRPr="006D6324">
          <w:rPr>
            <w:rStyle w:val="Hyperlink"/>
            <w:rFonts w:ascii="Times New Roman" w:hAnsi="Times New Roman" w:cs="Times New Roman"/>
            <w:noProof/>
            <w:sz w:val="24"/>
            <w:szCs w:val="24"/>
          </w:rPr>
          <w:t>Tabel 4. 13</w:t>
        </w:r>
        <w:r w:rsidR="006D6324" w:rsidRPr="006D6324">
          <w:rPr>
            <w:rStyle w:val="Hyperlink"/>
            <w:rFonts w:ascii="Times New Roman" w:hAnsi="Times New Roman" w:cs="Times New Roman"/>
            <w:noProof/>
            <w:sz w:val="24"/>
            <w:szCs w:val="24"/>
            <w:lang w:val="en-US"/>
          </w:rPr>
          <w:t xml:space="preserve"> Durasi Video</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6</w:t>
        </w:r>
        <w:r w:rsidR="006D6324" w:rsidRPr="006D6324">
          <w:rPr>
            <w:rFonts w:ascii="Times New Roman" w:hAnsi="Times New Roman" w:cs="Times New Roman"/>
            <w:noProof/>
            <w:webHidden/>
            <w:sz w:val="24"/>
            <w:szCs w:val="24"/>
          </w:rPr>
          <w:fldChar w:fldCharType="end"/>
        </w:r>
      </w:hyperlink>
    </w:p>
    <w:p w14:paraId="232F1723" w14:textId="1E5D501F"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1" w:history="1">
        <w:r w:rsidR="006D6324" w:rsidRPr="006D6324">
          <w:rPr>
            <w:rStyle w:val="Hyperlink"/>
            <w:rFonts w:ascii="Times New Roman" w:hAnsi="Times New Roman" w:cs="Times New Roman"/>
            <w:noProof/>
            <w:sz w:val="24"/>
            <w:szCs w:val="24"/>
          </w:rPr>
          <w:t>Tabel 4. 14</w:t>
        </w:r>
        <w:r w:rsidR="006D6324" w:rsidRPr="006D6324">
          <w:rPr>
            <w:rStyle w:val="Hyperlink"/>
            <w:rFonts w:ascii="Times New Roman" w:hAnsi="Times New Roman" w:cs="Times New Roman"/>
            <w:noProof/>
            <w:sz w:val="24"/>
            <w:szCs w:val="24"/>
            <w:lang w:val="en-US"/>
          </w:rPr>
          <w:t xml:space="preserve"> Hasil Pengujian Muka Senyum</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7</w:t>
        </w:r>
        <w:r w:rsidR="006D6324" w:rsidRPr="006D6324">
          <w:rPr>
            <w:rFonts w:ascii="Times New Roman" w:hAnsi="Times New Roman" w:cs="Times New Roman"/>
            <w:noProof/>
            <w:webHidden/>
            <w:sz w:val="24"/>
            <w:szCs w:val="24"/>
          </w:rPr>
          <w:fldChar w:fldCharType="end"/>
        </w:r>
      </w:hyperlink>
    </w:p>
    <w:p w14:paraId="60975282" w14:textId="6ED9EC54"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2" w:history="1">
        <w:r w:rsidR="006D6324" w:rsidRPr="006D6324">
          <w:rPr>
            <w:rStyle w:val="Hyperlink"/>
            <w:rFonts w:ascii="Times New Roman" w:hAnsi="Times New Roman" w:cs="Times New Roman"/>
            <w:noProof/>
            <w:sz w:val="24"/>
            <w:szCs w:val="24"/>
          </w:rPr>
          <w:t>Tabel 4. 15</w:t>
        </w:r>
        <w:r w:rsidR="006D6324" w:rsidRPr="006D6324">
          <w:rPr>
            <w:rStyle w:val="Hyperlink"/>
            <w:rFonts w:ascii="Times New Roman" w:hAnsi="Times New Roman" w:cs="Times New Roman"/>
            <w:noProof/>
            <w:sz w:val="24"/>
            <w:szCs w:val="24"/>
            <w:lang w:val="en-US"/>
          </w:rPr>
          <w:t xml:space="preserve"> Hasil Pengujian Muka Dat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8</w:t>
        </w:r>
        <w:r w:rsidR="006D6324" w:rsidRPr="006D6324">
          <w:rPr>
            <w:rFonts w:ascii="Times New Roman" w:hAnsi="Times New Roman" w:cs="Times New Roman"/>
            <w:noProof/>
            <w:webHidden/>
            <w:sz w:val="24"/>
            <w:szCs w:val="24"/>
          </w:rPr>
          <w:fldChar w:fldCharType="end"/>
        </w:r>
      </w:hyperlink>
    </w:p>
    <w:p w14:paraId="2845394B" w14:textId="4002AF1C"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3" w:history="1">
        <w:r w:rsidR="006D6324" w:rsidRPr="006D6324">
          <w:rPr>
            <w:rStyle w:val="Hyperlink"/>
            <w:rFonts w:ascii="Times New Roman" w:hAnsi="Times New Roman" w:cs="Times New Roman"/>
            <w:noProof/>
            <w:sz w:val="24"/>
            <w:szCs w:val="24"/>
          </w:rPr>
          <w:t>Tabel 4. 16</w:t>
        </w:r>
        <w:r w:rsidR="006D6324" w:rsidRPr="006D6324">
          <w:rPr>
            <w:rStyle w:val="Hyperlink"/>
            <w:rFonts w:ascii="Times New Roman" w:hAnsi="Times New Roman" w:cs="Times New Roman"/>
            <w:noProof/>
            <w:sz w:val="24"/>
            <w:szCs w:val="24"/>
            <w:lang w:val="en-US"/>
          </w:rPr>
          <w:t xml:space="preserve"> Hasil Pengujian Gambar Acak</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9</w:t>
        </w:r>
        <w:r w:rsidR="006D6324" w:rsidRPr="006D6324">
          <w:rPr>
            <w:rFonts w:ascii="Times New Roman" w:hAnsi="Times New Roman" w:cs="Times New Roman"/>
            <w:noProof/>
            <w:webHidden/>
            <w:sz w:val="24"/>
            <w:szCs w:val="24"/>
          </w:rPr>
          <w:fldChar w:fldCharType="end"/>
        </w:r>
      </w:hyperlink>
    </w:p>
    <w:p w14:paraId="02B3B396" w14:textId="4407C246"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4" w:history="1">
        <w:r w:rsidR="006D6324" w:rsidRPr="006D6324">
          <w:rPr>
            <w:rStyle w:val="Hyperlink"/>
            <w:rFonts w:ascii="Times New Roman" w:hAnsi="Times New Roman" w:cs="Times New Roman"/>
            <w:noProof/>
            <w:sz w:val="24"/>
            <w:szCs w:val="24"/>
          </w:rPr>
          <w:t>Tabel 4. 17</w:t>
        </w:r>
        <w:r w:rsidR="006D6324" w:rsidRPr="006D6324">
          <w:rPr>
            <w:rStyle w:val="Hyperlink"/>
            <w:rFonts w:ascii="Times New Roman" w:hAnsi="Times New Roman" w:cs="Times New Roman"/>
            <w:noProof/>
            <w:sz w:val="24"/>
            <w:szCs w:val="24"/>
            <w:lang w:val="en-US"/>
          </w:rPr>
          <w:t xml:space="preserve"> Hasil Pengujian Dengan Id Diketahu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90</w:t>
        </w:r>
        <w:r w:rsidR="006D6324" w:rsidRPr="006D6324">
          <w:rPr>
            <w:rFonts w:ascii="Times New Roman" w:hAnsi="Times New Roman" w:cs="Times New Roman"/>
            <w:noProof/>
            <w:webHidden/>
            <w:sz w:val="24"/>
            <w:szCs w:val="24"/>
          </w:rPr>
          <w:fldChar w:fldCharType="end"/>
        </w:r>
      </w:hyperlink>
    </w:p>
    <w:p w14:paraId="42FD43F4" w14:textId="4BDB7517" w:rsidR="006D6324" w:rsidRPr="006D632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5" w:history="1">
        <w:r w:rsidR="006D6324" w:rsidRPr="006D6324">
          <w:rPr>
            <w:rStyle w:val="Hyperlink"/>
            <w:rFonts w:ascii="Times New Roman" w:hAnsi="Times New Roman" w:cs="Times New Roman"/>
            <w:noProof/>
            <w:sz w:val="24"/>
            <w:szCs w:val="24"/>
          </w:rPr>
          <w:t>Tabel 4. 18</w:t>
        </w:r>
        <w:r w:rsidR="006D6324" w:rsidRPr="006D6324">
          <w:rPr>
            <w:rStyle w:val="Hyperlink"/>
            <w:rFonts w:ascii="Times New Roman" w:hAnsi="Times New Roman" w:cs="Times New Roman"/>
            <w:noProof/>
            <w:sz w:val="24"/>
            <w:szCs w:val="24"/>
            <w:lang w:val="en-US"/>
          </w:rPr>
          <w:t xml:space="preserve"> Z Index</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94</w:t>
        </w:r>
        <w:r w:rsidR="006D6324" w:rsidRPr="006D6324">
          <w:rPr>
            <w:rFonts w:ascii="Times New Roman" w:hAnsi="Times New Roman" w:cs="Times New Roman"/>
            <w:noProof/>
            <w:webHidden/>
            <w:sz w:val="24"/>
            <w:szCs w:val="24"/>
          </w:rPr>
          <w:fldChar w:fldCharType="end"/>
        </w:r>
      </w:hyperlink>
    </w:p>
    <w:p w14:paraId="0164BD8E" w14:textId="731167E4" w:rsidR="002359C5" w:rsidRPr="00B97F97" w:rsidRDefault="009F73DE" w:rsidP="006D6324">
      <w:pPr>
        <w:spacing w:line="24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4A1F7AF2" w:rsidR="00FA69B3" w:rsidRDefault="00586F2A" w:rsidP="00FA69B3">
      <w:pPr>
        <w:pStyle w:val="Heading1"/>
        <w:numPr>
          <w:ilvl w:val="0"/>
          <w:numId w:val="0"/>
        </w:numPr>
      </w:pPr>
      <w:bookmarkStart w:id="28" w:name="_Toc84775313"/>
      <w:bookmarkStart w:id="29" w:name="_Toc84839818"/>
      <w:r>
        <w:lastRenderedPageBreak/>
        <w:t>DAFTAR GAMBAR</w:t>
      </w:r>
      <w:bookmarkEnd w:id="28"/>
      <w:bookmarkEnd w:id="29"/>
    </w:p>
    <w:p w14:paraId="13995483" w14:textId="3D92AAD5" w:rsidR="00675E94" w:rsidRPr="00675E94" w:rsidRDefault="00984497"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15A1FC9F" w:rsidR="00675E94"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7C8E4696" w:rsidR="00675E94"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47BB3DAC" w:rsidR="00675E94"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42AE60B1" w:rsidR="00675E94"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0567196A" w:rsidR="00675E94"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33D2A5F7" w:rsidR="00675E94" w:rsidRPr="00675E94" w:rsidRDefault="00531178" w:rsidP="006D6324">
      <w:pPr>
        <w:pStyle w:val="TableofFigures"/>
        <w:tabs>
          <w:tab w:val="right" w:leader="dot" w:pos="7927"/>
        </w:tabs>
        <w:spacing w:line="24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2DDBBB68" w:rsidR="00675E94" w:rsidRPr="00675E94" w:rsidRDefault="00675E9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6D1784F7" w:rsidR="00675E94"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6684F6EB" w:rsidR="00675E94"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515ECD6A" w:rsidR="00837168" w:rsidRPr="00675E94" w:rsidRDefault="00531178" w:rsidP="006D6324">
      <w:pPr>
        <w:pStyle w:val="TableofFigures"/>
        <w:tabs>
          <w:tab w:val="right" w:leader="dot" w:pos="7927"/>
        </w:tabs>
        <w:spacing w:line="24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0FE09EFA"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1CFFA03D"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126AA4FF"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18688CB8"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4111CFA4"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3497F033"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004105EA"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02F8F496"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5A2F4C34"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705EB62E"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54E0097B"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5F51F5F7"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0ACEF01B"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41AD041F"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50F84ACA"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7AE4973C"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1D917F52"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0F0E5BF8"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3400E906"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4D09B35F" w:rsidR="00837168" w:rsidRPr="00675E94" w:rsidRDefault="00531178"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D6324">
      <w:pPr>
        <w:spacing w:line="24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4494EE2A" w:rsidR="00586F2A" w:rsidRDefault="00586F2A" w:rsidP="00586F2A">
      <w:pPr>
        <w:pStyle w:val="Heading1"/>
        <w:numPr>
          <w:ilvl w:val="0"/>
          <w:numId w:val="0"/>
        </w:numPr>
      </w:pPr>
      <w:bookmarkStart w:id="30" w:name="_Toc84775314"/>
      <w:bookmarkStart w:id="31" w:name="_Toc84839819"/>
      <w:r>
        <w:lastRenderedPageBreak/>
        <w:t>DAFTAR LAMPIRAN</w:t>
      </w:r>
      <w:bookmarkEnd w:id="30"/>
      <w:bookmarkEnd w:id="31"/>
    </w:p>
    <w:p w14:paraId="54CFE467" w14:textId="77777777" w:rsidR="00C134C3" w:rsidRDefault="00C134C3" w:rsidP="00C134C3">
      <w:pPr>
        <w:rPr>
          <w:rFonts w:ascii="Times New Roman" w:hAnsi="Times New Roman"/>
          <w:b/>
          <w:iCs/>
          <w:caps/>
          <w:sz w:val="28"/>
          <w:lang w:val="en-US"/>
        </w:rPr>
      </w:pPr>
    </w:p>
    <w:p w14:paraId="4E6C79C0" w14:textId="2F63B00E" w:rsidR="00444140" w:rsidRPr="008B4EEB" w:rsidRDefault="00C134C3">
      <w:pPr>
        <w:pStyle w:val="TableofFigures"/>
        <w:tabs>
          <w:tab w:val="right" w:leader="dot" w:pos="7927"/>
        </w:tabs>
        <w:rPr>
          <w:rFonts w:ascii="Times New Roman" w:eastAsiaTheme="minorEastAsia" w:hAnsi="Times New Roman" w:cs="Times New Roman"/>
          <w:bCs/>
          <w:noProof/>
          <w:sz w:val="24"/>
          <w:szCs w:val="24"/>
          <w:lang w:val="en-ID" w:eastAsia="en-ID"/>
        </w:rPr>
      </w:pPr>
      <w:r w:rsidRPr="008B4EEB">
        <w:rPr>
          <w:rFonts w:ascii="Times New Roman" w:hAnsi="Times New Roman" w:cs="Times New Roman"/>
          <w:bCs/>
          <w:iCs/>
          <w:caps/>
          <w:sz w:val="24"/>
          <w:szCs w:val="24"/>
          <w:lang w:val="en-US"/>
        </w:rPr>
        <w:fldChar w:fldCharType="begin"/>
      </w:r>
      <w:r w:rsidRPr="008B4EEB">
        <w:rPr>
          <w:rFonts w:ascii="Times New Roman" w:hAnsi="Times New Roman" w:cs="Times New Roman"/>
          <w:bCs/>
          <w:iCs/>
          <w:caps/>
          <w:sz w:val="24"/>
          <w:szCs w:val="24"/>
          <w:lang w:val="en-US"/>
        </w:rPr>
        <w:instrText xml:space="preserve"> TOC \h \z \c "Lampiran " </w:instrText>
      </w:r>
      <w:r w:rsidRPr="008B4EEB">
        <w:rPr>
          <w:rFonts w:ascii="Times New Roman" w:hAnsi="Times New Roman" w:cs="Times New Roman"/>
          <w:bCs/>
          <w:iCs/>
          <w:caps/>
          <w:sz w:val="24"/>
          <w:szCs w:val="24"/>
          <w:lang w:val="en-US"/>
        </w:rPr>
        <w:fldChar w:fldCharType="separate"/>
      </w:r>
      <w:hyperlink w:anchor="_Toc85517519" w:history="1">
        <w:r w:rsidR="00444140" w:rsidRPr="008B4EEB">
          <w:rPr>
            <w:rStyle w:val="Hyperlink"/>
            <w:rFonts w:ascii="Times New Roman" w:hAnsi="Times New Roman" w:cs="Times New Roman"/>
            <w:bCs/>
            <w:noProof/>
            <w:sz w:val="24"/>
            <w:szCs w:val="24"/>
          </w:rPr>
          <w:t>Lampiran  1</w:t>
        </w:r>
        <w:r w:rsidR="00444140" w:rsidRPr="008B4EEB">
          <w:rPr>
            <w:rStyle w:val="Hyperlink"/>
            <w:rFonts w:ascii="Times New Roman" w:hAnsi="Times New Roman" w:cs="Times New Roman"/>
            <w:bCs/>
            <w:noProof/>
            <w:sz w:val="24"/>
            <w:szCs w:val="24"/>
            <w:lang w:val="en-US"/>
          </w:rPr>
          <w:t xml:space="preserve"> Surat Pengantar Observasi</w:t>
        </w:r>
        <w:r w:rsidR="00444140" w:rsidRPr="008B4EEB">
          <w:rPr>
            <w:rFonts w:ascii="Times New Roman" w:hAnsi="Times New Roman" w:cs="Times New Roman"/>
            <w:bCs/>
            <w:noProof/>
            <w:webHidden/>
            <w:sz w:val="24"/>
            <w:szCs w:val="24"/>
          </w:rPr>
          <w:tab/>
        </w:r>
        <w:r w:rsidR="00444140" w:rsidRPr="008B4EEB">
          <w:rPr>
            <w:rFonts w:ascii="Times New Roman" w:hAnsi="Times New Roman" w:cs="Times New Roman"/>
            <w:bCs/>
            <w:noProof/>
            <w:webHidden/>
            <w:sz w:val="24"/>
            <w:szCs w:val="24"/>
          </w:rPr>
          <w:fldChar w:fldCharType="begin"/>
        </w:r>
        <w:r w:rsidR="00444140" w:rsidRPr="008B4EEB">
          <w:rPr>
            <w:rFonts w:ascii="Times New Roman" w:hAnsi="Times New Roman" w:cs="Times New Roman"/>
            <w:bCs/>
            <w:noProof/>
            <w:webHidden/>
            <w:sz w:val="24"/>
            <w:szCs w:val="24"/>
          </w:rPr>
          <w:instrText xml:space="preserve"> PAGEREF _Toc85517519 \h </w:instrText>
        </w:r>
        <w:r w:rsidR="00444140" w:rsidRPr="008B4EEB">
          <w:rPr>
            <w:rFonts w:ascii="Times New Roman" w:hAnsi="Times New Roman" w:cs="Times New Roman"/>
            <w:bCs/>
            <w:noProof/>
            <w:webHidden/>
            <w:sz w:val="24"/>
            <w:szCs w:val="24"/>
          </w:rPr>
        </w:r>
        <w:r w:rsidR="00444140" w:rsidRPr="008B4EEB">
          <w:rPr>
            <w:rFonts w:ascii="Times New Roman" w:hAnsi="Times New Roman" w:cs="Times New Roman"/>
            <w:bCs/>
            <w:noProof/>
            <w:webHidden/>
            <w:sz w:val="24"/>
            <w:szCs w:val="24"/>
          </w:rPr>
          <w:fldChar w:fldCharType="separate"/>
        </w:r>
        <w:r w:rsidR="00BB0F63">
          <w:rPr>
            <w:rFonts w:ascii="Times New Roman" w:hAnsi="Times New Roman" w:cs="Times New Roman"/>
            <w:bCs/>
            <w:noProof/>
            <w:webHidden/>
            <w:sz w:val="24"/>
            <w:szCs w:val="24"/>
          </w:rPr>
          <w:t>103</w:t>
        </w:r>
        <w:r w:rsidR="00444140" w:rsidRPr="008B4EEB">
          <w:rPr>
            <w:rFonts w:ascii="Times New Roman" w:hAnsi="Times New Roman" w:cs="Times New Roman"/>
            <w:bCs/>
            <w:noProof/>
            <w:webHidden/>
            <w:sz w:val="24"/>
            <w:szCs w:val="24"/>
          </w:rPr>
          <w:fldChar w:fldCharType="end"/>
        </w:r>
      </w:hyperlink>
    </w:p>
    <w:p w14:paraId="32879E08" w14:textId="41E85C00" w:rsidR="00444140" w:rsidRPr="008B4EEB" w:rsidRDefault="00531178">
      <w:pPr>
        <w:pStyle w:val="TableofFigures"/>
        <w:tabs>
          <w:tab w:val="right" w:leader="dot" w:pos="7927"/>
        </w:tabs>
        <w:rPr>
          <w:rFonts w:ascii="Times New Roman" w:eastAsiaTheme="minorEastAsia" w:hAnsi="Times New Roman" w:cs="Times New Roman"/>
          <w:bCs/>
          <w:noProof/>
          <w:sz w:val="24"/>
          <w:szCs w:val="24"/>
          <w:lang w:val="en-ID" w:eastAsia="en-ID"/>
        </w:rPr>
      </w:pPr>
      <w:hyperlink w:anchor="_Toc85517520" w:history="1">
        <w:r w:rsidR="00444140" w:rsidRPr="008B4EEB">
          <w:rPr>
            <w:rStyle w:val="Hyperlink"/>
            <w:rFonts w:ascii="Times New Roman" w:hAnsi="Times New Roman" w:cs="Times New Roman"/>
            <w:bCs/>
            <w:noProof/>
            <w:sz w:val="24"/>
            <w:szCs w:val="24"/>
          </w:rPr>
          <w:t>Lampiran  2</w:t>
        </w:r>
        <w:r w:rsidR="00444140" w:rsidRPr="008B4EEB">
          <w:rPr>
            <w:rStyle w:val="Hyperlink"/>
            <w:rFonts w:ascii="Times New Roman" w:hAnsi="Times New Roman" w:cs="Times New Roman"/>
            <w:bCs/>
            <w:noProof/>
            <w:sz w:val="24"/>
            <w:szCs w:val="24"/>
            <w:lang w:val="en-US"/>
          </w:rPr>
          <w:t xml:space="preserve"> Surat Penilaian Observasi</w:t>
        </w:r>
        <w:r w:rsidR="00444140" w:rsidRPr="008B4EEB">
          <w:rPr>
            <w:rFonts w:ascii="Times New Roman" w:hAnsi="Times New Roman" w:cs="Times New Roman"/>
            <w:bCs/>
            <w:noProof/>
            <w:webHidden/>
            <w:sz w:val="24"/>
            <w:szCs w:val="24"/>
          </w:rPr>
          <w:tab/>
        </w:r>
        <w:r w:rsidR="00444140" w:rsidRPr="008B4EEB">
          <w:rPr>
            <w:rFonts w:ascii="Times New Roman" w:hAnsi="Times New Roman" w:cs="Times New Roman"/>
            <w:bCs/>
            <w:noProof/>
            <w:webHidden/>
            <w:sz w:val="24"/>
            <w:szCs w:val="24"/>
          </w:rPr>
          <w:fldChar w:fldCharType="begin"/>
        </w:r>
        <w:r w:rsidR="00444140" w:rsidRPr="008B4EEB">
          <w:rPr>
            <w:rFonts w:ascii="Times New Roman" w:hAnsi="Times New Roman" w:cs="Times New Roman"/>
            <w:bCs/>
            <w:noProof/>
            <w:webHidden/>
            <w:sz w:val="24"/>
            <w:szCs w:val="24"/>
          </w:rPr>
          <w:instrText xml:space="preserve"> PAGEREF _Toc85517520 \h </w:instrText>
        </w:r>
        <w:r w:rsidR="00444140" w:rsidRPr="008B4EEB">
          <w:rPr>
            <w:rFonts w:ascii="Times New Roman" w:hAnsi="Times New Roman" w:cs="Times New Roman"/>
            <w:bCs/>
            <w:noProof/>
            <w:webHidden/>
            <w:sz w:val="24"/>
            <w:szCs w:val="24"/>
          </w:rPr>
        </w:r>
        <w:r w:rsidR="00444140" w:rsidRPr="008B4EEB">
          <w:rPr>
            <w:rFonts w:ascii="Times New Roman" w:hAnsi="Times New Roman" w:cs="Times New Roman"/>
            <w:bCs/>
            <w:noProof/>
            <w:webHidden/>
            <w:sz w:val="24"/>
            <w:szCs w:val="24"/>
          </w:rPr>
          <w:fldChar w:fldCharType="separate"/>
        </w:r>
        <w:r w:rsidR="00BB0F63">
          <w:rPr>
            <w:rFonts w:ascii="Times New Roman" w:hAnsi="Times New Roman" w:cs="Times New Roman"/>
            <w:bCs/>
            <w:noProof/>
            <w:webHidden/>
            <w:sz w:val="24"/>
            <w:szCs w:val="24"/>
          </w:rPr>
          <w:t>104</w:t>
        </w:r>
        <w:r w:rsidR="00444140" w:rsidRPr="008B4EEB">
          <w:rPr>
            <w:rFonts w:ascii="Times New Roman" w:hAnsi="Times New Roman" w:cs="Times New Roman"/>
            <w:bCs/>
            <w:noProof/>
            <w:webHidden/>
            <w:sz w:val="24"/>
            <w:szCs w:val="24"/>
          </w:rPr>
          <w:fldChar w:fldCharType="end"/>
        </w:r>
      </w:hyperlink>
    </w:p>
    <w:p w14:paraId="17C6663C" w14:textId="44D7ACE2" w:rsidR="00444140" w:rsidRPr="008B4EEB" w:rsidRDefault="00531178">
      <w:pPr>
        <w:pStyle w:val="TableofFigures"/>
        <w:tabs>
          <w:tab w:val="right" w:leader="dot" w:pos="7927"/>
        </w:tabs>
        <w:rPr>
          <w:rFonts w:ascii="Times New Roman" w:eastAsiaTheme="minorEastAsia" w:hAnsi="Times New Roman" w:cs="Times New Roman"/>
          <w:bCs/>
          <w:noProof/>
          <w:sz w:val="24"/>
          <w:szCs w:val="24"/>
          <w:lang w:val="en-ID" w:eastAsia="en-ID"/>
        </w:rPr>
      </w:pPr>
      <w:hyperlink w:anchor="_Toc85517521" w:history="1">
        <w:r w:rsidR="00444140" w:rsidRPr="008B4EEB">
          <w:rPr>
            <w:rStyle w:val="Hyperlink"/>
            <w:rFonts w:ascii="Times New Roman" w:hAnsi="Times New Roman" w:cs="Times New Roman"/>
            <w:bCs/>
            <w:noProof/>
            <w:sz w:val="24"/>
            <w:szCs w:val="24"/>
          </w:rPr>
          <w:t>Lampiran  3</w:t>
        </w:r>
        <w:r w:rsidR="00444140" w:rsidRPr="008B4EEB">
          <w:rPr>
            <w:rStyle w:val="Hyperlink"/>
            <w:rFonts w:ascii="Times New Roman" w:hAnsi="Times New Roman" w:cs="Times New Roman"/>
            <w:bCs/>
            <w:noProof/>
            <w:sz w:val="24"/>
            <w:szCs w:val="24"/>
            <w:lang w:val="en-US"/>
          </w:rPr>
          <w:t xml:space="preserve"> Surat Balasan Observasi</w:t>
        </w:r>
        <w:r w:rsidR="00444140" w:rsidRPr="008B4EEB">
          <w:rPr>
            <w:rFonts w:ascii="Times New Roman" w:hAnsi="Times New Roman" w:cs="Times New Roman"/>
            <w:bCs/>
            <w:noProof/>
            <w:webHidden/>
            <w:sz w:val="24"/>
            <w:szCs w:val="24"/>
          </w:rPr>
          <w:tab/>
        </w:r>
        <w:r w:rsidR="00444140" w:rsidRPr="008B4EEB">
          <w:rPr>
            <w:rFonts w:ascii="Times New Roman" w:hAnsi="Times New Roman" w:cs="Times New Roman"/>
            <w:bCs/>
            <w:noProof/>
            <w:webHidden/>
            <w:sz w:val="24"/>
            <w:szCs w:val="24"/>
          </w:rPr>
          <w:fldChar w:fldCharType="begin"/>
        </w:r>
        <w:r w:rsidR="00444140" w:rsidRPr="008B4EEB">
          <w:rPr>
            <w:rFonts w:ascii="Times New Roman" w:hAnsi="Times New Roman" w:cs="Times New Roman"/>
            <w:bCs/>
            <w:noProof/>
            <w:webHidden/>
            <w:sz w:val="24"/>
            <w:szCs w:val="24"/>
          </w:rPr>
          <w:instrText xml:space="preserve"> PAGEREF _Toc85517521 \h </w:instrText>
        </w:r>
        <w:r w:rsidR="00444140" w:rsidRPr="008B4EEB">
          <w:rPr>
            <w:rFonts w:ascii="Times New Roman" w:hAnsi="Times New Roman" w:cs="Times New Roman"/>
            <w:bCs/>
            <w:noProof/>
            <w:webHidden/>
            <w:sz w:val="24"/>
            <w:szCs w:val="24"/>
          </w:rPr>
        </w:r>
        <w:r w:rsidR="00444140" w:rsidRPr="008B4EEB">
          <w:rPr>
            <w:rFonts w:ascii="Times New Roman" w:hAnsi="Times New Roman" w:cs="Times New Roman"/>
            <w:bCs/>
            <w:noProof/>
            <w:webHidden/>
            <w:sz w:val="24"/>
            <w:szCs w:val="24"/>
          </w:rPr>
          <w:fldChar w:fldCharType="separate"/>
        </w:r>
        <w:r w:rsidR="00BB0F63">
          <w:rPr>
            <w:rFonts w:ascii="Times New Roman" w:hAnsi="Times New Roman" w:cs="Times New Roman"/>
            <w:bCs/>
            <w:noProof/>
            <w:webHidden/>
            <w:sz w:val="24"/>
            <w:szCs w:val="24"/>
          </w:rPr>
          <w:t>106</w:t>
        </w:r>
        <w:r w:rsidR="00444140" w:rsidRPr="008B4EEB">
          <w:rPr>
            <w:rFonts w:ascii="Times New Roman" w:hAnsi="Times New Roman" w:cs="Times New Roman"/>
            <w:bCs/>
            <w:noProof/>
            <w:webHidden/>
            <w:sz w:val="24"/>
            <w:szCs w:val="24"/>
          </w:rPr>
          <w:fldChar w:fldCharType="end"/>
        </w:r>
      </w:hyperlink>
    </w:p>
    <w:p w14:paraId="314CD0A8" w14:textId="05CDB46A" w:rsidR="00444140" w:rsidRPr="008B4EEB" w:rsidRDefault="00531178">
      <w:pPr>
        <w:pStyle w:val="TableofFigures"/>
        <w:tabs>
          <w:tab w:val="right" w:leader="dot" w:pos="7927"/>
        </w:tabs>
        <w:rPr>
          <w:rFonts w:ascii="Times New Roman" w:eastAsiaTheme="minorEastAsia" w:hAnsi="Times New Roman" w:cs="Times New Roman"/>
          <w:bCs/>
          <w:noProof/>
          <w:sz w:val="24"/>
          <w:szCs w:val="24"/>
          <w:lang w:val="en-ID" w:eastAsia="en-ID"/>
        </w:rPr>
      </w:pPr>
      <w:hyperlink w:anchor="_Toc85517522" w:history="1">
        <w:r w:rsidR="00444140" w:rsidRPr="008B4EEB">
          <w:rPr>
            <w:rStyle w:val="Hyperlink"/>
            <w:rFonts w:ascii="Times New Roman" w:hAnsi="Times New Roman" w:cs="Times New Roman"/>
            <w:bCs/>
            <w:noProof/>
            <w:sz w:val="24"/>
            <w:szCs w:val="24"/>
          </w:rPr>
          <w:t>Lampiran  4</w:t>
        </w:r>
        <w:r w:rsidR="00444140" w:rsidRPr="008B4EEB">
          <w:rPr>
            <w:rStyle w:val="Hyperlink"/>
            <w:rFonts w:ascii="Times New Roman" w:hAnsi="Times New Roman" w:cs="Times New Roman"/>
            <w:bCs/>
            <w:noProof/>
            <w:sz w:val="24"/>
            <w:szCs w:val="24"/>
            <w:lang w:val="en-US"/>
          </w:rPr>
          <w:t xml:space="preserve"> Sintaks Membuat Dataset</w:t>
        </w:r>
        <w:r w:rsidR="00444140" w:rsidRPr="008B4EEB">
          <w:rPr>
            <w:rFonts w:ascii="Times New Roman" w:hAnsi="Times New Roman" w:cs="Times New Roman"/>
            <w:bCs/>
            <w:noProof/>
            <w:webHidden/>
            <w:sz w:val="24"/>
            <w:szCs w:val="24"/>
          </w:rPr>
          <w:tab/>
        </w:r>
        <w:r w:rsidR="00444140" w:rsidRPr="008B4EEB">
          <w:rPr>
            <w:rFonts w:ascii="Times New Roman" w:hAnsi="Times New Roman" w:cs="Times New Roman"/>
            <w:bCs/>
            <w:noProof/>
            <w:webHidden/>
            <w:sz w:val="24"/>
            <w:szCs w:val="24"/>
          </w:rPr>
          <w:fldChar w:fldCharType="begin"/>
        </w:r>
        <w:r w:rsidR="00444140" w:rsidRPr="008B4EEB">
          <w:rPr>
            <w:rFonts w:ascii="Times New Roman" w:hAnsi="Times New Roman" w:cs="Times New Roman"/>
            <w:bCs/>
            <w:noProof/>
            <w:webHidden/>
            <w:sz w:val="24"/>
            <w:szCs w:val="24"/>
          </w:rPr>
          <w:instrText xml:space="preserve"> PAGEREF _Toc85517522 \h </w:instrText>
        </w:r>
        <w:r w:rsidR="00444140" w:rsidRPr="008B4EEB">
          <w:rPr>
            <w:rFonts w:ascii="Times New Roman" w:hAnsi="Times New Roman" w:cs="Times New Roman"/>
            <w:bCs/>
            <w:noProof/>
            <w:webHidden/>
            <w:sz w:val="24"/>
            <w:szCs w:val="24"/>
          </w:rPr>
        </w:r>
        <w:r w:rsidR="00444140" w:rsidRPr="008B4EEB">
          <w:rPr>
            <w:rFonts w:ascii="Times New Roman" w:hAnsi="Times New Roman" w:cs="Times New Roman"/>
            <w:bCs/>
            <w:noProof/>
            <w:webHidden/>
            <w:sz w:val="24"/>
            <w:szCs w:val="24"/>
          </w:rPr>
          <w:fldChar w:fldCharType="separate"/>
        </w:r>
        <w:r w:rsidR="00BB0F63">
          <w:rPr>
            <w:rFonts w:ascii="Times New Roman" w:hAnsi="Times New Roman" w:cs="Times New Roman"/>
            <w:bCs/>
            <w:noProof/>
            <w:webHidden/>
            <w:sz w:val="24"/>
            <w:szCs w:val="24"/>
          </w:rPr>
          <w:t>107</w:t>
        </w:r>
        <w:r w:rsidR="00444140" w:rsidRPr="008B4EEB">
          <w:rPr>
            <w:rFonts w:ascii="Times New Roman" w:hAnsi="Times New Roman" w:cs="Times New Roman"/>
            <w:bCs/>
            <w:noProof/>
            <w:webHidden/>
            <w:sz w:val="24"/>
            <w:szCs w:val="24"/>
          </w:rPr>
          <w:fldChar w:fldCharType="end"/>
        </w:r>
      </w:hyperlink>
    </w:p>
    <w:p w14:paraId="6AED9418" w14:textId="6DE1EA25" w:rsidR="00444140" w:rsidRPr="008B4EEB" w:rsidRDefault="00531178">
      <w:pPr>
        <w:pStyle w:val="TableofFigures"/>
        <w:tabs>
          <w:tab w:val="right" w:leader="dot" w:pos="7927"/>
        </w:tabs>
        <w:rPr>
          <w:rFonts w:ascii="Times New Roman" w:eastAsiaTheme="minorEastAsia" w:hAnsi="Times New Roman" w:cs="Times New Roman"/>
          <w:bCs/>
          <w:noProof/>
          <w:sz w:val="24"/>
          <w:szCs w:val="24"/>
          <w:lang w:val="en-ID" w:eastAsia="en-ID"/>
        </w:rPr>
      </w:pPr>
      <w:hyperlink w:anchor="_Toc85517523" w:history="1">
        <w:r w:rsidR="00444140" w:rsidRPr="008B4EEB">
          <w:rPr>
            <w:rStyle w:val="Hyperlink"/>
            <w:rFonts w:ascii="Times New Roman" w:hAnsi="Times New Roman" w:cs="Times New Roman"/>
            <w:bCs/>
            <w:noProof/>
            <w:sz w:val="24"/>
            <w:szCs w:val="24"/>
          </w:rPr>
          <w:t>Lampiran  5</w:t>
        </w:r>
        <w:r w:rsidR="00444140" w:rsidRPr="008B4EEB">
          <w:rPr>
            <w:rStyle w:val="Hyperlink"/>
            <w:rFonts w:ascii="Times New Roman" w:hAnsi="Times New Roman" w:cs="Times New Roman"/>
            <w:bCs/>
            <w:noProof/>
            <w:sz w:val="24"/>
            <w:szCs w:val="24"/>
            <w:lang w:val="en-US"/>
          </w:rPr>
          <w:t xml:space="preserve"> Sintaks Membuat Model</w:t>
        </w:r>
        <w:r w:rsidR="00444140" w:rsidRPr="008B4EEB">
          <w:rPr>
            <w:rFonts w:ascii="Times New Roman" w:hAnsi="Times New Roman" w:cs="Times New Roman"/>
            <w:bCs/>
            <w:noProof/>
            <w:webHidden/>
            <w:sz w:val="24"/>
            <w:szCs w:val="24"/>
          </w:rPr>
          <w:tab/>
        </w:r>
        <w:r w:rsidR="00444140" w:rsidRPr="008B4EEB">
          <w:rPr>
            <w:rFonts w:ascii="Times New Roman" w:hAnsi="Times New Roman" w:cs="Times New Roman"/>
            <w:bCs/>
            <w:noProof/>
            <w:webHidden/>
            <w:sz w:val="24"/>
            <w:szCs w:val="24"/>
          </w:rPr>
          <w:fldChar w:fldCharType="begin"/>
        </w:r>
        <w:r w:rsidR="00444140" w:rsidRPr="008B4EEB">
          <w:rPr>
            <w:rFonts w:ascii="Times New Roman" w:hAnsi="Times New Roman" w:cs="Times New Roman"/>
            <w:bCs/>
            <w:noProof/>
            <w:webHidden/>
            <w:sz w:val="24"/>
            <w:szCs w:val="24"/>
          </w:rPr>
          <w:instrText xml:space="preserve"> PAGEREF _Toc85517523 \h </w:instrText>
        </w:r>
        <w:r w:rsidR="00444140" w:rsidRPr="008B4EEB">
          <w:rPr>
            <w:rFonts w:ascii="Times New Roman" w:hAnsi="Times New Roman" w:cs="Times New Roman"/>
            <w:bCs/>
            <w:noProof/>
            <w:webHidden/>
            <w:sz w:val="24"/>
            <w:szCs w:val="24"/>
          </w:rPr>
        </w:r>
        <w:r w:rsidR="00444140" w:rsidRPr="008B4EEB">
          <w:rPr>
            <w:rFonts w:ascii="Times New Roman" w:hAnsi="Times New Roman" w:cs="Times New Roman"/>
            <w:bCs/>
            <w:noProof/>
            <w:webHidden/>
            <w:sz w:val="24"/>
            <w:szCs w:val="24"/>
          </w:rPr>
          <w:fldChar w:fldCharType="separate"/>
        </w:r>
        <w:r w:rsidR="00BB0F63">
          <w:rPr>
            <w:rFonts w:ascii="Times New Roman" w:hAnsi="Times New Roman" w:cs="Times New Roman"/>
            <w:bCs/>
            <w:noProof/>
            <w:webHidden/>
            <w:sz w:val="24"/>
            <w:szCs w:val="24"/>
          </w:rPr>
          <w:t>111</w:t>
        </w:r>
        <w:r w:rsidR="00444140" w:rsidRPr="008B4EEB">
          <w:rPr>
            <w:rFonts w:ascii="Times New Roman" w:hAnsi="Times New Roman" w:cs="Times New Roman"/>
            <w:bCs/>
            <w:noProof/>
            <w:webHidden/>
            <w:sz w:val="24"/>
            <w:szCs w:val="24"/>
          </w:rPr>
          <w:fldChar w:fldCharType="end"/>
        </w:r>
      </w:hyperlink>
    </w:p>
    <w:p w14:paraId="37575F78" w14:textId="53E6AFE2" w:rsidR="00444140" w:rsidRPr="008B4EEB" w:rsidRDefault="00531178">
      <w:pPr>
        <w:pStyle w:val="TableofFigures"/>
        <w:tabs>
          <w:tab w:val="right" w:leader="dot" w:pos="7927"/>
        </w:tabs>
        <w:rPr>
          <w:rFonts w:ascii="Times New Roman" w:eastAsiaTheme="minorEastAsia" w:hAnsi="Times New Roman" w:cs="Times New Roman"/>
          <w:bCs/>
          <w:noProof/>
          <w:sz w:val="24"/>
          <w:szCs w:val="24"/>
          <w:lang w:val="en-ID" w:eastAsia="en-ID"/>
        </w:rPr>
      </w:pPr>
      <w:hyperlink w:anchor="_Toc85517524" w:history="1">
        <w:r w:rsidR="00444140" w:rsidRPr="008B4EEB">
          <w:rPr>
            <w:rStyle w:val="Hyperlink"/>
            <w:rFonts w:ascii="Times New Roman" w:hAnsi="Times New Roman" w:cs="Times New Roman"/>
            <w:bCs/>
            <w:noProof/>
            <w:sz w:val="24"/>
            <w:szCs w:val="24"/>
          </w:rPr>
          <w:t>Lampiran  6</w:t>
        </w:r>
        <w:r w:rsidR="00444140" w:rsidRPr="008B4EEB">
          <w:rPr>
            <w:rStyle w:val="Hyperlink"/>
            <w:rFonts w:ascii="Times New Roman" w:hAnsi="Times New Roman" w:cs="Times New Roman"/>
            <w:bCs/>
            <w:noProof/>
            <w:sz w:val="24"/>
            <w:szCs w:val="24"/>
            <w:lang w:val="en-US"/>
          </w:rPr>
          <w:t xml:space="preserve"> Sintaks Pengenalan Wajah</w:t>
        </w:r>
        <w:r w:rsidR="00444140" w:rsidRPr="008B4EEB">
          <w:rPr>
            <w:rFonts w:ascii="Times New Roman" w:hAnsi="Times New Roman" w:cs="Times New Roman"/>
            <w:bCs/>
            <w:noProof/>
            <w:webHidden/>
            <w:sz w:val="24"/>
            <w:szCs w:val="24"/>
          </w:rPr>
          <w:tab/>
        </w:r>
        <w:r w:rsidR="00444140" w:rsidRPr="008B4EEB">
          <w:rPr>
            <w:rFonts w:ascii="Times New Roman" w:hAnsi="Times New Roman" w:cs="Times New Roman"/>
            <w:bCs/>
            <w:noProof/>
            <w:webHidden/>
            <w:sz w:val="24"/>
            <w:szCs w:val="24"/>
          </w:rPr>
          <w:fldChar w:fldCharType="begin"/>
        </w:r>
        <w:r w:rsidR="00444140" w:rsidRPr="008B4EEB">
          <w:rPr>
            <w:rFonts w:ascii="Times New Roman" w:hAnsi="Times New Roman" w:cs="Times New Roman"/>
            <w:bCs/>
            <w:noProof/>
            <w:webHidden/>
            <w:sz w:val="24"/>
            <w:szCs w:val="24"/>
          </w:rPr>
          <w:instrText xml:space="preserve"> PAGEREF _Toc85517524 \h </w:instrText>
        </w:r>
        <w:r w:rsidR="00444140" w:rsidRPr="008B4EEB">
          <w:rPr>
            <w:rFonts w:ascii="Times New Roman" w:hAnsi="Times New Roman" w:cs="Times New Roman"/>
            <w:bCs/>
            <w:noProof/>
            <w:webHidden/>
            <w:sz w:val="24"/>
            <w:szCs w:val="24"/>
          </w:rPr>
        </w:r>
        <w:r w:rsidR="00444140" w:rsidRPr="008B4EEB">
          <w:rPr>
            <w:rFonts w:ascii="Times New Roman" w:hAnsi="Times New Roman" w:cs="Times New Roman"/>
            <w:bCs/>
            <w:noProof/>
            <w:webHidden/>
            <w:sz w:val="24"/>
            <w:szCs w:val="24"/>
          </w:rPr>
          <w:fldChar w:fldCharType="separate"/>
        </w:r>
        <w:r w:rsidR="00BB0F63">
          <w:rPr>
            <w:rFonts w:ascii="Times New Roman" w:hAnsi="Times New Roman" w:cs="Times New Roman"/>
            <w:bCs/>
            <w:noProof/>
            <w:webHidden/>
            <w:sz w:val="24"/>
            <w:szCs w:val="24"/>
          </w:rPr>
          <w:t>113</w:t>
        </w:r>
        <w:r w:rsidR="00444140" w:rsidRPr="008B4EEB">
          <w:rPr>
            <w:rFonts w:ascii="Times New Roman" w:hAnsi="Times New Roman" w:cs="Times New Roman"/>
            <w:bCs/>
            <w:noProof/>
            <w:webHidden/>
            <w:sz w:val="24"/>
            <w:szCs w:val="24"/>
          </w:rPr>
          <w:fldChar w:fldCharType="end"/>
        </w:r>
      </w:hyperlink>
    </w:p>
    <w:p w14:paraId="2DF65716" w14:textId="2AEDADFE" w:rsidR="00444140" w:rsidRPr="008B4EEB" w:rsidRDefault="00531178">
      <w:pPr>
        <w:pStyle w:val="TableofFigures"/>
        <w:tabs>
          <w:tab w:val="right" w:leader="dot" w:pos="7927"/>
        </w:tabs>
        <w:rPr>
          <w:rFonts w:ascii="Times New Roman" w:eastAsiaTheme="minorEastAsia" w:hAnsi="Times New Roman" w:cs="Times New Roman"/>
          <w:bCs/>
          <w:noProof/>
          <w:sz w:val="24"/>
          <w:szCs w:val="24"/>
          <w:lang w:val="en-ID" w:eastAsia="en-ID"/>
        </w:rPr>
      </w:pPr>
      <w:hyperlink w:anchor="_Toc85517525" w:history="1">
        <w:r w:rsidR="00444140" w:rsidRPr="008B4EEB">
          <w:rPr>
            <w:rStyle w:val="Hyperlink"/>
            <w:rFonts w:ascii="Times New Roman" w:hAnsi="Times New Roman" w:cs="Times New Roman"/>
            <w:bCs/>
            <w:noProof/>
            <w:sz w:val="24"/>
            <w:szCs w:val="24"/>
          </w:rPr>
          <w:t>Lampiran  7</w:t>
        </w:r>
        <w:r w:rsidR="00444140" w:rsidRPr="008B4EEB">
          <w:rPr>
            <w:rStyle w:val="Hyperlink"/>
            <w:rFonts w:ascii="Times New Roman" w:hAnsi="Times New Roman" w:cs="Times New Roman"/>
            <w:bCs/>
            <w:noProof/>
            <w:sz w:val="24"/>
            <w:szCs w:val="24"/>
            <w:lang w:val="en-US"/>
          </w:rPr>
          <w:t xml:space="preserve"> Sintaks </w:t>
        </w:r>
        <w:r w:rsidR="00444140" w:rsidRPr="008B4EEB">
          <w:rPr>
            <w:rStyle w:val="Hyperlink"/>
            <w:rFonts w:ascii="Times New Roman" w:hAnsi="Times New Roman" w:cs="Times New Roman"/>
            <w:bCs/>
            <w:noProof/>
            <w:sz w:val="24"/>
            <w:szCs w:val="24"/>
          </w:rPr>
          <w:t>Server Pengenalan Wajah</w:t>
        </w:r>
        <w:r w:rsidR="00444140" w:rsidRPr="008B4EEB">
          <w:rPr>
            <w:rFonts w:ascii="Times New Roman" w:hAnsi="Times New Roman" w:cs="Times New Roman"/>
            <w:bCs/>
            <w:noProof/>
            <w:webHidden/>
            <w:sz w:val="24"/>
            <w:szCs w:val="24"/>
          </w:rPr>
          <w:tab/>
        </w:r>
        <w:r w:rsidR="00444140" w:rsidRPr="008B4EEB">
          <w:rPr>
            <w:rFonts w:ascii="Times New Roman" w:hAnsi="Times New Roman" w:cs="Times New Roman"/>
            <w:bCs/>
            <w:noProof/>
            <w:webHidden/>
            <w:sz w:val="24"/>
            <w:szCs w:val="24"/>
          </w:rPr>
          <w:fldChar w:fldCharType="begin"/>
        </w:r>
        <w:r w:rsidR="00444140" w:rsidRPr="008B4EEB">
          <w:rPr>
            <w:rFonts w:ascii="Times New Roman" w:hAnsi="Times New Roman" w:cs="Times New Roman"/>
            <w:bCs/>
            <w:noProof/>
            <w:webHidden/>
            <w:sz w:val="24"/>
            <w:szCs w:val="24"/>
          </w:rPr>
          <w:instrText xml:space="preserve"> PAGEREF _Toc85517525 \h </w:instrText>
        </w:r>
        <w:r w:rsidR="00444140" w:rsidRPr="008B4EEB">
          <w:rPr>
            <w:rFonts w:ascii="Times New Roman" w:hAnsi="Times New Roman" w:cs="Times New Roman"/>
            <w:bCs/>
            <w:noProof/>
            <w:webHidden/>
            <w:sz w:val="24"/>
            <w:szCs w:val="24"/>
          </w:rPr>
        </w:r>
        <w:r w:rsidR="00444140" w:rsidRPr="008B4EEB">
          <w:rPr>
            <w:rFonts w:ascii="Times New Roman" w:hAnsi="Times New Roman" w:cs="Times New Roman"/>
            <w:bCs/>
            <w:noProof/>
            <w:webHidden/>
            <w:sz w:val="24"/>
            <w:szCs w:val="24"/>
          </w:rPr>
          <w:fldChar w:fldCharType="separate"/>
        </w:r>
        <w:r w:rsidR="00BB0F63">
          <w:rPr>
            <w:rFonts w:ascii="Times New Roman" w:hAnsi="Times New Roman" w:cs="Times New Roman"/>
            <w:bCs/>
            <w:noProof/>
            <w:webHidden/>
            <w:sz w:val="24"/>
            <w:szCs w:val="24"/>
          </w:rPr>
          <w:t>115</w:t>
        </w:r>
        <w:r w:rsidR="00444140" w:rsidRPr="008B4EEB">
          <w:rPr>
            <w:rFonts w:ascii="Times New Roman" w:hAnsi="Times New Roman" w:cs="Times New Roman"/>
            <w:bCs/>
            <w:noProof/>
            <w:webHidden/>
            <w:sz w:val="24"/>
            <w:szCs w:val="24"/>
          </w:rPr>
          <w:fldChar w:fldCharType="end"/>
        </w:r>
      </w:hyperlink>
    </w:p>
    <w:p w14:paraId="5E77AE53" w14:textId="479FCF60" w:rsidR="00444140" w:rsidRPr="008B4EEB" w:rsidRDefault="00531178">
      <w:pPr>
        <w:pStyle w:val="TableofFigures"/>
        <w:tabs>
          <w:tab w:val="right" w:leader="dot" w:pos="7927"/>
        </w:tabs>
        <w:rPr>
          <w:rFonts w:ascii="Times New Roman" w:eastAsiaTheme="minorEastAsia" w:hAnsi="Times New Roman" w:cs="Times New Roman"/>
          <w:bCs/>
          <w:noProof/>
          <w:sz w:val="24"/>
          <w:szCs w:val="24"/>
          <w:lang w:val="en-ID" w:eastAsia="en-ID"/>
        </w:rPr>
      </w:pPr>
      <w:hyperlink w:anchor="_Toc85517526" w:history="1">
        <w:r w:rsidR="00444140" w:rsidRPr="008B4EEB">
          <w:rPr>
            <w:rStyle w:val="Hyperlink"/>
            <w:rFonts w:ascii="Times New Roman" w:hAnsi="Times New Roman" w:cs="Times New Roman"/>
            <w:bCs/>
            <w:noProof/>
            <w:sz w:val="24"/>
            <w:szCs w:val="24"/>
          </w:rPr>
          <w:t>Lampiran  8</w:t>
        </w:r>
        <w:r w:rsidR="00444140" w:rsidRPr="008B4EEB">
          <w:rPr>
            <w:rStyle w:val="Hyperlink"/>
            <w:rFonts w:ascii="Times New Roman" w:hAnsi="Times New Roman" w:cs="Times New Roman"/>
            <w:bCs/>
            <w:noProof/>
            <w:sz w:val="24"/>
            <w:szCs w:val="24"/>
            <w:lang w:val="en-US"/>
          </w:rPr>
          <w:t xml:space="preserve"> </w:t>
        </w:r>
        <w:r w:rsidR="00444140" w:rsidRPr="008B4EEB">
          <w:rPr>
            <w:rStyle w:val="Hyperlink"/>
            <w:rFonts w:ascii="Times New Roman" w:hAnsi="Times New Roman" w:cs="Times New Roman"/>
            <w:bCs/>
            <w:noProof/>
            <w:sz w:val="24"/>
            <w:szCs w:val="24"/>
          </w:rPr>
          <w:t>Hasil Pengujian Gambar Acak</w:t>
        </w:r>
        <w:r w:rsidR="00444140" w:rsidRPr="008B4EEB">
          <w:rPr>
            <w:rFonts w:ascii="Times New Roman" w:hAnsi="Times New Roman" w:cs="Times New Roman"/>
            <w:bCs/>
            <w:noProof/>
            <w:webHidden/>
            <w:sz w:val="24"/>
            <w:szCs w:val="24"/>
          </w:rPr>
          <w:tab/>
        </w:r>
        <w:r w:rsidR="00444140" w:rsidRPr="008B4EEB">
          <w:rPr>
            <w:rFonts w:ascii="Times New Roman" w:hAnsi="Times New Roman" w:cs="Times New Roman"/>
            <w:bCs/>
            <w:noProof/>
            <w:webHidden/>
            <w:sz w:val="24"/>
            <w:szCs w:val="24"/>
          </w:rPr>
          <w:fldChar w:fldCharType="begin"/>
        </w:r>
        <w:r w:rsidR="00444140" w:rsidRPr="008B4EEB">
          <w:rPr>
            <w:rFonts w:ascii="Times New Roman" w:hAnsi="Times New Roman" w:cs="Times New Roman"/>
            <w:bCs/>
            <w:noProof/>
            <w:webHidden/>
            <w:sz w:val="24"/>
            <w:szCs w:val="24"/>
          </w:rPr>
          <w:instrText xml:space="preserve"> PAGEREF _Toc85517526 \h </w:instrText>
        </w:r>
        <w:r w:rsidR="00444140" w:rsidRPr="008B4EEB">
          <w:rPr>
            <w:rFonts w:ascii="Times New Roman" w:hAnsi="Times New Roman" w:cs="Times New Roman"/>
            <w:bCs/>
            <w:noProof/>
            <w:webHidden/>
            <w:sz w:val="24"/>
            <w:szCs w:val="24"/>
          </w:rPr>
        </w:r>
        <w:r w:rsidR="00444140" w:rsidRPr="008B4EEB">
          <w:rPr>
            <w:rFonts w:ascii="Times New Roman" w:hAnsi="Times New Roman" w:cs="Times New Roman"/>
            <w:bCs/>
            <w:noProof/>
            <w:webHidden/>
            <w:sz w:val="24"/>
            <w:szCs w:val="24"/>
          </w:rPr>
          <w:fldChar w:fldCharType="separate"/>
        </w:r>
        <w:r w:rsidR="00BB0F63">
          <w:rPr>
            <w:rFonts w:ascii="Times New Roman" w:hAnsi="Times New Roman" w:cs="Times New Roman"/>
            <w:bCs/>
            <w:noProof/>
            <w:webHidden/>
            <w:sz w:val="24"/>
            <w:szCs w:val="24"/>
          </w:rPr>
          <w:t>120</w:t>
        </w:r>
        <w:r w:rsidR="00444140" w:rsidRPr="008B4EEB">
          <w:rPr>
            <w:rFonts w:ascii="Times New Roman" w:hAnsi="Times New Roman" w:cs="Times New Roman"/>
            <w:bCs/>
            <w:noProof/>
            <w:webHidden/>
            <w:sz w:val="24"/>
            <w:szCs w:val="24"/>
          </w:rPr>
          <w:fldChar w:fldCharType="end"/>
        </w:r>
      </w:hyperlink>
    </w:p>
    <w:p w14:paraId="30677CFF" w14:textId="2A35BAA7" w:rsidR="00444140" w:rsidRPr="008B4EEB" w:rsidRDefault="00531178">
      <w:pPr>
        <w:pStyle w:val="TableofFigures"/>
        <w:tabs>
          <w:tab w:val="right" w:leader="dot" w:pos="7927"/>
        </w:tabs>
        <w:rPr>
          <w:rFonts w:ascii="Times New Roman" w:eastAsiaTheme="minorEastAsia" w:hAnsi="Times New Roman" w:cs="Times New Roman"/>
          <w:bCs/>
          <w:noProof/>
          <w:sz w:val="24"/>
          <w:szCs w:val="24"/>
          <w:lang w:val="en-ID" w:eastAsia="en-ID"/>
        </w:rPr>
      </w:pPr>
      <w:hyperlink w:anchor="_Toc85517527" w:history="1">
        <w:r w:rsidR="00444140" w:rsidRPr="008B4EEB">
          <w:rPr>
            <w:rStyle w:val="Hyperlink"/>
            <w:rFonts w:ascii="Times New Roman" w:hAnsi="Times New Roman" w:cs="Times New Roman"/>
            <w:bCs/>
            <w:noProof/>
            <w:sz w:val="24"/>
            <w:szCs w:val="24"/>
          </w:rPr>
          <w:t>Lampiran  9</w:t>
        </w:r>
        <w:r w:rsidR="00444140" w:rsidRPr="008B4EEB">
          <w:rPr>
            <w:rStyle w:val="Hyperlink"/>
            <w:rFonts w:ascii="Times New Roman" w:hAnsi="Times New Roman" w:cs="Times New Roman"/>
            <w:bCs/>
            <w:noProof/>
            <w:sz w:val="24"/>
            <w:szCs w:val="24"/>
            <w:lang w:val="en-US"/>
          </w:rPr>
          <w:t xml:space="preserve"> Hasil </w:t>
        </w:r>
        <w:r w:rsidR="00444140" w:rsidRPr="008B4EEB">
          <w:rPr>
            <w:rStyle w:val="Hyperlink"/>
            <w:rFonts w:ascii="Times New Roman" w:hAnsi="Times New Roman" w:cs="Times New Roman"/>
            <w:bCs/>
            <w:noProof/>
            <w:sz w:val="24"/>
            <w:szCs w:val="24"/>
          </w:rPr>
          <w:t>Pengujian Dengan Id Diketahui</w:t>
        </w:r>
        <w:r w:rsidR="00444140" w:rsidRPr="008B4EEB">
          <w:rPr>
            <w:rFonts w:ascii="Times New Roman" w:hAnsi="Times New Roman" w:cs="Times New Roman"/>
            <w:bCs/>
            <w:noProof/>
            <w:webHidden/>
            <w:sz w:val="24"/>
            <w:szCs w:val="24"/>
          </w:rPr>
          <w:tab/>
        </w:r>
        <w:r w:rsidR="00444140" w:rsidRPr="008B4EEB">
          <w:rPr>
            <w:rFonts w:ascii="Times New Roman" w:hAnsi="Times New Roman" w:cs="Times New Roman"/>
            <w:bCs/>
            <w:noProof/>
            <w:webHidden/>
            <w:sz w:val="24"/>
            <w:szCs w:val="24"/>
          </w:rPr>
          <w:fldChar w:fldCharType="begin"/>
        </w:r>
        <w:r w:rsidR="00444140" w:rsidRPr="008B4EEB">
          <w:rPr>
            <w:rFonts w:ascii="Times New Roman" w:hAnsi="Times New Roman" w:cs="Times New Roman"/>
            <w:bCs/>
            <w:noProof/>
            <w:webHidden/>
            <w:sz w:val="24"/>
            <w:szCs w:val="24"/>
          </w:rPr>
          <w:instrText xml:space="preserve"> PAGEREF _Toc85517527 \h </w:instrText>
        </w:r>
        <w:r w:rsidR="00444140" w:rsidRPr="008B4EEB">
          <w:rPr>
            <w:rFonts w:ascii="Times New Roman" w:hAnsi="Times New Roman" w:cs="Times New Roman"/>
            <w:bCs/>
            <w:noProof/>
            <w:webHidden/>
            <w:sz w:val="24"/>
            <w:szCs w:val="24"/>
          </w:rPr>
        </w:r>
        <w:r w:rsidR="00444140" w:rsidRPr="008B4EEB">
          <w:rPr>
            <w:rFonts w:ascii="Times New Roman" w:hAnsi="Times New Roman" w:cs="Times New Roman"/>
            <w:bCs/>
            <w:noProof/>
            <w:webHidden/>
            <w:sz w:val="24"/>
            <w:szCs w:val="24"/>
          </w:rPr>
          <w:fldChar w:fldCharType="separate"/>
        </w:r>
        <w:r w:rsidR="00BB0F63">
          <w:rPr>
            <w:rFonts w:ascii="Times New Roman" w:hAnsi="Times New Roman" w:cs="Times New Roman"/>
            <w:bCs/>
            <w:noProof/>
            <w:webHidden/>
            <w:sz w:val="24"/>
            <w:szCs w:val="24"/>
          </w:rPr>
          <w:t>122</w:t>
        </w:r>
        <w:r w:rsidR="00444140" w:rsidRPr="008B4EEB">
          <w:rPr>
            <w:rFonts w:ascii="Times New Roman" w:hAnsi="Times New Roman" w:cs="Times New Roman"/>
            <w:bCs/>
            <w:noProof/>
            <w:webHidden/>
            <w:sz w:val="24"/>
            <w:szCs w:val="24"/>
          </w:rPr>
          <w:fldChar w:fldCharType="end"/>
        </w:r>
      </w:hyperlink>
    </w:p>
    <w:p w14:paraId="0D330A1F" w14:textId="2798E575" w:rsidR="00444140" w:rsidRPr="008B4EEB" w:rsidRDefault="00531178">
      <w:pPr>
        <w:pStyle w:val="TableofFigures"/>
        <w:tabs>
          <w:tab w:val="right" w:leader="dot" w:pos="7927"/>
        </w:tabs>
        <w:rPr>
          <w:rFonts w:ascii="Times New Roman" w:eastAsiaTheme="minorEastAsia" w:hAnsi="Times New Roman" w:cs="Times New Roman"/>
          <w:bCs/>
          <w:noProof/>
          <w:sz w:val="24"/>
          <w:szCs w:val="24"/>
          <w:lang w:val="en-ID" w:eastAsia="en-ID"/>
        </w:rPr>
      </w:pPr>
      <w:hyperlink w:anchor="_Toc85517528" w:history="1">
        <w:r w:rsidR="00444140" w:rsidRPr="008B4EEB">
          <w:rPr>
            <w:rStyle w:val="Hyperlink"/>
            <w:rFonts w:ascii="Times New Roman" w:hAnsi="Times New Roman" w:cs="Times New Roman"/>
            <w:bCs/>
            <w:noProof/>
            <w:sz w:val="24"/>
            <w:szCs w:val="24"/>
          </w:rPr>
          <w:t>Lampiran  10</w:t>
        </w:r>
        <w:r w:rsidR="00444140" w:rsidRPr="008B4EEB">
          <w:rPr>
            <w:rStyle w:val="Hyperlink"/>
            <w:rFonts w:ascii="Times New Roman" w:hAnsi="Times New Roman" w:cs="Times New Roman"/>
            <w:bCs/>
            <w:noProof/>
            <w:sz w:val="24"/>
            <w:szCs w:val="24"/>
            <w:lang w:val="en-US"/>
          </w:rPr>
          <w:t xml:space="preserve"> </w:t>
        </w:r>
        <w:r w:rsidR="00444140" w:rsidRPr="008B4EEB">
          <w:rPr>
            <w:rStyle w:val="Hyperlink"/>
            <w:rFonts w:ascii="Times New Roman" w:hAnsi="Times New Roman" w:cs="Times New Roman"/>
            <w:bCs/>
            <w:noProof/>
            <w:sz w:val="24"/>
            <w:szCs w:val="24"/>
          </w:rPr>
          <w:t>Hasil pengujian Muka Senyum</w:t>
        </w:r>
        <w:r w:rsidR="00444140" w:rsidRPr="008B4EEB">
          <w:rPr>
            <w:rFonts w:ascii="Times New Roman" w:hAnsi="Times New Roman" w:cs="Times New Roman"/>
            <w:bCs/>
            <w:noProof/>
            <w:webHidden/>
            <w:sz w:val="24"/>
            <w:szCs w:val="24"/>
          </w:rPr>
          <w:tab/>
        </w:r>
        <w:r w:rsidR="00444140" w:rsidRPr="008B4EEB">
          <w:rPr>
            <w:rFonts w:ascii="Times New Roman" w:hAnsi="Times New Roman" w:cs="Times New Roman"/>
            <w:bCs/>
            <w:noProof/>
            <w:webHidden/>
            <w:sz w:val="24"/>
            <w:szCs w:val="24"/>
          </w:rPr>
          <w:fldChar w:fldCharType="begin"/>
        </w:r>
        <w:r w:rsidR="00444140" w:rsidRPr="008B4EEB">
          <w:rPr>
            <w:rFonts w:ascii="Times New Roman" w:hAnsi="Times New Roman" w:cs="Times New Roman"/>
            <w:bCs/>
            <w:noProof/>
            <w:webHidden/>
            <w:sz w:val="24"/>
            <w:szCs w:val="24"/>
          </w:rPr>
          <w:instrText xml:space="preserve"> PAGEREF _Toc85517528 \h </w:instrText>
        </w:r>
        <w:r w:rsidR="00444140" w:rsidRPr="008B4EEB">
          <w:rPr>
            <w:rFonts w:ascii="Times New Roman" w:hAnsi="Times New Roman" w:cs="Times New Roman"/>
            <w:bCs/>
            <w:noProof/>
            <w:webHidden/>
            <w:sz w:val="24"/>
            <w:szCs w:val="24"/>
          </w:rPr>
        </w:r>
        <w:r w:rsidR="00444140" w:rsidRPr="008B4EEB">
          <w:rPr>
            <w:rFonts w:ascii="Times New Roman" w:hAnsi="Times New Roman" w:cs="Times New Roman"/>
            <w:bCs/>
            <w:noProof/>
            <w:webHidden/>
            <w:sz w:val="24"/>
            <w:szCs w:val="24"/>
          </w:rPr>
          <w:fldChar w:fldCharType="separate"/>
        </w:r>
        <w:r w:rsidR="00BB0F63">
          <w:rPr>
            <w:rFonts w:ascii="Times New Roman" w:hAnsi="Times New Roman" w:cs="Times New Roman"/>
            <w:bCs/>
            <w:noProof/>
            <w:webHidden/>
            <w:sz w:val="24"/>
            <w:szCs w:val="24"/>
          </w:rPr>
          <w:t>124</w:t>
        </w:r>
        <w:r w:rsidR="00444140" w:rsidRPr="008B4EEB">
          <w:rPr>
            <w:rFonts w:ascii="Times New Roman" w:hAnsi="Times New Roman" w:cs="Times New Roman"/>
            <w:bCs/>
            <w:noProof/>
            <w:webHidden/>
            <w:sz w:val="24"/>
            <w:szCs w:val="24"/>
          </w:rPr>
          <w:fldChar w:fldCharType="end"/>
        </w:r>
      </w:hyperlink>
    </w:p>
    <w:p w14:paraId="7A1805AC" w14:textId="48D83F25" w:rsidR="00444140" w:rsidRPr="008B4EEB" w:rsidRDefault="00531178">
      <w:pPr>
        <w:pStyle w:val="TableofFigures"/>
        <w:tabs>
          <w:tab w:val="right" w:leader="dot" w:pos="7927"/>
        </w:tabs>
        <w:rPr>
          <w:rFonts w:ascii="Times New Roman" w:eastAsiaTheme="minorEastAsia" w:hAnsi="Times New Roman" w:cs="Times New Roman"/>
          <w:bCs/>
          <w:noProof/>
          <w:sz w:val="24"/>
          <w:szCs w:val="24"/>
          <w:lang w:val="en-ID" w:eastAsia="en-ID"/>
        </w:rPr>
      </w:pPr>
      <w:hyperlink w:anchor="_Toc85517529" w:history="1">
        <w:r w:rsidR="00444140" w:rsidRPr="008B4EEB">
          <w:rPr>
            <w:rStyle w:val="Hyperlink"/>
            <w:rFonts w:ascii="Times New Roman" w:hAnsi="Times New Roman" w:cs="Times New Roman"/>
            <w:bCs/>
            <w:noProof/>
            <w:sz w:val="24"/>
            <w:szCs w:val="24"/>
          </w:rPr>
          <w:t>Lampiran  11</w:t>
        </w:r>
        <w:r w:rsidR="00444140" w:rsidRPr="008B4EEB">
          <w:rPr>
            <w:rStyle w:val="Hyperlink"/>
            <w:rFonts w:ascii="Times New Roman" w:hAnsi="Times New Roman" w:cs="Times New Roman"/>
            <w:bCs/>
            <w:noProof/>
            <w:sz w:val="24"/>
            <w:szCs w:val="24"/>
            <w:lang w:val="en-US"/>
          </w:rPr>
          <w:t xml:space="preserve"> </w:t>
        </w:r>
        <w:r w:rsidR="00444140" w:rsidRPr="008B4EEB">
          <w:rPr>
            <w:rStyle w:val="Hyperlink"/>
            <w:rFonts w:ascii="Times New Roman" w:hAnsi="Times New Roman" w:cs="Times New Roman"/>
            <w:bCs/>
            <w:noProof/>
            <w:sz w:val="24"/>
            <w:szCs w:val="24"/>
          </w:rPr>
          <w:t>Hasil pengujian Muka Datar</w:t>
        </w:r>
        <w:r w:rsidR="00444140" w:rsidRPr="008B4EEB">
          <w:rPr>
            <w:rFonts w:ascii="Times New Roman" w:hAnsi="Times New Roman" w:cs="Times New Roman"/>
            <w:bCs/>
            <w:noProof/>
            <w:webHidden/>
            <w:sz w:val="24"/>
            <w:szCs w:val="24"/>
          </w:rPr>
          <w:tab/>
        </w:r>
        <w:r w:rsidR="00444140" w:rsidRPr="008B4EEB">
          <w:rPr>
            <w:rFonts w:ascii="Times New Roman" w:hAnsi="Times New Roman" w:cs="Times New Roman"/>
            <w:bCs/>
            <w:noProof/>
            <w:webHidden/>
            <w:sz w:val="24"/>
            <w:szCs w:val="24"/>
          </w:rPr>
          <w:fldChar w:fldCharType="begin"/>
        </w:r>
        <w:r w:rsidR="00444140" w:rsidRPr="008B4EEB">
          <w:rPr>
            <w:rFonts w:ascii="Times New Roman" w:hAnsi="Times New Roman" w:cs="Times New Roman"/>
            <w:bCs/>
            <w:noProof/>
            <w:webHidden/>
            <w:sz w:val="24"/>
            <w:szCs w:val="24"/>
          </w:rPr>
          <w:instrText xml:space="preserve"> PAGEREF _Toc85517529 \h </w:instrText>
        </w:r>
        <w:r w:rsidR="00444140" w:rsidRPr="008B4EEB">
          <w:rPr>
            <w:rFonts w:ascii="Times New Roman" w:hAnsi="Times New Roman" w:cs="Times New Roman"/>
            <w:bCs/>
            <w:noProof/>
            <w:webHidden/>
            <w:sz w:val="24"/>
            <w:szCs w:val="24"/>
          </w:rPr>
        </w:r>
        <w:r w:rsidR="00444140" w:rsidRPr="008B4EEB">
          <w:rPr>
            <w:rFonts w:ascii="Times New Roman" w:hAnsi="Times New Roman" w:cs="Times New Roman"/>
            <w:bCs/>
            <w:noProof/>
            <w:webHidden/>
            <w:sz w:val="24"/>
            <w:szCs w:val="24"/>
          </w:rPr>
          <w:fldChar w:fldCharType="separate"/>
        </w:r>
        <w:r w:rsidR="00BB0F63">
          <w:rPr>
            <w:rFonts w:ascii="Times New Roman" w:hAnsi="Times New Roman" w:cs="Times New Roman"/>
            <w:bCs/>
            <w:noProof/>
            <w:webHidden/>
            <w:sz w:val="24"/>
            <w:szCs w:val="24"/>
          </w:rPr>
          <w:t>125</w:t>
        </w:r>
        <w:r w:rsidR="00444140" w:rsidRPr="008B4EEB">
          <w:rPr>
            <w:rFonts w:ascii="Times New Roman" w:hAnsi="Times New Roman" w:cs="Times New Roman"/>
            <w:bCs/>
            <w:noProof/>
            <w:webHidden/>
            <w:sz w:val="24"/>
            <w:szCs w:val="24"/>
          </w:rPr>
          <w:fldChar w:fldCharType="end"/>
        </w:r>
      </w:hyperlink>
    </w:p>
    <w:p w14:paraId="65892EA4" w14:textId="069EA374" w:rsidR="00C134C3" w:rsidRDefault="00C134C3" w:rsidP="007107FF">
      <w:pPr>
        <w:spacing w:line="360" w:lineRule="auto"/>
        <w:rPr>
          <w:rFonts w:ascii="Times New Roman" w:hAnsi="Times New Roman"/>
          <w:b/>
          <w:iCs/>
          <w:caps/>
          <w:sz w:val="28"/>
          <w:lang w:val="en-US"/>
        </w:rPr>
      </w:pPr>
      <w:r w:rsidRPr="008B4EEB">
        <w:rPr>
          <w:rFonts w:ascii="Times New Roman" w:hAnsi="Times New Roman" w:cs="Times New Roman"/>
          <w:bCs/>
          <w:iCs/>
          <w:caps/>
          <w:sz w:val="24"/>
          <w:szCs w:val="24"/>
          <w:lang w:val="en-US"/>
        </w:rPr>
        <w:fldChar w:fldCharType="end"/>
      </w: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4151DF3A" w:rsidR="00D5071B" w:rsidRDefault="00586F2A" w:rsidP="00D5071B">
      <w:pPr>
        <w:pStyle w:val="Heading1"/>
      </w:pPr>
      <w:r>
        <w:lastRenderedPageBreak/>
        <w:br/>
      </w:r>
      <w:bookmarkStart w:id="32" w:name="_Ref74767509"/>
      <w:bookmarkStart w:id="33" w:name="_Toc84775315"/>
      <w:bookmarkStart w:id="34" w:name="_Toc84839820"/>
      <w:r w:rsidR="00D5071B">
        <w:t>P</w:t>
      </w:r>
      <w:r>
        <w:t>ENDAHULUA</w:t>
      </w:r>
      <w:r w:rsidR="00D5071B">
        <w:t>N</w:t>
      </w:r>
      <w:bookmarkEnd w:id="32"/>
      <w:bookmarkEnd w:id="33"/>
      <w:bookmarkEnd w:id="34"/>
    </w:p>
    <w:p w14:paraId="7B29BE89" w14:textId="7DC0E27B" w:rsidR="00D5071B" w:rsidRDefault="00D5071B" w:rsidP="00D5071B">
      <w:pPr>
        <w:pStyle w:val="Heading2"/>
      </w:pPr>
      <w:bookmarkStart w:id="35" w:name="_Toc84775316"/>
      <w:bookmarkStart w:id="36" w:name="_Toc84839821"/>
      <w:r>
        <w:t>Latar Belakang</w:t>
      </w:r>
      <w:bookmarkEnd w:id="35"/>
      <w:bookmarkEnd w:id="36"/>
    </w:p>
    <w:p w14:paraId="56A05775" w14:textId="44AE8AF6" w:rsidR="00BB2DAE" w:rsidRDefault="00984497" w:rsidP="00BB2DAE">
      <w:pPr>
        <w:pStyle w:val="base"/>
      </w:pPr>
      <w:r w:rsidRPr="00984497">
        <w:t xml:space="preserve">Menurut UU. RI No. </w:t>
      </w:r>
      <w:r w:rsidR="00BB2DAE">
        <w:t>88</w:t>
      </w:r>
      <w:r w:rsidRPr="00984497">
        <w:t xml:space="preserve"> Th. 2</w:t>
      </w:r>
      <w:r w:rsidR="00BB2DAE">
        <w:t>019</w:t>
      </w:r>
      <w:r w:rsidRPr="00984497">
        <w:t xml:space="preserve">, </w:t>
      </w:r>
      <w:r w:rsidR="00BB2DAE">
        <w:t xml:space="preserve">Kesehatan Kerja adalah upaya yang ditujukan untuk melindungi setiap orang yang berada di </w:t>
      </w:r>
      <w:r w:rsidR="004506F6">
        <w:t>t</w:t>
      </w:r>
      <w:r w:rsidR="00BB2DAE">
        <w:t xml:space="preserve">empat </w:t>
      </w:r>
      <w:r w:rsidR="004506F6">
        <w:t>k</w:t>
      </w:r>
      <w:r w:rsidR="00BB2DAE">
        <w:t>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610607DF" w:rsidR="00411B35" w:rsidRDefault="00411B35" w:rsidP="00411B35">
      <w:pPr>
        <w:pStyle w:val="base"/>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airbo</w:t>
      </w:r>
      <w:r w:rsidR="00813A6E">
        <w:rPr>
          <w:i/>
          <w:iCs w:val="0"/>
        </w:rPr>
        <w:t>r</w:t>
      </w:r>
      <w:r>
        <w:rPr>
          <w:i/>
          <w:iCs w:val="0"/>
        </w:rPr>
        <w:t>ne</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w:t>
      </w:r>
      <w:r w:rsidR="00813A6E">
        <w:t>mempengaruhi</w:t>
      </w:r>
      <w:r>
        <w:t xml:space="preserve"> berbagai kegiatan seperti kegiatan bekerja yang biasanya dilaksanakan di kantor sekarang harus dilaksanakan dirumah atau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5E137231" w:rsidR="00411B35" w:rsidRDefault="00411B35" w:rsidP="00411B35">
      <w:pPr>
        <w:pStyle w:val="base"/>
      </w:pPr>
      <w:bookmarkStart w:id="37"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37"/>
      <w:r>
        <w:t>.</w:t>
      </w:r>
    </w:p>
    <w:p w14:paraId="0FC3731D" w14:textId="4DE77F78" w:rsidR="00411B35" w:rsidRDefault="00411B35" w:rsidP="00411B35">
      <w:pPr>
        <w:pStyle w:val="base"/>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w:t>
      </w:r>
      <w:r w:rsidRPr="007222C2">
        <w:lastRenderedPageBreak/>
        <w:t>yaitu teknologi absensi sidik jari dan juga wajah. Melalui teknologi ini seseorang dapat diketahui waktu kehadirannya pada suatu tempat dengan cara melakukan proses absen pada mesin absensi. Pada sistem yang memanfaatkan sidik jari, pengguna wajib menyentuh dete</w:t>
      </w:r>
      <w:r w:rsidR="00313855">
        <w:t>k</w:t>
      </w:r>
      <w:r w:rsidRPr="007222C2">
        <w:t xml:space="preserve">tor sidik jari pada proses absensi. Namun untuk mesin absensi wajah, pengguna wajib melakukan absensi melalui proses perekam wajah dengan cara berdiri didepan </w:t>
      </w:r>
      <w:r w:rsidRPr="00313855">
        <w:t>dete</w:t>
      </w:r>
      <w:r w:rsidR="00313855" w:rsidRPr="00313855">
        <w:t>k</w:t>
      </w:r>
      <w:r w:rsidRPr="00313855">
        <w:t>tor</w:t>
      </w:r>
      <w:r w:rsidRPr="007222C2">
        <w:t xml:space="preserve"> kamera</w:t>
      </w:r>
      <w:r>
        <w:t>.</w:t>
      </w:r>
    </w:p>
    <w:p w14:paraId="5823DACD" w14:textId="35DA8EC3" w:rsidR="00411B35" w:rsidRDefault="00411B35" w:rsidP="00411B35">
      <w:pPr>
        <w:pStyle w:val="base"/>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w:t>
      </w:r>
      <w:r w:rsidR="00813A6E">
        <w:t xml:space="preserve"> </w:t>
      </w:r>
      <w:r w:rsidRPr="00F61267">
        <w:t xml:space="preserve">dekatnya. LBP asli mendefinisikan ukuran </w:t>
      </w:r>
      <w:r w:rsidR="006E62F1">
        <w:t>piksel</w:t>
      </w:r>
      <w:r w:rsidRPr="00F61267">
        <w:t xml:space="preserve"> 3 * 3. Menggunakan nilai piksel median sebagai ambang, ini membandingkan dengan nilai abu-abu dari 8 piksel yang berdekatan. Jika nilai piksel yang di</w:t>
      </w:r>
      <w:r w:rsidR="00813A6E">
        <w:t xml:space="preserve"> </w:t>
      </w:r>
      <w:r w:rsidRPr="00F61267">
        <w:t>dekatnya lebih besar atau sama dibandingkan dengan nilai piksel median, maka nilai posisi piksel diberi tanda 1, jika tidak diberi tanda (0)</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393076">
      <w:pPr>
        <w:pStyle w:val="base"/>
      </w:pPr>
      <w:r w:rsidRPr="00393076">
        <w:lastRenderedPageBreak/>
        <w:t xml:space="preserve">Dalam pengenalan wajah akurasi adalah hal penting yang harus diperhatikan. Menurut riset yang dilakukan oleh Qadrisa Mutiara Detila dan Eri Prasetyo Wibowo, LBPH merupakan metode pengenalan wajah paling akurat di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r w:rsidR="00582F4F">
        <w:t>tersebut</w:t>
      </w:r>
      <w:r w:rsidRPr="00393076">
        <w:rPr>
          <w:lang w:val="id-ID"/>
        </w:rPr>
        <w:t xml:space="preserve"> penerapan sistem </w:t>
      </w:r>
      <w:r w:rsidRPr="00393076">
        <w:t>pengenalan wajah menggunakan metode LBPH dapat menjadi solusi yang baik untuk membuat sistem absensi online. Oleh karena itu penulis membuat tugas akhir dengan judul “</w:t>
      </w:r>
      <w:bookmarkStart w:id="3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38"/>
      <w:r w:rsidRPr="00393076">
        <w:t>”. Dengan sistem absensi online yang dibuat diharapkan dapat membantu dan berguna bagi pihak yang membutuhkan.</w:t>
      </w:r>
    </w:p>
    <w:p w14:paraId="621F7A41" w14:textId="10C0ACDB" w:rsidR="00D5071B" w:rsidRDefault="00D5071B" w:rsidP="00D5071B">
      <w:pPr>
        <w:pStyle w:val="Heading2"/>
      </w:pPr>
      <w:bookmarkStart w:id="39" w:name="_Toc84775317"/>
      <w:bookmarkStart w:id="40" w:name="_Toc84839822"/>
      <w:r>
        <w:t>Identifikasi Masalah</w:t>
      </w:r>
      <w:bookmarkEnd w:id="39"/>
      <w:bookmarkEnd w:id="40"/>
    </w:p>
    <w:p w14:paraId="4E576422" w14:textId="099E1424" w:rsidR="00951E7A" w:rsidRDefault="00A75FE9" w:rsidP="00951E7A">
      <w:pPr>
        <w:pStyle w:val="base"/>
      </w:pPr>
      <w:r>
        <w:t>Dari latar belakang</w:t>
      </w:r>
      <w:r w:rsidR="009D5F2B">
        <w:t xml:space="preserve"> tersebut,</w:t>
      </w:r>
      <w:r>
        <w:t xml:space="preserve"> penulis mengidentifikasikan masalah penelitian sebagai berikut</w:t>
      </w:r>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198557D0" w:rsidR="00D5071B" w:rsidRDefault="00D5071B" w:rsidP="00D5071B">
      <w:pPr>
        <w:pStyle w:val="Heading2"/>
      </w:pPr>
      <w:bookmarkStart w:id="41" w:name="_Toc84775318"/>
      <w:bookmarkStart w:id="42" w:name="_Toc84839823"/>
      <w:r>
        <w:lastRenderedPageBreak/>
        <w:t xml:space="preserve">Batasan </w:t>
      </w:r>
      <w:r w:rsidR="00823128">
        <w:t>M</w:t>
      </w:r>
      <w:r>
        <w:t>asalah</w:t>
      </w:r>
      <w:bookmarkEnd w:id="41"/>
      <w:bookmarkEnd w:id="42"/>
    </w:p>
    <w:p w14:paraId="375F053A" w14:textId="4EF29C13" w:rsidR="00951E7A" w:rsidRPr="0025202C" w:rsidRDefault="00951E7A" w:rsidP="00951E7A">
      <w:pPr>
        <w:pStyle w:val="base"/>
      </w:pPr>
      <w:r w:rsidRPr="0025202C">
        <w:t xml:space="preserve">Dalam pengembangan sistem </w:t>
      </w:r>
      <w:r>
        <w:t>absen</w:t>
      </w:r>
      <w:r w:rsidR="00813A6E">
        <w:t>si</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CB107E">
      <w:pPr>
        <w:pStyle w:val="base"/>
        <w:numPr>
          <w:ilvl w:val="0"/>
          <w:numId w:val="9"/>
        </w:numPr>
        <w:ind w:left="1134"/>
      </w:pPr>
      <w:r>
        <w:t>Sistem absen ini</w:t>
      </w:r>
      <w:r w:rsidR="00CB107E">
        <w:t xml:space="preserve"> hanya mengambil data wajah dan lokasi pengguna.</w:t>
      </w:r>
    </w:p>
    <w:p w14:paraId="5D88D798" w14:textId="3DFFE6E0" w:rsidR="00636C2F" w:rsidRDefault="00636C2F" w:rsidP="00CB107E">
      <w:pPr>
        <w:pStyle w:val="base"/>
        <w:numPr>
          <w:ilvl w:val="0"/>
          <w:numId w:val="9"/>
        </w:numPr>
        <w:ind w:left="1134"/>
      </w:pPr>
      <w:r>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CB107E">
      <w:pPr>
        <w:pStyle w:val="base"/>
        <w:numPr>
          <w:ilvl w:val="0"/>
          <w:numId w:val="9"/>
        </w:numPr>
        <w:ind w:left="1134"/>
      </w:pPr>
      <w:r>
        <w:t xml:space="preserve">Sistem ini tidak menghasilkan laporan apapun dalam bentuk pdf/csv seperti laporan absensi harian/bulanan, laporan tiap karyawan. Sistem hanya menyimpan data dalam </w:t>
      </w:r>
      <w:r w:rsidRPr="00313855">
        <w:rPr>
          <w:i/>
          <w:iCs w:val="0"/>
        </w:rPr>
        <w:t>database</w:t>
      </w:r>
      <w:r>
        <w:t>.</w:t>
      </w:r>
    </w:p>
    <w:p w14:paraId="618B4DD0" w14:textId="4C5A6C9A" w:rsidR="00951E7A" w:rsidRPr="00951E7A" w:rsidRDefault="00951E7A" w:rsidP="00951E7A">
      <w:pPr>
        <w:pStyle w:val="base"/>
        <w:numPr>
          <w:ilvl w:val="0"/>
          <w:numId w:val="9"/>
        </w:numPr>
        <w:ind w:left="1134"/>
      </w:pPr>
      <w:r w:rsidRPr="0025202C">
        <w:rPr>
          <w:i/>
        </w:rPr>
        <w:t>Training</w:t>
      </w:r>
      <w:r>
        <w:t xml:space="preserve"> dataset dan proses pengenalan wajah dilakukan secara otomatis ketika sistem berjalan </w:t>
      </w:r>
      <w:r w:rsidR="00CB107E">
        <w:t>di</w:t>
      </w:r>
      <w:r>
        <w:t xml:space="preserve"> Amazon Web Service.</w:t>
      </w:r>
    </w:p>
    <w:p w14:paraId="058516AF" w14:textId="0F88C5C6" w:rsidR="00D5071B" w:rsidRDefault="00D5071B" w:rsidP="00D5071B">
      <w:pPr>
        <w:pStyle w:val="Heading2"/>
      </w:pPr>
      <w:bookmarkStart w:id="43" w:name="_Toc84775319"/>
      <w:bookmarkStart w:id="44" w:name="_Toc84839824"/>
      <w:r>
        <w:t>Tujuan dan Manfaat</w:t>
      </w:r>
      <w:bookmarkEnd w:id="43"/>
      <w:bookmarkEnd w:id="44"/>
    </w:p>
    <w:p w14:paraId="5C8C2943" w14:textId="665F4087" w:rsidR="00A7611B" w:rsidRPr="00CB107E" w:rsidRDefault="003D29EF" w:rsidP="008520CD">
      <w:pPr>
        <w:pStyle w:val="Heading3"/>
      </w:pPr>
      <w:bookmarkStart w:id="45" w:name="_Toc84775320"/>
      <w:bookmarkStart w:id="46" w:name="_Toc84839825"/>
      <w:r>
        <w:t>Tujuan</w:t>
      </w:r>
      <w:bookmarkEnd w:id="45"/>
      <w:bookmarkEnd w:id="46"/>
    </w:p>
    <w:p w14:paraId="2B907EA1" w14:textId="7D624287" w:rsidR="00CB107E" w:rsidRPr="00CB107E" w:rsidRDefault="003D29EF" w:rsidP="00CB107E">
      <w:pPr>
        <w:pStyle w:val="base"/>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0D4D9F2B" w:rsidR="00A7611B" w:rsidRDefault="00A7611B" w:rsidP="00A7611B">
      <w:pPr>
        <w:pStyle w:val="base"/>
        <w:numPr>
          <w:ilvl w:val="6"/>
          <w:numId w:val="7"/>
        </w:numPr>
        <w:ind w:left="1843"/>
        <w:rPr>
          <w:rFonts w:cs="Times New Roman"/>
          <w:szCs w:val="24"/>
        </w:rPr>
      </w:pPr>
      <w:r>
        <w:rPr>
          <w:rFonts w:cs="Times New Roman"/>
          <w:szCs w:val="24"/>
        </w:rPr>
        <w:t xml:space="preserve">Membuat sistem absensi </w:t>
      </w:r>
      <w:r w:rsidRPr="00313855">
        <w:rPr>
          <w:rFonts w:cs="Times New Roman"/>
          <w:i/>
          <w:iCs w:val="0"/>
          <w:szCs w:val="24"/>
        </w:rPr>
        <w:t>online</w:t>
      </w:r>
      <w:r>
        <w:rPr>
          <w:rFonts w:cs="Times New Roman"/>
          <w:szCs w:val="24"/>
        </w:rPr>
        <w:t xml:space="preserv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B3688FA" w:rsidR="00A7611B" w:rsidRDefault="00DA33DB" w:rsidP="00A7611B">
      <w:pPr>
        <w:pStyle w:val="base"/>
        <w:numPr>
          <w:ilvl w:val="6"/>
          <w:numId w:val="7"/>
        </w:numPr>
        <w:ind w:left="1843"/>
        <w:rPr>
          <w:rFonts w:cs="Times New Roman"/>
          <w:szCs w:val="24"/>
        </w:rPr>
      </w:pPr>
      <w:r>
        <w:rPr>
          <w:rFonts w:cs="Times New Roman"/>
          <w:szCs w:val="24"/>
        </w:rPr>
        <w:lastRenderedPageBreak/>
        <w:t xml:space="preserve">Membuat lingkungan yang menerapkan protokol </w:t>
      </w:r>
      <w:r w:rsidR="004506F6">
        <w:rPr>
          <w:rFonts w:cs="Times New Roman"/>
          <w:szCs w:val="24"/>
        </w:rPr>
        <w:t>k</w:t>
      </w:r>
      <w:r>
        <w:rPr>
          <w:rFonts w:cs="Times New Roman"/>
          <w:szCs w:val="24"/>
        </w:rPr>
        <w:t xml:space="preserve">esehatan dengan baik, karena mengurangi </w:t>
      </w:r>
      <w:r w:rsidR="0042043D">
        <w:rPr>
          <w:rFonts w:cs="Times New Roman"/>
          <w:szCs w:val="24"/>
        </w:rPr>
        <w:t>interaksi</w:t>
      </w:r>
      <w:r>
        <w:rPr>
          <w:rFonts w:cs="Times New Roman"/>
          <w:szCs w:val="24"/>
        </w:rPr>
        <w:t xml:space="preserve"> antar karyawan.</w:t>
      </w:r>
    </w:p>
    <w:p w14:paraId="75D5FB68" w14:textId="17F896D4" w:rsidR="003D29EF" w:rsidRDefault="003D29EF" w:rsidP="008520CD">
      <w:pPr>
        <w:pStyle w:val="Heading3"/>
      </w:pPr>
      <w:bookmarkStart w:id="47" w:name="_Toc84775321"/>
      <w:bookmarkStart w:id="48" w:name="_Toc84839826"/>
      <w:r>
        <w:t>Manfaat</w:t>
      </w:r>
      <w:bookmarkEnd w:id="47"/>
      <w:bookmarkEnd w:id="48"/>
    </w:p>
    <w:p w14:paraId="4853E96D" w14:textId="127B0E22" w:rsidR="00EE674F" w:rsidRPr="00EE674F" w:rsidRDefault="00EE674F" w:rsidP="00EE674F">
      <w:pPr>
        <w:pStyle w:val="base"/>
        <w:ind w:left="1418"/>
      </w:pPr>
      <w:r w:rsidRPr="00EE674F">
        <w:t xml:space="preserve">Setelah mengetahui tujuan penelitian tersebut di atas, maka diharapkan penelitian ini dapat dikembangkan dan diamalkan </w:t>
      </w:r>
      <w:r w:rsidR="004506F6">
        <w:t xml:space="preserve">dengan </w:t>
      </w:r>
      <w:r w:rsidRPr="00EE674F">
        <w:t>baik. Maka manfaat penelitian antara lain, yaitu:</w:t>
      </w:r>
    </w:p>
    <w:p w14:paraId="0010B043" w14:textId="14AF3291" w:rsidR="004817E4" w:rsidRDefault="004817E4" w:rsidP="004817E4">
      <w:pPr>
        <w:pStyle w:val="base"/>
        <w:numPr>
          <w:ilvl w:val="6"/>
          <w:numId w:val="7"/>
        </w:numPr>
        <w:ind w:left="1843"/>
      </w:pPr>
      <w:r>
        <w:t xml:space="preserve">Bagi </w:t>
      </w:r>
      <w:r w:rsidR="00EE674F">
        <w:t>P</w:t>
      </w:r>
      <w:r>
        <w:t>enulis</w:t>
      </w:r>
    </w:p>
    <w:p w14:paraId="5E5FA586" w14:textId="2B518060" w:rsidR="004817E4" w:rsidRDefault="004817E4" w:rsidP="004817E4">
      <w:pPr>
        <w:pStyle w:val="base"/>
        <w:ind w:left="1843" w:firstLine="0"/>
      </w:pPr>
      <w:r w:rsidRPr="004817E4">
        <w:t xml:space="preserve">Dapat memahami bagaimana dasar-dasar proses pengenalan wajah menggunakan bahasa pemrograman python dan menerapkan ke aplikasi </w:t>
      </w:r>
      <w:r w:rsidRPr="0042043D">
        <w:rPr>
          <w:i/>
          <w:iCs w:val="0"/>
        </w:rPr>
        <w:t>serverless</w:t>
      </w:r>
      <w:r w:rsidRPr="004817E4">
        <w:t xml:space="preserve"> berbasis website menggunakan Amazon Web Service.</w:t>
      </w:r>
    </w:p>
    <w:p w14:paraId="70B6A6AF" w14:textId="6C497299" w:rsidR="00EE674F" w:rsidRDefault="00EE674F" w:rsidP="00EE674F">
      <w:pPr>
        <w:pStyle w:val="base"/>
        <w:numPr>
          <w:ilvl w:val="6"/>
          <w:numId w:val="7"/>
        </w:numPr>
        <w:ind w:left="1843"/>
      </w:pPr>
      <w:r>
        <w:t xml:space="preserve">Bagi Lembaga Pendidikan </w:t>
      </w:r>
    </w:p>
    <w:p w14:paraId="58BE4234" w14:textId="3216B3BE" w:rsidR="00EE674F" w:rsidRDefault="00C64D67" w:rsidP="00EE674F">
      <w:pPr>
        <w:pStyle w:val="base"/>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4817E4">
      <w:pPr>
        <w:pStyle w:val="base"/>
        <w:numPr>
          <w:ilvl w:val="6"/>
          <w:numId w:val="7"/>
        </w:numPr>
        <w:ind w:left="1843"/>
      </w:pPr>
      <w:r>
        <w:t xml:space="preserve">Bagi </w:t>
      </w:r>
      <w:r w:rsidR="00EE674F">
        <w:t>Perusahaan</w:t>
      </w:r>
    </w:p>
    <w:p w14:paraId="1A6DE284" w14:textId="296C062C" w:rsidR="00311399" w:rsidRPr="003D29EF" w:rsidRDefault="004817E4" w:rsidP="007C1C46">
      <w:pPr>
        <w:pStyle w:val="base"/>
        <w:ind w:left="1843" w:firstLine="0"/>
      </w:pPr>
      <w:r w:rsidRPr="004817E4">
        <w:t xml:space="preserve">Sistem absensi onlin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096A5B21" w14:textId="603D28E9" w:rsidR="00311399" w:rsidRPr="00311399" w:rsidRDefault="00D5071B" w:rsidP="00311399">
      <w:pPr>
        <w:pStyle w:val="Heading2"/>
      </w:pPr>
      <w:bookmarkStart w:id="49" w:name="_Toc84775322"/>
      <w:bookmarkStart w:id="50" w:name="_Toc84839827"/>
      <w:r>
        <w:lastRenderedPageBreak/>
        <w:t>Metode dan Teknik Penelitian</w:t>
      </w:r>
      <w:bookmarkEnd w:id="49"/>
      <w:bookmarkEnd w:id="50"/>
    </w:p>
    <w:p w14:paraId="0AE93328" w14:textId="02C12D22" w:rsidR="00CB107E" w:rsidRPr="00CB107E" w:rsidRDefault="00CB107E" w:rsidP="008520CD">
      <w:pPr>
        <w:pStyle w:val="Heading3"/>
      </w:pPr>
      <w:bookmarkStart w:id="51" w:name="_Toc84775323"/>
      <w:bookmarkStart w:id="52" w:name="_Toc84839828"/>
      <w:r>
        <w:t>Metode Penelitian</w:t>
      </w:r>
      <w:bookmarkEnd w:id="51"/>
      <w:bookmarkEnd w:id="52"/>
    </w:p>
    <w:p w14:paraId="5BB60E2F" w14:textId="765EDCC3" w:rsidR="00F43801" w:rsidRDefault="00E34957" w:rsidP="00311399">
      <w:pPr>
        <w:pStyle w:val="base"/>
        <w:ind w:left="1560"/>
      </w:pPr>
      <w:r>
        <w:t>Metode yang digunakan dalam penelitian adalah metode penelitian dan pengembangan (</w:t>
      </w:r>
      <w:r>
        <w:rPr>
          <w:i/>
          <w:iCs w:val="0"/>
        </w:rPr>
        <w:t>Research and Development</w:t>
      </w:r>
      <w:r w:rsidR="00311399">
        <w:t>)</w:t>
      </w:r>
      <w:r w:rsidR="00D75245">
        <w:t xml:space="preserve">. </w:t>
      </w:r>
      <w:r w:rsidR="00F43801">
        <w:t xml:space="preserve">Menurut Sugiyono metode penelitian dan pengembangan adalah metode penelitian yang digunakan untuk menghasilkan produk dan mengujinya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dapat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satu </w:t>
      </w:r>
      <w:r w:rsidR="00311399">
        <w:t>keuntungan</w:t>
      </w:r>
      <w:r w:rsidR="00713B2B">
        <w:t xml:space="preserve"> yang merupakan alasan penulis memilih </w:t>
      </w:r>
      <w:r w:rsidR="00311399">
        <w:t>metode penelitian dan pengembangan (</w:t>
      </w:r>
      <w:r w:rsidR="00311399">
        <w:rPr>
          <w:i/>
          <w:iCs w:val="0"/>
        </w:rPr>
        <w:t>Research and Development</w:t>
      </w:r>
      <w:r w:rsidR="00311399">
        <w:t>) adalah mampu memenuhi dan mengatasi kebutuhan yang yang sifatnya mendesak melalui pengembangan solusi dari sebuah masalah sekaligus menghasilkan pengetahuan yang berguna bagi masa yang akan datang.</w:t>
      </w:r>
    </w:p>
    <w:p w14:paraId="01BE7F7D" w14:textId="5C96C70B" w:rsidR="00CB107E" w:rsidRDefault="00CB107E" w:rsidP="008520CD">
      <w:pPr>
        <w:pStyle w:val="Heading3"/>
      </w:pPr>
      <w:bookmarkStart w:id="53" w:name="_Toc84775324"/>
      <w:bookmarkStart w:id="54" w:name="_Toc84839829"/>
      <w:r>
        <w:t>Teknik Penelitian</w:t>
      </w:r>
      <w:bookmarkEnd w:id="53"/>
      <w:bookmarkEnd w:id="54"/>
    </w:p>
    <w:p w14:paraId="26261805" w14:textId="4976B672" w:rsidR="00CB107E" w:rsidRDefault="00CB107E" w:rsidP="009D1CB2">
      <w:pPr>
        <w:pStyle w:val="base"/>
        <w:ind w:left="1560"/>
      </w:pPr>
      <w:r>
        <w:t xml:space="preserve">Teknik penelitian yang digunakan </w:t>
      </w:r>
      <w:r w:rsidR="00A75FE9">
        <w:t>penulis</w:t>
      </w:r>
      <w:r>
        <w:t xml:space="preserve"> untuk perancangan dan pengembangan sistem diantaranya adalah:</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r>
        <w:lastRenderedPageBreak/>
        <w:t>Observasi</w:t>
      </w:r>
    </w:p>
    <w:p w14:paraId="2BE16E2B" w14:textId="5FA7BF58" w:rsidR="00162714" w:rsidRDefault="00162714" w:rsidP="00A75FE9">
      <w:pPr>
        <w:pStyle w:val="base"/>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9D1CB2">
      <w:pPr>
        <w:pStyle w:val="base"/>
        <w:numPr>
          <w:ilvl w:val="6"/>
          <w:numId w:val="7"/>
        </w:numPr>
        <w:ind w:left="1985"/>
      </w:pPr>
      <w:r>
        <w:t>Studi kepustakaan</w:t>
      </w:r>
    </w:p>
    <w:p w14:paraId="2F3D0E87" w14:textId="20986689" w:rsidR="00476B9E" w:rsidRDefault="00476B9E" w:rsidP="00A75FE9">
      <w:pPr>
        <w:pStyle w:val="base"/>
        <w:ind w:left="1985" w:firstLine="0"/>
      </w:pPr>
      <w:r w:rsidRPr="00476B9E">
        <w:rPr>
          <w:lang w:val="id-ID"/>
        </w:rPr>
        <w:t xml:space="preserve">Studi kepustakaan </w:t>
      </w:r>
      <w:r>
        <w:t xml:space="preserve">adalah </w:t>
      </w:r>
      <w:r w:rsidRPr="00476B9E">
        <w:rPr>
          <w:lang w:val="id-ID"/>
        </w:rPr>
        <w:t xml:space="preserve">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r>
        <w:t>Dalam penelitian ini penulis melakukan studi kepustakaan dengan cara mencari berbagai informasi yang berkaitan dengan penelitian pada buku atau jurnal</w:t>
      </w:r>
      <w:r w:rsidR="00597DB3">
        <w:t xml:space="preserve"> maupun mencari dokumentasi </w:t>
      </w:r>
      <w:r w:rsidR="00597DB3">
        <w:rPr>
          <w:i/>
          <w:iCs w:val="0"/>
        </w:rPr>
        <w:t xml:space="preserve">software </w:t>
      </w:r>
      <w:r w:rsidR="00597DB3">
        <w:t>melalui internet.</w:t>
      </w:r>
      <w:r>
        <w:t xml:space="preserve"> </w:t>
      </w:r>
    </w:p>
    <w:p w14:paraId="3F2F97E8" w14:textId="2B5B433A" w:rsidR="00D5071B" w:rsidRDefault="00D5071B" w:rsidP="000467A0">
      <w:pPr>
        <w:pStyle w:val="Heading2"/>
      </w:pPr>
      <w:bookmarkStart w:id="55" w:name="_Toc84775325"/>
      <w:bookmarkStart w:id="56" w:name="_Toc84839830"/>
      <w:r>
        <w:t>Angga</w:t>
      </w:r>
      <w:r w:rsidR="00823128">
        <w:t>p</w:t>
      </w:r>
      <w:r>
        <w:t>an Dasar</w:t>
      </w:r>
      <w:bookmarkEnd w:id="55"/>
      <w:bookmarkEnd w:id="56"/>
    </w:p>
    <w:p w14:paraId="77A3044B" w14:textId="0E089E38" w:rsidR="004035AD" w:rsidRDefault="004035AD" w:rsidP="004035AD">
      <w:pPr>
        <w:pStyle w:val="base"/>
      </w:pPr>
      <w:r>
        <w:t>Penulis melakukan studi kepustakaan guna mengumpulkan teori-teori dari buku maupun penelitian terdahulu.</w:t>
      </w:r>
      <w:r w:rsidR="00F579B4">
        <w:t xml:space="preserve"> Teori-teori tersebut dinamakan </w:t>
      </w:r>
      <w:r w:rsidR="00F579B4">
        <w:lastRenderedPageBreak/>
        <w:t>anggapan dasar dari sebuah penelitian, anggaran dasar adalah sesuatu yang sudah jelas kebenarannya.</w:t>
      </w:r>
    </w:p>
    <w:p w14:paraId="3D46005A" w14:textId="4AD63599" w:rsidR="00072BBB" w:rsidRDefault="00AA3881" w:rsidP="004035AD">
      <w:pPr>
        <w:pStyle w:val="base"/>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Biasanya, pengenalan wajah dilakukan dari depan dengan menerangi 10 wajah secara merata. Namun, ada beberapa masalah seperti posisi wajah, ukuran wajah dan jarak, orientasi, usia dan ekspresi wajah.</w:t>
      </w:r>
    </w:p>
    <w:p w14:paraId="6F4DB032" w14:textId="0D570B6D" w:rsidR="00AA3881" w:rsidRDefault="0083536D" w:rsidP="0083536D">
      <w:pPr>
        <w:pStyle w:val="base"/>
      </w:pPr>
      <w:r>
        <w:t xml:space="preserve">Menurut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C64D67">
      <w:pPr>
        <w:pStyle w:val="base"/>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adalah tugas yang dilakukan manusia secara rutin dan mudah dalam kehidupan sehari-hari. Ketersediaan k</w:t>
      </w:r>
      <w:r w:rsidR="00813A6E">
        <w:t>o</w:t>
      </w:r>
      <w:r>
        <w:t xml:space="preserve">mputasi </w:t>
      </w:r>
      <w:r w:rsidR="00B74AD0">
        <w:t>k</w:t>
      </w:r>
      <w:r>
        <w:t xml:space="preserve">omputer </w:t>
      </w:r>
      <w:r>
        <w:lastRenderedPageBreak/>
        <w:t>yang luas dan mudah memunculkan minat yang besar untuk pemrosesan otomatis gambar dan vid</w:t>
      </w:r>
      <w:r w:rsidR="00313855">
        <w:t>e</w:t>
      </w:r>
      <w:r>
        <w:t xml:space="preserve">o digital di sejumlah aplikasi termasuk otentikasi biometrik, pengawasan, interaksi manusia dengan komputer dan lainnya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1B0791A2" w:rsidR="00D5071B" w:rsidRDefault="00D5071B" w:rsidP="00D5071B">
      <w:pPr>
        <w:pStyle w:val="Heading2"/>
      </w:pPr>
      <w:bookmarkStart w:id="57" w:name="_Toc84775326"/>
      <w:bookmarkStart w:id="58" w:name="_Toc84839831"/>
      <w:r>
        <w:t>Kerangka Pemikiran</w:t>
      </w:r>
      <w:bookmarkEnd w:id="57"/>
      <w:bookmarkEnd w:id="58"/>
    </w:p>
    <w:p w14:paraId="127810A4" w14:textId="5FA38C98" w:rsidR="009D1CB2" w:rsidRPr="009D1CB2" w:rsidRDefault="009D1CB2" w:rsidP="009D1CB2">
      <w:pPr>
        <w:pStyle w:val="base"/>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ambil dan direkam menjadi sebuah citra/gambar. Metode </w:t>
      </w:r>
      <w:r w:rsidRPr="00430191">
        <w:t>Local Binary Patter</w:t>
      </w:r>
      <w:r w:rsidR="00813A6E">
        <w:t>n</w:t>
      </w:r>
      <w:r w:rsidRPr="00430191">
        <w:t xml:space="preserve">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540283C1" w:rsidR="00CE2AAC" w:rsidRPr="00191C0D" w:rsidRDefault="00191C0D" w:rsidP="008B4EEB">
      <w:pPr>
        <w:pStyle w:val="Caption"/>
        <w:rPr>
          <w:lang w:val="en-US"/>
        </w:rPr>
      </w:pPr>
      <w:bookmarkStart w:id="59" w:name="_Toc82813382"/>
      <w:r>
        <w:t xml:space="preserve">Gambar 1. </w:t>
      </w:r>
      <w:r>
        <w:fldChar w:fldCharType="begin"/>
      </w:r>
      <w:r>
        <w:instrText xml:space="preserve"> SEQ Gambar_1. \* ARABIC </w:instrText>
      </w:r>
      <w:r>
        <w:fldChar w:fldCharType="separate"/>
      </w:r>
      <w:r w:rsidR="00BB0F63">
        <w:rPr>
          <w:noProof/>
        </w:rPr>
        <w:t>1</w:t>
      </w:r>
      <w:r>
        <w:fldChar w:fldCharType="end"/>
      </w:r>
      <w:r>
        <w:rPr>
          <w:lang w:val="en-US"/>
        </w:rPr>
        <w:t xml:space="preserve"> </w:t>
      </w:r>
      <w:r>
        <w:rPr>
          <w:noProof/>
          <w:lang w:val="en-US"/>
        </w:rPr>
        <w:t>Kerangka Pemikiran</w:t>
      </w:r>
      <w:bookmarkEnd w:id="59"/>
    </w:p>
    <w:p w14:paraId="6E371D2B" w14:textId="59376326" w:rsidR="00DF1AED" w:rsidRDefault="00665EBB" w:rsidP="00665EBB">
      <w:pPr>
        <w:pStyle w:val="base"/>
      </w:pPr>
      <w:r>
        <w:t>Tahapan-tahapan pembangunan atau pengembangan perangkat lunak (</w:t>
      </w:r>
      <w:r w:rsidRPr="00665EBB">
        <w:rPr>
          <w:i/>
          <w:iCs w:val="0"/>
        </w:rPr>
        <w:t>software</w:t>
      </w:r>
      <w:r>
        <w:t xml:space="preserve">) sebagai berikut: </w:t>
      </w:r>
    </w:p>
    <w:p w14:paraId="3CE39AFF" w14:textId="3E3DE356" w:rsidR="00665EBB" w:rsidRDefault="00665EBB" w:rsidP="00EA588A">
      <w:pPr>
        <w:pStyle w:val="ayat-sub"/>
      </w:pPr>
      <w:r>
        <w:t>Menentukan perangkat lunak yang akan digunakan.</w:t>
      </w:r>
    </w:p>
    <w:p w14:paraId="67472C49" w14:textId="38CB1222" w:rsidR="00665EBB" w:rsidRDefault="00665EBB" w:rsidP="00EA588A">
      <w:pPr>
        <w:pStyle w:val="ayat-sub"/>
      </w:pPr>
      <w:r>
        <w:t xml:space="preserve">Membuat desain </w:t>
      </w:r>
      <w:r w:rsidR="0042043D">
        <w:t>tampilan</w:t>
      </w:r>
      <w:r>
        <w:t xml:space="preserve"> program.</w:t>
      </w:r>
    </w:p>
    <w:p w14:paraId="029EEDCC" w14:textId="077833F2" w:rsidR="00665EBB" w:rsidRDefault="00665EBB" w:rsidP="00EA588A">
      <w:pPr>
        <w:pStyle w:val="ayat-sub"/>
      </w:pPr>
      <w:r>
        <w:t>Membuat kode program.</w:t>
      </w:r>
    </w:p>
    <w:p w14:paraId="296D80A4" w14:textId="2108EF73" w:rsidR="00665EBB" w:rsidRPr="00DF1AED" w:rsidRDefault="00665EBB" w:rsidP="00EA588A">
      <w:pPr>
        <w:pStyle w:val="ayat-sub"/>
      </w:pPr>
      <w:r>
        <w:t>Melakukan pengujian dan pemeliharaan.</w:t>
      </w:r>
    </w:p>
    <w:p w14:paraId="527A071B" w14:textId="144C8B6B" w:rsidR="00CE2AAC" w:rsidRPr="00CE2AAC" w:rsidRDefault="003334D0" w:rsidP="00CE2AAC">
      <w:pPr>
        <w:pStyle w:val="base"/>
      </w:pPr>
      <w:r>
        <w:lastRenderedPageBreak/>
        <w:t xml:space="preserve">Setelah aplikasi selesai dibuat maka dilakukan pengujian dengan cara </w:t>
      </w:r>
      <w:r w:rsidR="004506F6">
        <w:t>pengguna</w:t>
      </w:r>
      <w:r>
        <w:t xml:space="preserve"> mencoba aplikasi secara langsung. Hasil dari penelitian ini berupa </w:t>
      </w:r>
      <w:r w:rsidR="004506F6" w:rsidRPr="004506F6">
        <w:rPr>
          <w:i/>
          <w:iCs w:val="0"/>
        </w:rPr>
        <w:t>website</w:t>
      </w:r>
      <w:r>
        <w:t xml:space="preserve"> absensi </w:t>
      </w:r>
      <w:r w:rsidRPr="00151ACC">
        <w:rPr>
          <w:i/>
          <w:iCs w:val="0"/>
        </w:rPr>
        <w:t>online</w:t>
      </w:r>
      <w:r>
        <w:t xml:space="preserve"> berbasis pengenalan wajah.</w:t>
      </w:r>
    </w:p>
    <w:p w14:paraId="602262B7" w14:textId="4D6F12A8" w:rsidR="00D5071B" w:rsidRDefault="00D5071B" w:rsidP="00D5071B">
      <w:pPr>
        <w:pStyle w:val="Heading2"/>
      </w:pPr>
      <w:bookmarkStart w:id="60" w:name="_Toc84775327"/>
      <w:bookmarkStart w:id="61" w:name="_Toc84839832"/>
      <w:r>
        <w:t>Sistematika Penulisan</w:t>
      </w:r>
      <w:bookmarkEnd w:id="60"/>
      <w:bookmarkEnd w:id="61"/>
    </w:p>
    <w:p w14:paraId="715AEB73" w14:textId="0CED722D" w:rsidR="00CE2AAC" w:rsidRDefault="00CE2AAC" w:rsidP="00CE2AAC">
      <w:pPr>
        <w:pStyle w:val="base"/>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r w:rsidRPr="008B4B91">
        <w:t>Dalam BAB III membahas tentang gambaran organisasi serta analisis dari sistem yang sedang berjalan, baik dalam bentuk uraian, diagram atau keduanya.</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 xml:space="preserve">prosedur yang akan berjalan untuk sistem yang baru, desain </w:t>
      </w:r>
      <w:r w:rsidRPr="004506F6">
        <w:rPr>
          <w:i/>
          <w:iCs/>
          <w:lang w:val="en-ID"/>
        </w:rPr>
        <w:t>interface</w:t>
      </w:r>
      <w:r w:rsidRPr="008B4B91">
        <w:rPr>
          <w:lang w:val="en-ID"/>
        </w:rPr>
        <w:t>, implementasi maupun pengujian pada sistem tersebut</w:t>
      </w:r>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4F80818C" w:rsidR="00CE2AAC" w:rsidRDefault="00D5071B" w:rsidP="00CE2AAC">
      <w:pPr>
        <w:pStyle w:val="Heading2"/>
      </w:pPr>
      <w:bookmarkStart w:id="62" w:name="_Toc84775328"/>
      <w:bookmarkStart w:id="63" w:name="_Toc84839833"/>
      <w:r>
        <w:t>Lokasi Penelitian dan Jadwal Penelitia</w:t>
      </w:r>
      <w:r w:rsidR="00CE2AAC">
        <w:t>n</w:t>
      </w:r>
      <w:bookmarkEnd w:id="62"/>
      <w:bookmarkEnd w:id="63"/>
    </w:p>
    <w:p w14:paraId="65381EBA" w14:textId="49549850" w:rsidR="00CE2AAC" w:rsidRDefault="00CE2AAC" w:rsidP="008520CD">
      <w:pPr>
        <w:pStyle w:val="Heading3"/>
      </w:pPr>
      <w:bookmarkStart w:id="64" w:name="_Toc84775329"/>
      <w:bookmarkStart w:id="65" w:name="_Toc84839834"/>
      <w:r>
        <w:t>Lokasi Penelitian</w:t>
      </w:r>
      <w:bookmarkEnd w:id="64"/>
      <w:bookmarkEnd w:id="65"/>
    </w:p>
    <w:p w14:paraId="6ED99DCE" w14:textId="20558561" w:rsidR="00CE2AAC" w:rsidRPr="00CE2AAC" w:rsidRDefault="00CE2AAC" w:rsidP="009D1CB2">
      <w:pPr>
        <w:pStyle w:val="base"/>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1D92099A" w:rsidR="003E7881" w:rsidRDefault="00CE2AAC" w:rsidP="008520CD">
      <w:pPr>
        <w:pStyle w:val="Heading3"/>
      </w:pPr>
      <w:bookmarkStart w:id="66" w:name="_Toc84775330"/>
      <w:bookmarkStart w:id="67" w:name="_Toc84839835"/>
      <w:r>
        <w:t>Jadwal Penelitian</w:t>
      </w:r>
      <w:bookmarkEnd w:id="66"/>
      <w:bookmarkEnd w:id="67"/>
    </w:p>
    <w:p w14:paraId="54BC7B1C" w14:textId="0D43A0ED" w:rsidR="007C1C46" w:rsidRDefault="00F965B8" w:rsidP="007A39D1">
      <w:pPr>
        <w:pStyle w:val="base"/>
        <w:ind w:left="1418"/>
      </w:pPr>
      <w:r>
        <w:t xml:space="preserve">Pada Tabel 1.1 </w:t>
      </w:r>
      <w:r w:rsidR="009D5F2B">
        <w:t>menjelaskan</w:t>
      </w:r>
      <w:r>
        <w:t xml:space="preserve"> waktu penelitian yang dilakukan penulis yaitu dari bulan Maret 2021 hingga bulan Agustus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7FE51E83" w:rsidR="007A39D1" w:rsidRPr="007A39D1" w:rsidRDefault="007A39D1" w:rsidP="008B4EEB">
            <w:pPr>
              <w:pStyle w:val="Caption"/>
              <w:rPr>
                <w:lang w:val="en-US"/>
              </w:rPr>
            </w:pPr>
            <w:bookmarkStart w:id="68" w:name="_Toc82813359"/>
            <w:r>
              <w:t>Tabel 1.</w:t>
            </w:r>
            <w:r>
              <w:fldChar w:fldCharType="begin"/>
            </w:r>
            <w:r>
              <w:instrText xml:space="preserve"> SEQ Tabel_1. \* ARABIC </w:instrText>
            </w:r>
            <w:r>
              <w:fldChar w:fldCharType="separate"/>
            </w:r>
            <w:r w:rsidR="00BB0F63">
              <w:rPr>
                <w:noProof/>
              </w:rPr>
              <w:t>1</w:t>
            </w:r>
            <w:r>
              <w:fldChar w:fldCharType="end"/>
            </w:r>
            <w:r>
              <w:rPr>
                <w:lang w:val="en-US"/>
              </w:rPr>
              <w:t xml:space="preserve"> Jadwal Penelitian</w:t>
            </w:r>
            <w:bookmarkEnd w:id="68"/>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487DA1B6" w:rsidR="00D5071B" w:rsidRDefault="00D5071B" w:rsidP="00D5071B">
      <w:pPr>
        <w:pStyle w:val="Heading1"/>
      </w:pPr>
      <w:r>
        <w:lastRenderedPageBreak/>
        <w:br/>
      </w:r>
      <w:bookmarkStart w:id="69" w:name="_Toc84775331"/>
      <w:bookmarkStart w:id="70" w:name="_Toc84839836"/>
      <w:r>
        <w:t>LANDASAN TEORI</w:t>
      </w:r>
      <w:bookmarkEnd w:id="69"/>
      <w:bookmarkEnd w:id="70"/>
    </w:p>
    <w:p w14:paraId="1D435351" w14:textId="48E8AE22" w:rsidR="00D5071B" w:rsidRDefault="00D5071B" w:rsidP="00D5071B">
      <w:pPr>
        <w:pStyle w:val="Heading2"/>
      </w:pPr>
      <w:bookmarkStart w:id="71" w:name="_Toc84775332"/>
      <w:bookmarkStart w:id="72" w:name="_Toc84839837"/>
      <w:r>
        <w:t>Tinjauan Pustaka</w:t>
      </w:r>
      <w:bookmarkEnd w:id="71"/>
      <w:bookmarkEnd w:id="72"/>
    </w:p>
    <w:p w14:paraId="1AD08FBF" w14:textId="4A9C22D0" w:rsidR="004035AD" w:rsidRDefault="004035AD" w:rsidP="004035AD">
      <w:pPr>
        <w:pStyle w:val="base"/>
      </w:pPr>
      <w:r>
        <w:t xml:space="preserve">Dalam penelitian ini </w:t>
      </w:r>
      <w:r w:rsidR="007D3E62">
        <w:t>p</w:t>
      </w:r>
      <w:r w:rsidRPr="00E94207">
        <w:rPr>
          <w:lang w:val="id-ID"/>
        </w:rPr>
        <w:t xml:space="preserve">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0DE53AF6" w:rsidR="0095252A" w:rsidRPr="0095252A" w:rsidRDefault="001F06F4" w:rsidP="00713B2B">
      <w:pPr>
        <w:pStyle w:val="base"/>
        <w:numPr>
          <w:ilvl w:val="6"/>
          <w:numId w:val="7"/>
        </w:numPr>
        <w:spacing w:line="240" w:lineRule="auto"/>
        <w:ind w:left="1134"/>
        <w:rPr>
          <w:b/>
          <w:bCs/>
        </w:rPr>
      </w:pPr>
      <w:bookmarkStart w:id="73"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r>
        <w:t xml:space="preserve">Qadrisa Mutiara Detila dan Eri Prasetyo Wibowo, </w:t>
      </w:r>
      <w:r w:rsidR="00DE63CA" w:rsidRPr="00DE63CA">
        <w:t>Jurnal Ilmiah KOMPUTASI, Volume 18 No</w:t>
      </w:r>
      <w:r w:rsidR="00DE63CA">
        <w:t>.</w:t>
      </w:r>
      <w:r w:rsidR="00DE63CA" w:rsidRPr="00DE63CA">
        <w:t xml:space="preserve"> 4, Desember 2019</w:t>
      </w:r>
      <w:r w:rsidR="00DE63CA">
        <w:t xml:space="preserve">. </w:t>
      </w:r>
      <w:r w:rsidR="0095252A" w:rsidRPr="0095252A">
        <w:t xml:space="preserve">Penelitian ini menggunakan </w:t>
      </w:r>
      <w:r w:rsidR="0095252A" w:rsidRPr="004506F6">
        <w:rPr>
          <w:i/>
          <w:iCs w:val="0"/>
        </w:rPr>
        <w:t>dataset</w:t>
      </w:r>
      <w:r w:rsidR="0095252A" w:rsidRPr="0095252A">
        <w:t xml:space="preserve"> yang diperoleh dari pengambilan citra menggunakan </w:t>
      </w:r>
      <w:r w:rsidR="0095252A" w:rsidRPr="00604681">
        <w:rPr>
          <w:i/>
          <w:iCs w:val="0"/>
        </w:rPr>
        <w:t>webcam</w:t>
      </w:r>
      <w:r w:rsidR="0095252A" w:rsidRPr="0095252A">
        <w:t xml:space="preserve"> dan </w:t>
      </w:r>
      <w:r w:rsidR="00604681" w:rsidRPr="00604681">
        <w:rPr>
          <w:i/>
          <w:iCs w:val="0"/>
        </w:rPr>
        <w:t xml:space="preserve">Haar cascade </w:t>
      </w:r>
      <w:r w:rsidR="0095252A" w:rsidRPr="00604681">
        <w:rPr>
          <w:i/>
          <w:iCs w:val="0"/>
        </w:rPr>
        <w:t>classifier</w:t>
      </w:r>
      <w:r w:rsidR="0095252A" w:rsidRPr="0095252A">
        <w:t xml:space="preserve"> dalam bentuk </w:t>
      </w:r>
      <w:r w:rsidR="0095252A" w:rsidRPr="00AE2BF9">
        <w:rPr>
          <w:i/>
          <w:iCs w:val="0"/>
        </w:rPr>
        <w:t>xml</w:t>
      </w:r>
      <w:r w:rsidR="0095252A" w:rsidRPr="0095252A">
        <w:t xml:space="preserve"> file untuk deteksi wajah dan proses pengenalan wajah. Tahap awal dalam sistem pengenalan wajah adalah proses deteksi wajah, citra </w:t>
      </w:r>
      <w:r w:rsidR="00604681">
        <w:t>yang diperlukan dalam</w:t>
      </w:r>
      <w:r w:rsidR="0095252A" w:rsidRPr="0095252A">
        <w:t xml:space="preserve"> penelitian diambil dari kamera yang menghasilkan citra dinamis kemudian dikonversi menjadi citra statis, lalu disimpan ke dalam folder </w:t>
      </w:r>
      <w:r w:rsidR="0095252A" w:rsidRPr="00604681">
        <w:rPr>
          <w:i/>
          <w:iCs w:val="0"/>
        </w:rPr>
        <w:t>dataset</w:t>
      </w:r>
      <w:r w:rsidR="0095252A" w:rsidRPr="0095252A">
        <w:t xml:space="preserve"> untuk dijadikan citra </w:t>
      </w:r>
      <w:r w:rsidR="0095252A" w:rsidRPr="00604681">
        <w:rPr>
          <w:i/>
          <w:iCs w:val="0"/>
        </w:rPr>
        <w:t>training</w:t>
      </w:r>
      <w:r w:rsidR="0095252A" w:rsidRPr="0095252A">
        <w:t>.</w:t>
      </w:r>
    </w:p>
    <w:p w14:paraId="3762FB0A" w14:textId="4000BA84" w:rsidR="00CB25DE" w:rsidRDefault="00B4327A" w:rsidP="00604681">
      <w:pPr>
        <w:pStyle w:val="base"/>
        <w:ind w:left="1134" w:firstLine="709"/>
      </w:pPr>
      <w:r>
        <w:t>Qadrisa Mu</w:t>
      </w:r>
      <w:r w:rsidR="00813A6E">
        <w:t>t</w:t>
      </w:r>
      <w:r>
        <w:t>iara Detila dkk</w:t>
      </w:r>
      <w:r w:rsidR="00E25D60">
        <w:t>.</w:t>
      </w:r>
      <w:r>
        <w:t xml:space="preserve"> melakukan perbandingan dengan cara membandingkan gambar wajah dengan </w:t>
      </w:r>
      <w:r w:rsidR="00CB25DE">
        <w:t xml:space="preserve">4 kondisi yang berbeda </w:t>
      </w:r>
      <w:r w:rsidR="00CB25DE">
        <w:lastRenderedPageBreak/>
        <w:t>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w:t>
      </w:r>
      <w:r w:rsidR="00CB25DE" w:rsidRPr="00313855">
        <w:rPr>
          <w:i/>
          <w:iCs w:val="0"/>
        </w:rPr>
        <w:t>Eigenface</w:t>
      </w:r>
      <w:r w:rsidR="00CB25DE">
        <w:t xml:space="preserve">, 54,25% untuk </w:t>
      </w:r>
      <w:r w:rsidR="00CB25DE" w:rsidRPr="00313855">
        <w:rPr>
          <w:i/>
          <w:iCs w:val="0"/>
        </w:rPr>
        <w:t>Fisherface</w:t>
      </w:r>
      <w:r w:rsidR="00CB25DE">
        <w:t xml:space="preserve"> dan 88,75% untuk LBPH. </w:t>
      </w:r>
      <w:r w:rsidR="009815FD" w:rsidRPr="009815FD">
        <w:t xml:space="preserve">Dilihat dari nilai persentase keberhasilan dari tiap kondisi yang ditentukan, Metode LBPH dapat mengenali wajah lebih baik dibandingkan metode </w:t>
      </w:r>
      <w:r w:rsidR="009815FD" w:rsidRPr="00313855">
        <w:rPr>
          <w:i/>
          <w:iCs w:val="0"/>
        </w:rPr>
        <w:t>Eigenface</w:t>
      </w:r>
      <w:r w:rsidR="009815FD" w:rsidRPr="009815FD">
        <w:t xml:space="preserve"> dan </w:t>
      </w:r>
      <w:r w:rsidR="009815FD" w:rsidRPr="00313855">
        <w:rPr>
          <w:i/>
          <w:iCs w:val="0"/>
        </w:rPr>
        <w:t>Fisherface</w:t>
      </w:r>
      <w:r w:rsidR="009815FD" w:rsidRPr="009815FD">
        <w:t>.</w:t>
      </w:r>
      <w:r w:rsidR="009478D4">
        <w:t xml:space="preserve"> </w:t>
      </w:r>
      <w:r w:rsidR="009815FD" w:rsidRPr="009815FD">
        <w:t>Berdasarkan hasil tersebut, metode LBPH juga lebih unggul dibandingkan dengan kedua metode lainnya dalam mengenali wajah yang datar atau tanpa ekspresi.</w:t>
      </w:r>
      <w:r w:rsidR="009478D4">
        <w:t xml:space="preserve"> </w:t>
      </w:r>
      <w:r w:rsidR="009815FD" w:rsidRPr="009815FD">
        <w:t xml:space="preserve">Sedangkan untuk ekspresi senyum, metode </w:t>
      </w:r>
      <w:r w:rsidR="009815FD" w:rsidRPr="00313855">
        <w:rPr>
          <w:i/>
          <w:iCs w:val="0"/>
        </w:rPr>
        <w:t>Eigenface</w:t>
      </w:r>
      <w:r w:rsidR="009815FD" w:rsidRPr="009815FD">
        <w:t xml:space="preserve"> masih sulit untuk mengenali wajah dibandingkan kedua metode lainnya yaitu </w:t>
      </w:r>
      <w:r w:rsidR="009815FD" w:rsidRPr="00313855">
        <w:rPr>
          <w:i/>
          <w:iCs w:val="0"/>
        </w:rPr>
        <w:t>Fisherface</w:t>
      </w:r>
      <w:r w:rsidR="009815FD" w:rsidRPr="009815FD">
        <w:t xml:space="preserve"> dan LBPH yang masih bisa mengenali wajah apabila terjadi perubahan ekspresi</w:t>
      </w:r>
      <w:r w:rsidR="009478D4">
        <w:t>.</w:t>
      </w:r>
    </w:p>
    <w:bookmarkEnd w:id="73"/>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r>
        <w:t xml:space="preserve">Fajar Setiawan dan Dewi Agushinta, </w:t>
      </w:r>
      <w:r w:rsidRPr="001F06F4">
        <w:t>Seminar Nasional Teknologi Informasi dan Komunikasi STI&amp;K (SeNTIK) Volume 4 Nomor 1, 23 September 2020</w:t>
      </w:r>
      <w:r>
        <w:t xml:space="preserve">. </w:t>
      </w:r>
      <w:r w:rsidR="00604681">
        <w:t xml:space="preserve">Penelitian ini menggunakan LBPH sebagai metode untuk pengolahan fitur wajah dan </w:t>
      </w:r>
      <w:r w:rsidR="00604681" w:rsidRPr="002719FA">
        <w:rPr>
          <w:i/>
          <w:iCs w:val="0"/>
        </w:rPr>
        <w:t>Haar Cascade</w:t>
      </w:r>
      <w:r w:rsidR="00604681">
        <w:t xml:space="preserve"> untuk pengambilan frame wajah. Metode LBPH mengubah tekstur dari suatu citra wajah menjadi nilai biner, dan nilai tersebut mewakili bagian dari piksel-piksel suatu wajah yang membentuk sebuah lingkaran dan memiliki pusat sebagai acuan terhadap nilai-nilai tersebut. </w:t>
      </w:r>
      <w:r w:rsidR="00604681" w:rsidRPr="002719FA">
        <w:rPr>
          <w:i/>
          <w:iCs w:val="0"/>
        </w:rPr>
        <w:t>Database</w:t>
      </w:r>
      <w:r w:rsidR="00604681">
        <w:t xml:space="preserve"> </w:t>
      </w:r>
      <w:r w:rsidR="00604681">
        <w:lastRenderedPageBreak/>
        <w:t xml:space="preserve">yang digunakan adalah </w:t>
      </w:r>
      <w:r w:rsidR="00604681" w:rsidRPr="002719FA">
        <w:rPr>
          <w:i/>
          <w:iCs w:val="0"/>
        </w:rPr>
        <w:t>database</w:t>
      </w:r>
      <w:r w:rsidR="00604681">
        <w:t xml:space="preserve"> </w:t>
      </w:r>
      <w:r w:rsidR="00604681" w:rsidRPr="002719FA">
        <w:rPr>
          <w:i/>
          <w:iCs w:val="0"/>
        </w:rPr>
        <w:t>online</w:t>
      </w:r>
      <w:r w:rsidR="00604681">
        <w:t xml:space="preserve"> dari firebase yang dinaungi oleh Google, sehingga dengan terciptanya </w:t>
      </w:r>
      <w:r w:rsidR="00604681" w:rsidRPr="00313855">
        <w:rPr>
          <w:i/>
          <w:iCs w:val="0"/>
        </w:rPr>
        <w:t>dataset</w:t>
      </w:r>
      <w:r w:rsidR="00604681">
        <w:t xml:space="preserve"> wajah secara online, pengoperasian pengenalan wajah dapat lebih efisien.</w:t>
      </w:r>
    </w:p>
    <w:p w14:paraId="5384E2E5" w14:textId="5C8DD2E7" w:rsidR="004035AD" w:rsidRDefault="00777763" w:rsidP="002719FA">
      <w:pPr>
        <w:pStyle w:val="base"/>
        <w:ind w:left="1134"/>
      </w:pPr>
      <w:r w:rsidRPr="00BF63D5">
        <w:rPr>
          <w:lang w:val="id-ID"/>
        </w:rPr>
        <w:t>Fajar Setiawan</w:t>
      </w:r>
      <w:r>
        <w:t xml:space="preserve"> dkk</w:t>
      </w:r>
      <w:r w:rsidR="00E25D60">
        <w:t>.</w:t>
      </w:r>
      <w:r>
        <w:t xml:space="preserve"> melakukan penelitian untuk mengukur tingkat keberhasila</w:t>
      </w:r>
      <w:r w:rsidR="00813A6E">
        <w:t>n</w:t>
      </w:r>
      <w:r>
        <w:t xml:space="preserve">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r w:rsidR="009650DB" w:rsidRPr="009650DB">
        <w:t>Penelitian ini mengusulkan sistem pengenalan wajah menggunakan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dipasang pada teknologi </w:t>
      </w:r>
      <w:r w:rsidR="009650DB" w:rsidRPr="008D2036">
        <w:rPr>
          <w:i/>
          <w:iCs w:val="0"/>
        </w:rPr>
        <w:t>drone</w:t>
      </w:r>
      <w:r w:rsidR="009650DB" w:rsidRPr="009650DB">
        <w:t xml:space="preserve">. Selama bertahun-tahun, para peneliti telah menggunakan algoritma yang berbeda untuk pengenalan wajah seperti </w:t>
      </w:r>
      <w:r w:rsidR="009650DB" w:rsidRPr="008D2036">
        <w:rPr>
          <w:i/>
          <w:iCs w:val="0"/>
        </w:rPr>
        <w:t>Haar cascade</w:t>
      </w:r>
      <w:r w:rsidR="009650DB" w:rsidRPr="009650DB">
        <w:t xml:space="preserve">, </w:t>
      </w:r>
      <w:r w:rsidR="008D2036">
        <w:t>f</w:t>
      </w:r>
      <w:r w:rsidR="009650DB" w:rsidRPr="009650DB">
        <w:t xml:space="preserve">itur TPLBP/HOG, </w:t>
      </w:r>
      <w:r w:rsidR="008D2036" w:rsidRPr="008D2036">
        <w:rPr>
          <w:i/>
          <w:iCs w:val="0"/>
        </w:rPr>
        <w:t>DBN Depth Model</w:t>
      </w:r>
      <w:r w:rsidR="008D2036" w:rsidRPr="008D2036">
        <w:t xml:space="preserve"> </w:t>
      </w:r>
      <w:r w:rsidR="009650DB" w:rsidRPr="009650DB">
        <w:t xml:space="preserve">dan </w:t>
      </w:r>
      <w:r w:rsidR="009650DB" w:rsidRPr="008D2036">
        <w:rPr>
          <w:i/>
          <w:iCs w:val="0"/>
        </w:rPr>
        <w:t>Fisherface</w:t>
      </w:r>
      <w:r w:rsidR="009650DB" w:rsidRPr="009650DB">
        <w:t xml:space="preserve"> untuk keamanan mesin ATM atau untuk autentikasi seseorang. Peneliti juga menggunakan </w:t>
      </w:r>
      <w:r w:rsidR="009650DB" w:rsidRPr="008D2036">
        <w:rPr>
          <w:i/>
          <w:iCs w:val="0"/>
        </w:rPr>
        <w:t>neural network</w:t>
      </w:r>
      <w:r w:rsidR="009650DB" w:rsidRPr="009650DB">
        <w:t xml:space="preserve"> bersama dengan </w:t>
      </w:r>
      <w:r w:rsidR="009650DB" w:rsidRPr="008D2036">
        <w:rPr>
          <w:i/>
          <w:iCs w:val="0"/>
        </w:rPr>
        <w:t>sparse auto-encoder</w:t>
      </w:r>
      <w:r w:rsidR="009650DB" w:rsidRPr="009650DB">
        <w:t xml:space="preserve"> untuk melatih model pengenalan wajah.</w:t>
      </w:r>
    </w:p>
    <w:p w14:paraId="2C015C09" w14:textId="12E70B66" w:rsidR="004035AD" w:rsidRDefault="008D2036" w:rsidP="008D2036">
      <w:pPr>
        <w:pStyle w:val="base"/>
        <w:ind w:left="1134" w:firstLine="709"/>
      </w:pPr>
      <w:r w:rsidRPr="008D2036">
        <w:t xml:space="preserve">Pengenal wajah LBPH juga dapat melacak dan mengidentifikasi tindakan manusia beserta fitur dominan dan klasifikasinya. Makalah ini mengusulkan sistem tertanam berbasis teknologi </w:t>
      </w:r>
      <w:r w:rsidRPr="00313855">
        <w:rPr>
          <w:i/>
          <w:iCs w:val="0"/>
        </w:rPr>
        <w:t>drone</w:t>
      </w:r>
      <w:r w:rsidRPr="008D2036">
        <w:t xml:space="preserve">, yang mampu </w:t>
      </w:r>
      <w:r w:rsidRPr="008D2036">
        <w:lastRenderedPageBreak/>
        <w:t xml:space="preserve">mengidentifikasi seseorang menggunakan pengenal wajah LBPH. Kamera yang terpasang pada drone menangkap bingkai secara </w:t>
      </w:r>
      <w:r w:rsidRPr="009478D4">
        <w:rPr>
          <w:i/>
          <w:iCs w:val="0"/>
        </w:rPr>
        <w:t>real time</w:t>
      </w:r>
      <w:r w:rsidRPr="008D2036">
        <w:t xml:space="preserve"> dan mengidentifikasi orang yang menjadi target. Kecanggihan Bagian ini menawarkan beberapa penelitian mutakhir tentang teknologi pengenalan wajah menggunakan </w:t>
      </w:r>
      <w:r w:rsidRPr="00313855">
        <w:rPr>
          <w:i/>
          <w:iCs w:val="0"/>
        </w:rPr>
        <w:t>drone</w:t>
      </w:r>
      <w:r w:rsidRPr="008D2036">
        <w:t xml:space="preserve">. Studi ini berkonsentrasi pada pengenalan wajah orang-orang dengan latar belakang kriminal. Jika drone mengidentifikasi orang yang menjadi target, </w:t>
      </w:r>
      <w:r w:rsidRPr="00313855">
        <w:rPr>
          <w:i/>
          <w:iCs w:val="0"/>
        </w:rPr>
        <w:t>drone</w:t>
      </w:r>
      <w:r w:rsidRPr="008D2036">
        <w:t xml:space="preserve"> akan menginformasikan otoritas terkait dengan mengirimkan gambar yang menampilkan orang yang diidentifikasi. Karena, model yang diusulkan menggunakan pengenalan wajah algoritma pembelajaran mesin (LBPH), ini juga merupakan aplikasi berbasis </w:t>
      </w:r>
      <w:r w:rsidRPr="00313855">
        <w:rPr>
          <w:i/>
          <w:iCs w:val="0"/>
        </w:rPr>
        <w:t>AI</w:t>
      </w:r>
      <w:r w:rsidRPr="008D2036">
        <w:t xml:space="preserve">. Model perangkat lunak Aplikasi berbasis </w:t>
      </w:r>
      <w:r w:rsidRPr="00313855">
        <w:rPr>
          <w:i/>
          <w:iCs w:val="0"/>
        </w:rPr>
        <w:t>Machine learning</w:t>
      </w:r>
      <w:r w:rsidRPr="008D2036">
        <w:t xml:space="preserve"> seperti pengenalan wajah memerlukan kumpulan data yang sangat besar untuk pelatihan sebelum kami mengimplementasikannya. </w:t>
      </w:r>
      <w:r w:rsidR="00016AFA">
        <w:t>Hasil dari penelitian tersebut adalah sistem pengenalan wajah yang memiliki ting</w:t>
      </w:r>
      <w:r w:rsidR="00904F60">
        <w:t>k</w:t>
      </w:r>
      <w:r w:rsidR="00016AFA">
        <w:t>at akurasi sebesar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9650DB">
      <w:pPr>
        <w:pStyle w:val="base"/>
        <w:ind w:left="1134" w:firstLine="709"/>
      </w:pPr>
      <w:r>
        <w:t xml:space="preserve">Aftab Ahmed, Jiandong Guon Fayaz Ali, Farha Deeba, dan Awais Ahmed, </w:t>
      </w:r>
      <w:r>
        <w:rPr>
          <w:i/>
          <w:iCs w:val="0"/>
        </w:rPr>
        <w:t>International Conference on Artificial</w:t>
      </w:r>
      <w:r w:rsidR="00C4080E">
        <w:rPr>
          <w:i/>
          <w:iCs w:val="0"/>
        </w:rPr>
        <w:t xml:space="preserve"> Intelligence and Big Data, 2018. </w:t>
      </w:r>
      <w:r w:rsidR="002719FA">
        <w:t>P</w:t>
      </w:r>
      <w:r w:rsidR="002719FA" w:rsidRPr="002719FA">
        <w:t xml:space="preserve">enelitian ini menggunakan metode algoritma Local Binary Patterns Histogram (LBPH) untuk mengatasi pengenalan wajah manusia secara </w:t>
      </w:r>
      <w:r w:rsidR="002719FA" w:rsidRPr="00313855">
        <w:rPr>
          <w:i/>
          <w:iCs w:val="0"/>
        </w:rPr>
        <w:t>real time</w:t>
      </w:r>
      <w:r w:rsidR="002719FA" w:rsidRPr="002719FA">
        <w:t xml:space="preserve"> pada tingkat resolusi yang rendah</w:t>
      </w:r>
      <w:r w:rsidR="009650DB">
        <w:t xml:space="preserve">. Ekstraksi Fitur Operator LBP diterapkan untuk menggambarkan informasi kontras suatu piksel ke piksel tetangganya lalu mengubahnya menjadi </w:t>
      </w:r>
      <w:r w:rsidR="009650DB">
        <w:lastRenderedPageBreak/>
        <w:t>angka desimal sehingga diperoleh nilai LBP dari titik piksel tengah. Algoritma LBPH saat ini menggunakan operator LBP melingkar yang ditingkatkan. Algoritm</w:t>
      </w:r>
      <w:r w:rsidR="00313855">
        <w:t>a</w:t>
      </w:r>
      <w:r w:rsidR="009650DB">
        <w:t xml:space="preserve"> ini membuat operator LBP tidak lagi terbatas pada radius dan lingkungan tetap dan dapat memenuhi kebutuhan fitur ukuran dan tekstur yang lebih berbeda. Untuk setiap piksel gambar, ia menghitung nilai </w:t>
      </w:r>
      <w:r w:rsidR="009650DB" w:rsidRPr="00313855">
        <w:rPr>
          <w:i/>
          <w:iCs w:val="0"/>
        </w:rPr>
        <w:t>eigen</w:t>
      </w:r>
      <w:r w:rsidR="009650DB">
        <w:t xml:space="preserve"> LBP-nya kemudian nilai </w:t>
      </w:r>
      <w:r w:rsidR="009650DB" w:rsidRPr="00313855">
        <w:rPr>
          <w:i/>
          <w:iCs w:val="0"/>
        </w:rPr>
        <w:t>eigen</w:t>
      </w:r>
      <w:r w:rsidR="009650DB">
        <w:t xml:space="preserve"> ini dapat membentuk spektrum fitur LBP. Algoritm</w:t>
      </w:r>
      <w:r w:rsidR="00904F60">
        <w:t>a</w:t>
      </w:r>
      <w:r w:rsidR="009650DB">
        <w:t xml:space="preserve"> LBPH menggunakan histogram spektrum karakteristik LBP sebagai vektor fitur untuk klasifikasi dan membagi gambar menjadi beberapa </w:t>
      </w:r>
      <w:r w:rsidR="009650DB" w:rsidRPr="00313855">
        <w:rPr>
          <w:i/>
          <w:iCs w:val="0"/>
        </w:rPr>
        <w:t>sub-region</w:t>
      </w:r>
      <w:r w:rsidR="009650DB">
        <w:t xml:space="preserve">, kemudian mengekstrak fitur LBP dari setiap piksel </w:t>
      </w:r>
      <w:r w:rsidR="009650DB" w:rsidRPr="00313855">
        <w:rPr>
          <w:i/>
          <w:iCs w:val="0"/>
        </w:rPr>
        <w:t>sub-region</w:t>
      </w:r>
      <w:r w:rsidR="009650DB">
        <w:t xml:space="preserve">, membentuk histogram statistik spektrum karakteristik LBP di setiap </w:t>
      </w:r>
      <w:r w:rsidR="009650DB" w:rsidRPr="00313855">
        <w:rPr>
          <w:i/>
          <w:iCs w:val="0"/>
        </w:rPr>
        <w:t>sub-region</w:t>
      </w:r>
      <w:r w:rsidR="009650DB">
        <w:t xml:space="preserve">, sehingga setiap </w:t>
      </w:r>
      <w:r w:rsidR="009650DB" w:rsidRPr="00313855">
        <w:rPr>
          <w:i/>
          <w:iCs w:val="0"/>
        </w:rPr>
        <w:t>sub-region</w:t>
      </w:r>
      <w:r w:rsidR="009650DB">
        <w:t xml:space="preserve"> dapat menggunakan histogram statistik untuk gambarkan keseluruhan gambar melalui sejumlah komponen histogram.</w:t>
      </w:r>
    </w:p>
    <w:p w14:paraId="4B348DE0" w14:textId="009E702C" w:rsidR="004035AD" w:rsidRDefault="00E25D60" w:rsidP="009650DB">
      <w:pPr>
        <w:pStyle w:val="base"/>
        <w:ind w:left="1134" w:firstLine="709"/>
      </w:pPr>
      <w:r>
        <w:rPr>
          <w:rFonts w:cs="Times New Roman"/>
          <w:szCs w:val="24"/>
        </w:rPr>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 xml:space="preserve">LR500 dan menguji dengan 2500 gambar yang diambil oleh </w:t>
      </w:r>
      <w:r w:rsidRPr="00313855">
        <w:rPr>
          <w:rFonts w:cs="Times New Roman"/>
          <w:i/>
          <w:iCs w:val="0"/>
          <w:szCs w:val="24"/>
        </w:rPr>
        <w:t>webcam</w:t>
      </w:r>
      <w:r>
        <w:rPr>
          <w:rFonts w:cs="Times New Roman"/>
          <w:szCs w:val="24"/>
        </w:rPr>
        <w:t xml:space="preserve"> beresolusi 1080px. Dari 2500 gambar 98.8% berhasil dikenali. Untuk hasil akurasi ukuran wajah 45px sebesar 94% dan 35px sebesar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D55678">
      <w:pPr>
        <w:pStyle w:val="base"/>
        <w:ind w:left="1134" w:firstLine="709"/>
      </w:pPr>
      <w:r>
        <w:t xml:space="preserve">Sayeed Al-Aidid dan Daniel S. Pamungkas, Jurnal Rekayasa Elektrika, Volume 1 No.1, April 2018. </w:t>
      </w:r>
      <w:r w:rsidR="00D55678" w:rsidRPr="00D55678">
        <w:t>Penelitian ini men</w:t>
      </w:r>
      <w:r w:rsidR="00904F60">
        <w:t>g</w:t>
      </w:r>
      <w:r w:rsidR="00D55678" w:rsidRPr="00D55678">
        <w:t xml:space="preserve">gunakan webcam dan mampu membedakan objek wajah dan bukan wajah, serta </w:t>
      </w:r>
      <w:r w:rsidR="00D55678" w:rsidRPr="00D55678">
        <w:lastRenderedPageBreak/>
        <w:t xml:space="preserve">mengenai orang yang telah terdaftar pada database secara </w:t>
      </w:r>
      <w:r w:rsidR="00D55678" w:rsidRPr="00313855">
        <w:rPr>
          <w:i/>
          <w:iCs w:val="0"/>
        </w:rPr>
        <w:t>real time</w:t>
      </w:r>
      <w:r w:rsidR="00D55678" w:rsidRPr="00D55678">
        <w:t>.</w:t>
      </w:r>
      <w:r w:rsidR="00D55678">
        <w:t xml:space="preserve"> </w:t>
      </w:r>
      <w:r w:rsidR="00D55678" w:rsidRPr="00E574FC">
        <w:rPr>
          <w:rFonts w:cs="Times New Roman"/>
          <w:szCs w:val="24"/>
        </w:rPr>
        <w:t>Sayeed Al-Aidid dan Daniel S. Pamungkas</w:t>
      </w:r>
      <w:r w:rsidR="00D55678">
        <w:rPr>
          <w:rFonts w:cs="Times New Roman"/>
          <w:szCs w:val="24"/>
        </w:rPr>
        <w:t xml:space="preserve"> menggunakan </w:t>
      </w:r>
      <w:r w:rsidR="00D55678">
        <w:rPr>
          <w:rFonts w:cs="Times New Roman"/>
          <w:i/>
          <w:iCs w:val="0"/>
          <w:szCs w:val="24"/>
        </w:rPr>
        <w:t xml:space="preserve">Haar cascade classifier </w:t>
      </w:r>
      <w:r w:rsidR="00D55678">
        <w:rPr>
          <w:rFonts w:cs="Times New Roman"/>
          <w:szCs w:val="24"/>
        </w:rPr>
        <w:t>dan metode Local Binary Pattern Histogram (LBPH) untuk mengenali citra wa</w:t>
      </w:r>
      <w:r w:rsidR="007D3E62">
        <w:rPr>
          <w:rFonts w:cs="Times New Roman"/>
          <w:szCs w:val="24"/>
        </w:rPr>
        <w:t>j</w:t>
      </w:r>
      <w:r w:rsidR="00D55678">
        <w:rPr>
          <w:rFonts w:cs="Times New Roman"/>
          <w:szCs w:val="24"/>
        </w:rPr>
        <w:t>ah. Metode LBPH digunakan karena mampu mendeteksi wajah dari sebuah cit</w:t>
      </w:r>
      <w:r w:rsidR="00904F60">
        <w:rPr>
          <w:rFonts w:cs="Times New Roman"/>
          <w:szCs w:val="24"/>
        </w:rPr>
        <w:t>r</w:t>
      </w:r>
      <w:r w:rsidR="00D55678">
        <w:rPr>
          <w:rFonts w:cs="Times New Roman"/>
          <w:szCs w:val="24"/>
        </w:rPr>
        <w:t>a gambar meskipun di sekitar wajah manusia ter</w:t>
      </w:r>
      <w:r w:rsidR="00904F60">
        <w:rPr>
          <w:rFonts w:cs="Times New Roman"/>
          <w:szCs w:val="24"/>
        </w:rPr>
        <w:t>d</w:t>
      </w:r>
      <w:r w:rsidR="00D55678">
        <w:rPr>
          <w:rFonts w:cs="Times New Roman"/>
          <w:szCs w:val="24"/>
        </w:rPr>
        <w:t xml:space="preserve">apat gangguan objek. Ada beberapa tahapan yang dilakukan peneliti untuk membuat sistem pengenalan wajah, diantaranya deteksi wajah, pembuatan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w:t>
      </w:r>
      <w:r w:rsidR="00904F60">
        <w:rPr>
          <w:rFonts w:cs="Times New Roman"/>
          <w:szCs w:val="24"/>
        </w:rPr>
        <w:t xml:space="preserve"> </w:t>
      </w:r>
      <w:r w:rsidR="00B1272A">
        <w:rPr>
          <w:rFonts w:cs="Times New Roman"/>
          <w:szCs w:val="24"/>
        </w:rPr>
        <w:t>cm.</w:t>
      </w:r>
    </w:p>
    <w:p w14:paraId="04A8AA36" w14:textId="5AA8C79A" w:rsidR="00D5071B" w:rsidRDefault="00D5071B" w:rsidP="00D5071B">
      <w:pPr>
        <w:pStyle w:val="Heading2"/>
      </w:pPr>
      <w:bookmarkStart w:id="74" w:name="_Toc84775333"/>
      <w:bookmarkStart w:id="75" w:name="_Toc84839838"/>
      <w:r>
        <w:t>Teori Utama Penelitian</w:t>
      </w:r>
      <w:bookmarkEnd w:id="74"/>
      <w:bookmarkEnd w:id="75"/>
    </w:p>
    <w:p w14:paraId="234BFDB9" w14:textId="2FB7887E" w:rsidR="009D1CB2" w:rsidRDefault="009D1CB2" w:rsidP="008520CD">
      <w:pPr>
        <w:pStyle w:val="Heading3"/>
      </w:pPr>
      <w:bookmarkStart w:id="76" w:name="_Toc84775334"/>
      <w:bookmarkStart w:id="77" w:name="_Toc84839839"/>
      <w:r>
        <w:t>Kecerdasan Buatan (</w:t>
      </w:r>
      <w:bookmarkStart w:id="78" w:name="_Hlk73901889"/>
      <w:r w:rsidRPr="009D1CB2">
        <w:t>Artificial Intelligenc</w:t>
      </w:r>
      <w:r w:rsidR="00896D1B">
        <w:t>e</w:t>
      </w:r>
      <w:bookmarkEnd w:id="78"/>
      <w:r>
        <w:t>)</w:t>
      </w:r>
      <w:bookmarkEnd w:id="76"/>
      <w:bookmarkEnd w:id="77"/>
    </w:p>
    <w:p w14:paraId="0BEFC5AD" w14:textId="40790FB8" w:rsidR="009D1CB2" w:rsidRDefault="009D1CB2" w:rsidP="00896D1B">
      <w:pPr>
        <w:pStyle w:val="base"/>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kecerdasan buatan merupakan salah satu bidang ilmu komputer yang </w:t>
      </w:r>
      <w:r w:rsidR="00234EFF">
        <w:lastRenderedPageBreak/>
        <w:t xml:space="preserve">membuat mesin (komputer) dapat melakukan pekerjaan seperti dan sebaik apa yang manusia lakukan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r>
        <w:t>Menurut Dr. Hendra Jaya, S.Pd., M.T., dkk. Kecerdasan buatan dapat dipandang dalam 4 sudut pandan</w:t>
      </w:r>
      <w:r w:rsidR="00896D1B">
        <w:t>g yaitu sudut pandang kecerdasan, penelitian, bisnis, dan pemrograman.</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896D1B">
      <w:pPr>
        <w:pStyle w:val="base"/>
        <w:numPr>
          <w:ilvl w:val="6"/>
          <w:numId w:val="7"/>
        </w:numPr>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896D1B">
      <w:pPr>
        <w:pStyle w:val="base"/>
        <w:numPr>
          <w:ilvl w:val="6"/>
          <w:numId w:val="7"/>
        </w:numPr>
        <w:ind w:left="1843"/>
      </w:pPr>
      <w:r>
        <w:t>Asisten virtual seperti Siri pada Apple, Bixbi pada Samsung, dan Alexa pada Amazon.</w:t>
      </w:r>
    </w:p>
    <w:p w14:paraId="6FE59BCE" w14:textId="4336B050" w:rsidR="00896D1B" w:rsidRDefault="00896D1B" w:rsidP="00896D1B">
      <w:pPr>
        <w:pStyle w:val="base"/>
        <w:numPr>
          <w:ilvl w:val="6"/>
          <w:numId w:val="7"/>
        </w:numPr>
        <w:ind w:left="1843"/>
      </w:pPr>
      <w:r>
        <w:t xml:space="preserve">Sistem rekomendasi, seperti rekomendasi produk di </w:t>
      </w:r>
      <w:r>
        <w:rPr>
          <w:i/>
          <w:iCs w:val="0"/>
        </w:rPr>
        <w:t xml:space="preserve">e-commerce </w:t>
      </w:r>
      <w:r>
        <w:t>dan rekomendasi iklan pada youtube.</w:t>
      </w:r>
    </w:p>
    <w:p w14:paraId="2416CDA6" w14:textId="2B2ACAAB" w:rsidR="00896D1B" w:rsidRDefault="0057652E" w:rsidP="008520CD">
      <w:pPr>
        <w:pStyle w:val="Heading3"/>
      </w:pPr>
      <w:bookmarkStart w:id="79" w:name="_Toc84775335"/>
      <w:bookmarkStart w:id="80" w:name="_Toc84839840"/>
      <w:r>
        <w:t>Local Binary Pattern Histogram (LBPH)</w:t>
      </w:r>
      <w:bookmarkEnd w:id="79"/>
      <w:bookmarkEnd w:id="80"/>
    </w:p>
    <w:p w14:paraId="7AA19755" w14:textId="48B177B9" w:rsidR="003E7881" w:rsidRDefault="003E7881" w:rsidP="003E7881">
      <w:pPr>
        <w:pStyle w:val="base"/>
        <w:ind w:left="1560"/>
      </w:pPr>
      <w:r>
        <w:t>Untuk memaha</w:t>
      </w:r>
      <w:r w:rsidR="00904F60">
        <w:t>m</w:t>
      </w:r>
      <w:r>
        <w:t>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 xml:space="preserve">Operator LBP diterapkan untuk menggambarkan kontras informasi dari suatu piksel ke piksel tetangganya. Operator LBP asli didefinisikan di jendela 3*3. Menggunakan nilai piksel median sebagai ambang jendela, </w:t>
      </w:r>
      <w:r>
        <w:lastRenderedPageBreak/>
        <w:t xml:space="preserve">dibandingkan dengan nilai abu-abu dari 8 piksel yang berdekatan. Jika nilai piksel tetangga lebih besar atau sama dengan nilai median piksel, nilai posisi piksel ditandai sebagai 1, sebaliknya ditandai sebagai (0) [9]. Fungsi didefinisikan seperti yang ditunjukkan pada persamaan 1. </w:t>
      </w:r>
      <w:r w:rsidR="00E94AF0">
        <w:t xml:space="preserve">1. </w:t>
      </w:r>
      <w:r>
        <w:t xml:space="preserve">Dapat diilustrasikan </w:t>
      </w:r>
      <w:r w:rsidR="00322090">
        <w:t xml:space="preserve">seperti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4BD79A67" w:rsidR="00144E0A" w:rsidRDefault="00144E0A" w:rsidP="008B4EEB">
      <w:pPr>
        <w:pStyle w:val="Caption"/>
        <w:rPr>
          <w:lang w:val="en-US"/>
        </w:rPr>
      </w:pPr>
      <w:bookmarkStart w:id="81" w:name="_Toc82813383"/>
      <w:r>
        <w:t xml:space="preserve">Gambar 2. </w:t>
      </w:r>
      <w:r>
        <w:fldChar w:fldCharType="begin"/>
      </w:r>
      <w:r>
        <w:instrText xml:space="preserve"> SEQ Gambar_2. \* ARABIC </w:instrText>
      </w:r>
      <w:r>
        <w:fldChar w:fldCharType="separate"/>
      </w:r>
      <w:r w:rsidR="00BB0F63">
        <w:rPr>
          <w:noProof/>
        </w:rPr>
        <w:t>1</w:t>
      </w:r>
      <w:r>
        <w:fldChar w:fldCharType="end"/>
      </w:r>
      <w:r>
        <w:rPr>
          <w:lang w:val="en-US"/>
        </w:rPr>
        <w:t xml:space="preserve"> Operator LBP Asli</w:t>
      </w:r>
      <w:bookmarkEnd w:id="81"/>
    </w:p>
    <w:p w14:paraId="72827003" w14:textId="4616DCE2" w:rsidR="00144E0A" w:rsidRPr="00144E0A" w:rsidRDefault="00144E0A" w:rsidP="00DE1EF6">
      <w:pPr>
        <w:pStyle w:val="base"/>
        <w:spacing w:line="240" w:lineRule="auto"/>
        <w:ind w:left="1560" w:firstLine="0"/>
        <w:jc w:val="center"/>
      </w:pPr>
      <w:r>
        <w:t xml:space="preserve">Sumber: </w:t>
      </w:r>
      <w:r w:rsidR="00074C12">
        <w:rPr>
          <w:szCs w:val="24"/>
        </w:rPr>
        <w:t>(Li Wang dan Ali Akbar Siddique, 2020)</w:t>
      </w:r>
    </w:p>
    <w:p w14:paraId="552312BF" w14:textId="2597A7A4" w:rsidR="00A570F5" w:rsidRDefault="00A570F5" w:rsidP="00A570F5">
      <w:pPr>
        <w:pStyle w:val="base"/>
        <w:ind w:left="1560"/>
      </w:pPr>
      <w:r>
        <w:t>Setelah diubah menjadi nilai biner maka akan menghasilkan deret biner yang kemudian jika diubah menjadi nilai 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w:t>
      </w:r>
      <w:r>
        <w:lastRenderedPageBreak/>
        <w:t xml:space="preserve">dilakukan </w:t>
      </w:r>
      <w:r w:rsidR="006E62F1">
        <w:t>seperti persamaan 1.1</w:t>
      </w:r>
      <w:r w:rsidR="000A7166">
        <w:t>, hasil dari persamaan 1.1 kemudian dihitung menggunakan persamaan dua sehingga hasil akhirnya angka nol atau satu yang dapat dilihat pada persamaan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0496F849"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BB0F63">
              <w:rPr>
                <w:noProof/>
              </w:rPr>
              <w:t>1</w:t>
            </w:r>
            <w:r w:rsidR="007548CF">
              <w:fldChar w:fldCharType="end"/>
            </w:r>
            <w:r w:rsidR="006E62F1">
              <w:t>.</w:t>
            </w:r>
            <w:fldSimple w:instr=" SEQ  eq \* MERGEFORMAT ">
              <w:r w:rsidR="00BB0F63">
                <w:rPr>
                  <w:noProof/>
                </w:rPr>
                <w:t>1</w:t>
              </w:r>
            </w:fldSimple>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068D715F" w:rsidR="000A7166" w:rsidRDefault="000A7166" w:rsidP="0042043D">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2</w:t>
              </w:r>
            </w:fldSimple>
            <w:r>
              <w:t>)</w:t>
            </w:r>
          </w:p>
        </w:tc>
      </w:tr>
    </w:tbl>
    <w:p w14:paraId="2E2E1586" w14:textId="5B4AC3B4" w:rsidR="00CF3ECB" w:rsidRDefault="006E62F1" w:rsidP="00CF3ECB">
      <w:pPr>
        <w:pStyle w:val="base"/>
        <w:ind w:left="1560"/>
        <w:rPr>
          <w:rFonts w:eastAsiaTheme="minorEastAsia"/>
        </w:rPr>
      </w:pPr>
      <w:r>
        <w:t>Pada persamaan 1.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w:t>
      </w:r>
      <w:r w:rsidR="00904F60">
        <w:rPr>
          <w:rFonts w:eastAsiaTheme="minorEastAsia"/>
        </w:rPr>
        <w:t>i</w:t>
      </w:r>
      <w:r w:rsidR="007B59EB">
        <w:rPr>
          <w:rFonts w:eastAsiaTheme="minorEastAsia"/>
        </w:rPr>
        <w: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r>
        <w:t>Deteksi Wajah (</w:t>
      </w:r>
      <w:r>
        <w:rPr>
          <w:i/>
          <w:iCs w:val="0"/>
        </w:rPr>
        <w:t>Face Detection)</w:t>
      </w:r>
    </w:p>
    <w:p w14:paraId="7C16C265" w14:textId="2C5D65DB" w:rsidR="00AE2BF9" w:rsidRPr="00AE2BF9" w:rsidRDefault="007B59EB" w:rsidP="00AE2BF9">
      <w:pPr>
        <w:pStyle w:val="base"/>
        <w:ind w:left="1985" w:firstLine="0"/>
      </w:pPr>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r w:rsidR="00AE2BF9" w:rsidRPr="00AE2BF9">
        <w:t>Pada Gambar 2.2 menjelaskan tentang alur dari deteksi wajah. Langkah pertama yaitu me</w:t>
      </w:r>
      <w:r w:rsidR="00904F60">
        <w:t>m</w:t>
      </w:r>
      <w:r w:rsidR="00AE2BF9" w:rsidRPr="00AE2BF9">
        <w:t xml:space="preserve">baca gambar kemudian diubah ke gambar abu-abu, setelah itu lakukan deteksi wajah menggunakan </w:t>
      </w:r>
      <w:r w:rsidR="00AE2BF9" w:rsidRPr="00AE2BF9">
        <w:rPr>
          <w:i/>
          <w:iCs w:val="0"/>
        </w:rPr>
        <w:t>Haar cascade classifier</w:t>
      </w:r>
      <w:r w:rsidR="00AE2BF9" w:rsidRPr="00AE2BF9">
        <w:t xml:space="preserve"> hingga wajah ditemukan dan disimpan menjadi gambar wajah.</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011184A8" w:rsidR="00FF742F" w:rsidRDefault="00FF742F" w:rsidP="008B4EEB">
      <w:pPr>
        <w:pStyle w:val="Caption"/>
        <w:rPr>
          <w:lang w:val="en-US"/>
        </w:rPr>
      </w:pPr>
      <w:bookmarkStart w:id="82" w:name="_Toc82813384"/>
      <w:r>
        <w:t xml:space="preserve">Gambar 2. </w:t>
      </w:r>
      <w:r>
        <w:fldChar w:fldCharType="begin"/>
      </w:r>
      <w:r>
        <w:instrText xml:space="preserve"> SEQ Gambar_2. \* ARABIC </w:instrText>
      </w:r>
      <w:r>
        <w:fldChar w:fldCharType="separate"/>
      </w:r>
      <w:r w:rsidR="00BB0F63">
        <w:rPr>
          <w:noProof/>
        </w:rPr>
        <w:t>2</w:t>
      </w:r>
      <w:r>
        <w:fldChar w:fldCharType="end"/>
      </w:r>
      <w:r>
        <w:rPr>
          <w:lang w:val="en-US"/>
        </w:rPr>
        <w:t xml:space="preserve"> </w:t>
      </w:r>
      <w:r w:rsidR="00DD2EC1">
        <w:rPr>
          <w:lang w:val="en-US"/>
        </w:rPr>
        <w:t>Flowchart</w:t>
      </w:r>
      <w:r>
        <w:rPr>
          <w:lang w:val="en-US"/>
        </w:rPr>
        <w:t xml:space="preserve"> deteksi wajah</w:t>
      </w:r>
      <w:bookmarkEnd w:id="82"/>
    </w:p>
    <w:p w14:paraId="66837E02" w14:textId="02707C5E" w:rsidR="00FF742F" w:rsidRDefault="00FF742F" w:rsidP="00DE1EF6">
      <w:pPr>
        <w:pStyle w:val="base"/>
        <w:spacing w:line="240" w:lineRule="auto"/>
        <w:ind w:left="1701" w:firstLine="0"/>
        <w:jc w:val="center"/>
      </w:pPr>
      <w:r>
        <w:t xml:space="preserve">Sumber: </w:t>
      </w:r>
      <w:r w:rsidR="00063DA4">
        <w:t>(</w:t>
      </w:r>
      <w:r>
        <w:t>A.Singh et al 2019)</w:t>
      </w:r>
    </w:p>
    <w:p w14:paraId="7C461382" w14:textId="50EBA1A8" w:rsidR="007B59EB" w:rsidRPr="00322090" w:rsidRDefault="007B59EB" w:rsidP="007B59EB">
      <w:pPr>
        <w:pStyle w:val="base"/>
        <w:numPr>
          <w:ilvl w:val="6"/>
          <w:numId w:val="7"/>
        </w:numPr>
        <w:ind w:left="1985"/>
        <w:rPr>
          <w:i/>
          <w:iCs w:val="0"/>
        </w:rPr>
      </w:pPr>
      <w:r>
        <w:t>Ekstraksi Fitur (</w:t>
      </w:r>
      <w:r w:rsidRPr="007B59EB">
        <w:rPr>
          <w:i/>
          <w:iCs w:val="0"/>
        </w:rPr>
        <w:t>Feature Extraction</w:t>
      </w:r>
      <w:r>
        <w:t>)</w:t>
      </w:r>
    </w:p>
    <w:p w14:paraId="7AA5861D" w14:textId="1CADDA1A" w:rsidR="00322090" w:rsidRDefault="00322090" w:rsidP="00322090">
      <w:pPr>
        <w:pStyle w:val="base"/>
        <w:ind w:left="1985" w:firstLine="0"/>
      </w:pPr>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541A5E8B" w14:textId="77777777" w:rsidR="000024F5" w:rsidRDefault="00322090" w:rsidP="000024F5">
      <w:pPr>
        <w:pStyle w:val="base"/>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w:t>
      </w:r>
      <w:r w:rsidRPr="00322090">
        <w:lastRenderedPageBreak/>
        <w:t>merepresentasikan citra dan digunakan untuk melatih pengklasifikasi pengenalan wajah.</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449E4AC5" w:rsidR="000024F5" w:rsidRDefault="00322090" w:rsidP="00063DA4">
      <w:pPr>
        <w:pStyle w:val="base"/>
        <w:spacing w:after="0" w:line="240" w:lineRule="auto"/>
        <w:ind w:left="1985" w:firstLine="0"/>
        <w:jc w:val="center"/>
      </w:pPr>
      <w:bookmarkStart w:id="83" w:name="_Toc82813385"/>
      <w:r>
        <w:t xml:space="preserve">Gambar 2. </w:t>
      </w:r>
      <w:r>
        <w:fldChar w:fldCharType="begin"/>
      </w:r>
      <w:r>
        <w:instrText xml:space="preserve"> SEQ Gambar_2. \* ARABIC </w:instrText>
      </w:r>
      <w:r>
        <w:fldChar w:fldCharType="separate"/>
      </w:r>
      <w:r w:rsidR="00BB0F63">
        <w:rPr>
          <w:noProof/>
        </w:rPr>
        <w:t>3</w:t>
      </w:r>
      <w:r>
        <w:fldChar w:fldCharType="end"/>
      </w:r>
      <w:r>
        <w:t xml:space="preserve"> Pembagian </w:t>
      </w:r>
      <w:r w:rsidR="00F86DEE">
        <w:t>G</w:t>
      </w:r>
      <w:r>
        <w:t>ambar</w:t>
      </w:r>
      <w:r w:rsidR="00F86DEE">
        <w:t xml:space="preserve"> LBP</w:t>
      </w:r>
      <w:bookmarkEnd w:id="83"/>
    </w:p>
    <w:p w14:paraId="555F139C" w14:textId="39CD9D91" w:rsidR="00063DA4" w:rsidRDefault="00063DA4" w:rsidP="00063DA4">
      <w:pPr>
        <w:pStyle w:val="base"/>
        <w:spacing w:line="240" w:lineRule="auto"/>
        <w:ind w:left="1985" w:firstLine="0"/>
        <w:jc w:val="center"/>
      </w:pPr>
      <w:r>
        <w:t>Sumber: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7C2224B3" w:rsidR="00B363C3" w:rsidRDefault="00B363C3" w:rsidP="00063DA4">
      <w:pPr>
        <w:pStyle w:val="base"/>
        <w:spacing w:after="0" w:line="240" w:lineRule="auto"/>
        <w:ind w:left="1985" w:firstLine="0"/>
        <w:jc w:val="center"/>
      </w:pPr>
      <w:bookmarkStart w:id="84" w:name="_Toc82813386"/>
      <w:r>
        <w:t xml:space="preserve">Gambar 2. </w:t>
      </w:r>
      <w:r>
        <w:fldChar w:fldCharType="begin"/>
      </w:r>
      <w:r>
        <w:instrText xml:space="preserve"> SEQ Gambar_2. \* ARABIC </w:instrText>
      </w:r>
      <w:r>
        <w:fldChar w:fldCharType="separate"/>
      </w:r>
      <w:r w:rsidR="00BB0F63">
        <w:rPr>
          <w:noProof/>
        </w:rPr>
        <w:t>4</w:t>
      </w:r>
      <w:r>
        <w:fldChar w:fldCharType="end"/>
      </w:r>
      <w:r>
        <w:t xml:space="preserve"> Histogram LBPH</w:t>
      </w:r>
      <w:bookmarkEnd w:id="84"/>
    </w:p>
    <w:p w14:paraId="3B0896AF" w14:textId="77777777" w:rsidR="00063DA4" w:rsidRDefault="00063DA4" w:rsidP="00063DA4">
      <w:pPr>
        <w:pStyle w:val="base"/>
        <w:spacing w:line="240" w:lineRule="auto"/>
        <w:ind w:left="1985" w:firstLine="0"/>
        <w:jc w:val="center"/>
      </w:pPr>
      <w:r>
        <w:t>Sumber: (Li Wang dan Ali Akbar Siddique, 2020)</w:t>
      </w:r>
    </w:p>
    <w:p w14:paraId="49FE2B9B" w14:textId="1BDBCB26" w:rsidR="007B59EB" w:rsidRPr="00322090" w:rsidRDefault="007B59EB" w:rsidP="007B59EB">
      <w:pPr>
        <w:pStyle w:val="base"/>
        <w:numPr>
          <w:ilvl w:val="6"/>
          <w:numId w:val="7"/>
        </w:numPr>
        <w:ind w:left="1985"/>
        <w:rPr>
          <w:i/>
          <w:iCs w:val="0"/>
        </w:rPr>
      </w:pPr>
      <w:r>
        <w:t>Membuat Dataset</w:t>
      </w:r>
    </w:p>
    <w:p w14:paraId="567C1351" w14:textId="257753BB" w:rsidR="00322090" w:rsidRDefault="007C7598" w:rsidP="00322090">
      <w:pPr>
        <w:pStyle w:val="base"/>
        <w:ind w:left="1985" w:firstLine="0"/>
      </w:pPr>
      <w:r>
        <w:t xml:space="preserve">Penulis merancang sendiri </w:t>
      </w:r>
      <w:r w:rsidRPr="00DE1EF6">
        <w:rPr>
          <w:i/>
          <w:iCs w:val="0"/>
        </w:rPr>
        <w:t>dataset</w:t>
      </w:r>
      <w:r>
        <w:t xml:space="preserve"> yang akan dibuat</w:t>
      </w:r>
      <w:r w:rsidR="009330BD">
        <w:t xml:space="preserve">, </w:t>
      </w:r>
      <w:r w:rsidR="009330BD" w:rsidRPr="009478D4">
        <w:rPr>
          <w:i/>
          <w:iCs w:val="0"/>
        </w:rPr>
        <w:t>dataset</w:t>
      </w:r>
      <w:r w:rsidR="009330BD">
        <w:t xml:space="preserve"> berisi 3 gambar untuk setiap wajah. </w:t>
      </w:r>
      <w:r w:rsidR="009330BD" w:rsidRPr="00DE1EF6">
        <w:rPr>
          <w:i/>
          <w:iCs w:val="0"/>
        </w:rPr>
        <w:t>Dataset</w:t>
      </w:r>
      <w:r w:rsidR="009330BD">
        <w:t xml:space="preserve"> akan dilatih setiap </w:t>
      </w:r>
      <w:r w:rsidR="009330BD">
        <w:lastRenderedPageBreak/>
        <w:t xml:space="preserve">ada </w:t>
      </w:r>
      <w:r w:rsidR="009478D4">
        <w:t>pengguna</w:t>
      </w:r>
      <w:r w:rsidR="009330BD">
        <w:t xml:space="preserve"> yang mendaftarkan wajahnya ke sistem absen ini. Gambar 2.</w:t>
      </w:r>
      <w:r w:rsidR="009D5F2B">
        <w:t>5</w:t>
      </w:r>
      <w:r w:rsidR="009330BD">
        <w:t xml:space="preserve"> menunjukan contoh gambar dalam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6CA8E0DF" w:rsidR="009330BD" w:rsidRDefault="00B363C3" w:rsidP="008B4EEB">
      <w:pPr>
        <w:pStyle w:val="Caption"/>
        <w:rPr>
          <w:lang w:val="en-US"/>
        </w:rPr>
      </w:pPr>
      <w:bookmarkStart w:id="85" w:name="_Toc82813387"/>
      <w:r w:rsidRPr="00DD2EC1">
        <w:t xml:space="preserve">Gambar 2. </w:t>
      </w:r>
      <w:r w:rsidRPr="00DD2EC1">
        <w:fldChar w:fldCharType="begin"/>
      </w:r>
      <w:r w:rsidRPr="00DD2EC1">
        <w:instrText xml:space="preserve"> SEQ Gambar_2. \* ARABIC </w:instrText>
      </w:r>
      <w:r w:rsidRPr="00DD2EC1">
        <w:fldChar w:fldCharType="separate"/>
      </w:r>
      <w:r w:rsidR="00BB0F63">
        <w:rPr>
          <w:noProof/>
        </w:rPr>
        <w:t>5</w:t>
      </w:r>
      <w:r w:rsidRPr="00DD2EC1">
        <w:fldChar w:fldCharType="end"/>
      </w:r>
      <w:r w:rsidRPr="00DD2EC1">
        <w:rPr>
          <w:lang w:val="en-US"/>
        </w:rPr>
        <w:t xml:space="preserve"> Contoh gambar dalam dataset</w:t>
      </w:r>
      <w:bookmarkEnd w:id="85"/>
    </w:p>
    <w:p w14:paraId="3F7C00AE" w14:textId="1265D7FB" w:rsidR="00F86DEE" w:rsidRPr="00F86DEE" w:rsidRDefault="00F86DEE" w:rsidP="00DE1EF6">
      <w:pPr>
        <w:pStyle w:val="base"/>
        <w:spacing w:line="240" w:lineRule="auto"/>
        <w:ind w:left="1701" w:firstLine="0"/>
        <w:jc w:val="center"/>
      </w:pPr>
      <w:r>
        <w:t xml:space="preserve">Sumber: </w:t>
      </w:r>
      <w:r w:rsidR="00063DA4">
        <w:t>(</w:t>
      </w:r>
      <w:r>
        <w:t>A.Singh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r>
        <w:t>Pengenalan Wajah (</w:t>
      </w:r>
      <w:r>
        <w:rPr>
          <w:i/>
          <w:iCs w:val="0"/>
        </w:rPr>
        <w:t>Face Recognition</w:t>
      </w:r>
      <w:r>
        <w:t>)</w:t>
      </w:r>
    </w:p>
    <w:p w14:paraId="521E2D42" w14:textId="6F64016C" w:rsidR="00A570F5" w:rsidRPr="00A570F5" w:rsidRDefault="00B363C3" w:rsidP="001A2315">
      <w:pPr>
        <w:pStyle w:val="base"/>
        <w:ind w:left="1985" w:firstLine="0"/>
      </w:pPr>
      <w:r>
        <w:t xml:space="preserve">Dalam langkah ini gambar akan diproses menggunakan operator LBP seperti pada Gambar </w:t>
      </w:r>
      <w:r w:rsidR="00ED5BFB">
        <w:t>2</w:t>
      </w:r>
      <w:r>
        <w:t xml:space="preserve">.1. Setelah perhitungan </w:t>
      </w:r>
      <w:r w:rsidR="001A2315">
        <w:t xml:space="preserve">menggunakan operator LBP selesai dan menghasilkan Histogram, maka akan dibandingkan dengan </w:t>
      </w:r>
      <w:r w:rsidR="001A2315" w:rsidRPr="00DE1EF6">
        <w:rPr>
          <w:i/>
          <w:iCs w:val="0"/>
        </w:rPr>
        <w:t>dataset</w:t>
      </w:r>
      <w:r w:rsidR="001A2315">
        <w:t xml:space="preserve"> yang sudah ada.</w:t>
      </w:r>
    </w:p>
    <w:p w14:paraId="5FAF106A" w14:textId="31BF4522" w:rsidR="0057652E" w:rsidRDefault="0057652E" w:rsidP="008520CD">
      <w:pPr>
        <w:pStyle w:val="Heading3"/>
      </w:pPr>
      <w:bookmarkStart w:id="86" w:name="_Toc84775336"/>
      <w:bookmarkStart w:id="87" w:name="_Toc84839841"/>
      <w:r>
        <w:t>Open</w:t>
      </w:r>
      <w:r w:rsidR="001A2315">
        <w:t>CV</w:t>
      </w:r>
      <w:bookmarkEnd w:id="86"/>
      <w:bookmarkEnd w:id="87"/>
    </w:p>
    <w:p w14:paraId="5A9B645C" w14:textId="61F57506" w:rsidR="00110A20" w:rsidRDefault="001A2315" w:rsidP="00D24ED7">
      <w:pPr>
        <w:pStyle w:val="base"/>
        <w:ind w:left="1418"/>
      </w:pPr>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w:t>
      </w:r>
      <w:r w:rsidR="00110A20">
        <w:t xml:space="preserve"> </w:t>
      </w:r>
    </w:p>
    <w:p w14:paraId="0A203E95" w14:textId="68359100" w:rsidR="001A2315" w:rsidRDefault="00110A20" w:rsidP="00D24ED7">
      <w:pPr>
        <w:pStyle w:val="base"/>
        <w:ind w:left="1418"/>
      </w:pPr>
      <w:r w:rsidRPr="00110A20">
        <w:t xml:space="preserve">OpenCV </w:t>
      </w:r>
      <w:r>
        <w:t>memiliki</w:t>
      </w:r>
      <w:r w:rsidRPr="00110A20">
        <w:t xml:space="preserve"> lisensi BSD yang</w:t>
      </w:r>
      <w:r>
        <w:t xml:space="preserve"> </w:t>
      </w:r>
      <w:r w:rsidRPr="00110A20">
        <w:t>lebih</w:t>
      </w:r>
      <w:r>
        <w:t xml:space="preserve"> </w:t>
      </w:r>
      <w:r w:rsidRPr="00110A20">
        <w:t>bebas</w:t>
      </w:r>
      <w:r>
        <w:t xml:space="preserve"> </w:t>
      </w:r>
      <w:r w:rsidRPr="00110A20">
        <w:t>daripada</w:t>
      </w:r>
      <w:r>
        <w:t xml:space="preserve"> </w:t>
      </w:r>
      <w:r w:rsidRPr="00110A20">
        <w:t>GPL,</w:t>
      </w:r>
      <w:r>
        <w:t xml:space="preserve"> </w:t>
      </w:r>
      <w:r w:rsidRPr="00110A20">
        <w:t>dan memberikan</w:t>
      </w:r>
      <w:r>
        <w:t xml:space="preserve"> </w:t>
      </w:r>
      <w:r w:rsidRPr="00110A20">
        <w:t>kebebasan</w:t>
      </w:r>
      <w:r>
        <w:t xml:space="preserve"> </w:t>
      </w:r>
      <w:r w:rsidRPr="00110A20">
        <w:t>sepenuhnya</w:t>
      </w:r>
      <w:r>
        <w:t xml:space="preserve"> </w:t>
      </w:r>
      <w:r w:rsidRPr="00110A20">
        <w:t>untuk dimanfaatkan</w:t>
      </w:r>
      <w:r>
        <w:t xml:space="preserve"> </w:t>
      </w:r>
      <w:r w:rsidRPr="00110A20">
        <w:lastRenderedPageBreak/>
        <w:t>secara</w:t>
      </w:r>
      <w:r>
        <w:t xml:space="preserve"> </w:t>
      </w:r>
      <w:r w:rsidRPr="00110A20">
        <w:t>komersi</w:t>
      </w:r>
      <w:r w:rsidR="00904F60">
        <w:t>a</w:t>
      </w:r>
      <w:r w:rsidRPr="00110A20">
        <w:t>l</w:t>
      </w:r>
      <w:r>
        <w:t xml:space="preserve"> </w:t>
      </w:r>
      <w:r w:rsidRPr="00110A20">
        <w:t>tanpa</w:t>
      </w:r>
      <w:r>
        <w:t xml:space="preserve"> </w:t>
      </w:r>
      <w:r w:rsidRPr="00110A20">
        <w:t>perlu</w:t>
      </w:r>
      <w:r>
        <w:t xml:space="preserve"> </w:t>
      </w:r>
      <w:r w:rsidRPr="00110A20">
        <w:t>mengungkapkan</w:t>
      </w:r>
      <w:r>
        <w:t xml:space="preserve"> </w:t>
      </w:r>
      <w:r w:rsidRPr="00110A20">
        <w:t>kode</w:t>
      </w:r>
      <w:r>
        <w:t xml:space="preserve"> </w:t>
      </w:r>
      <w:r w:rsidRPr="00110A20">
        <w:t>sumbernya.</w:t>
      </w:r>
      <w:r>
        <w:t xml:space="preserve"> </w:t>
      </w:r>
      <w:r w:rsidRPr="00110A20">
        <w:t>Ia</w:t>
      </w:r>
      <w:r>
        <w:t xml:space="preserve"> </w:t>
      </w:r>
      <w:r w:rsidRPr="00110A20">
        <w:t>juga mendukung</w:t>
      </w:r>
      <w:r>
        <w:t xml:space="preserve"> </w:t>
      </w:r>
      <w:r w:rsidRPr="00110A20">
        <w:t>bahasa</w:t>
      </w:r>
      <w:r>
        <w:t xml:space="preserve"> </w:t>
      </w:r>
      <w:r w:rsidRPr="00110A20">
        <w:t>pemrograman</w:t>
      </w:r>
      <w:r>
        <w:t xml:space="preserve"> </w:t>
      </w:r>
      <w:r w:rsidRPr="00110A20">
        <w:t>C++, C,</w:t>
      </w:r>
      <w:r>
        <w:t xml:space="preserve"> </w:t>
      </w:r>
      <w:r w:rsidRPr="00110A20">
        <w:t>Python</w:t>
      </w:r>
      <w:r>
        <w:t xml:space="preserve"> </w:t>
      </w:r>
      <w:r w:rsidRPr="00110A20">
        <w:t>dan</w:t>
      </w:r>
      <w:r>
        <w:t xml:space="preserve"> </w:t>
      </w:r>
      <w:r w:rsidRPr="00110A20">
        <w:t>Java,</w:t>
      </w:r>
      <w:r>
        <w:t xml:space="preserve"> </w:t>
      </w:r>
      <w:r w:rsidRPr="00110A20">
        <w:t>termasuk</w:t>
      </w:r>
      <w:r>
        <w:t xml:space="preserve"> </w:t>
      </w:r>
      <w:r w:rsidRPr="00110A20">
        <w:t>untuk</w:t>
      </w:r>
      <w:r>
        <w:t xml:space="preserve"> </w:t>
      </w:r>
      <w:r w:rsidRPr="00110A20">
        <w:t>sistem</w:t>
      </w:r>
      <w:r>
        <w:t xml:space="preserve"> </w:t>
      </w:r>
      <w:r w:rsidRPr="00110A20">
        <w:t>operasi</w:t>
      </w:r>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90208E">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2]","plainTextFormattedCitation":"[12]","previouslyFormattedCitation":"[12]"},"properties":{"noteIndex":0},"schema":"https://github.com/citation-style-language/schema/raw/master/csl-citation.json"}</w:instrText>
      </w:r>
      <w:r>
        <w:fldChar w:fldCharType="separate"/>
      </w:r>
      <w:r w:rsidRPr="00110A20">
        <w:rPr>
          <w:noProof/>
        </w:rPr>
        <w:t>[12]</w:t>
      </w:r>
      <w:r>
        <w:fldChar w:fldCharType="end"/>
      </w:r>
      <w:r>
        <w:t>.</w:t>
      </w:r>
    </w:p>
    <w:p w14:paraId="7D47F4F5" w14:textId="160D4702" w:rsidR="00F06F9E" w:rsidRDefault="00F06F9E" w:rsidP="008520CD">
      <w:pPr>
        <w:pStyle w:val="Heading3"/>
      </w:pPr>
      <w:bookmarkStart w:id="88" w:name="_Toc84775337"/>
      <w:bookmarkStart w:id="89" w:name="_Toc84839842"/>
      <w:r>
        <w:t>Computer Vision</w:t>
      </w:r>
      <w:bookmarkEnd w:id="88"/>
      <w:bookmarkEnd w:id="89"/>
    </w:p>
    <w:p w14:paraId="35A07AF9" w14:textId="251FC7D6" w:rsidR="00F06F9E" w:rsidRPr="00F06F9E" w:rsidRDefault="00DD2EC1" w:rsidP="00D24ED7">
      <w:pPr>
        <w:pStyle w:val="base"/>
        <w:ind w:left="1560"/>
      </w:pPr>
      <w:r w:rsidRPr="00DD2EC1">
        <w:rPr>
          <w:i/>
          <w:iCs w:val="0"/>
        </w:rPr>
        <w:t>Computer Vision</w:t>
      </w:r>
      <w:r w:rsidR="006F7FA3" w:rsidRPr="006F7FA3">
        <w:t xml:space="preserve"> adalah bagian dari komputer yang menggambarkan bagaimana komputer terlihat </w:t>
      </w:r>
      <w:r w:rsidR="0024071B">
        <w:t>layaknya</w:t>
      </w:r>
      <w:r w:rsidR="006F7FA3" w:rsidRPr="006F7FA3">
        <w:t xml:space="preserve"> manusia, dan karena </w:t>
      </w:r>
      <w:r w:rsidR="0024071B">
        <w:t>ini</w:t>
      </w:r>
      <w:r w:rsidR="006F7FA3" w:rsidRPr="006F7FA3">
        <w:t xml:space="preserve"> terkait erat dengan penglihatan, cahaya juga merupakan faktor penting dalam hal ini</w:t>
      </w:r>
      <w:r w:rsidR="00F06F9E">
        <w:t xml:space="preserve"> </w:t>
      </w:r>
      <w:r w:rsidR="00F06F9E">
        <w:fldChar w:fldCharType="begin" w:fldLock="1"/>
      </w:r>
      <w:r w:rsidR="0090208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3]","plainTextFormattedCitation":"[13]","previouslyFormattedCitation":"[13]"},"properties":{"noteIndex":0},"schema":"https://github.com/citation-style-language/schema/raw/master/csl-citation.json"}</w:instrText>
      </w:r>
      <w:r w:rsidR="00F06F9E">
        <w:fldChar w:fldCharType="separate"/>
      </w:r>
      <w:r w:rsidR="00110A20" w:rsidRPr="00110A20">
        <w:rPr>
          <w:noProof/>
        </w:rPr>
        <w:t>[13]</w:t>
      </w:r>
      <w:r w:rsidR="00F06F9E">
        <w:fldChar w:fldCharType="end"/>
      </w:r>
      <w:r w:rsidR="00F06F9E">
        <w:t>.</w:t>
      </w:r>
    </w:p>
    <w:p w14:paraId="0E4AF0F2" w14:textId="1EBA55ED" w:rsidR="0057652E" w:rsidRDefault="0057652E" w:rsidP="008520CD">
      <w:pPr>
        <w:pStyle w:val="Heading3"/>
      </w:pPr>
      <w:bookmarkStart w:id="90" w:name="_Toc84775338"/>
      <w:bookmarkStart w:id="91" w:name="_Toc84839843"/>
      <w:r>
        <w:t>Python</w:t>
      </w:r>
      <w:bookmarkEnd w:id="90"/>
      <w:bookmarkEnd w:id="91"/>
    </w:p>
    <w:p w14:paraId="1BAE16C9" w14:textId="61BF7B0F" w:rsidR="00F06F9E" w:rsidRDefault="00F06F9E" w:rsidP="00D24ED7">
      <w:pPr>
        <w:pStyle w:val="base"/>
        <w:ind w:left="1560"/>
      </w:pPr>
      <w:r w:rsidRPr="00F06F9E">
        <w:t xml:space="preserve">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w:t>
      </w:r>
      <w:r w:rsidRPr="007D3E62">
        <w:rPr>
          <w:i/>
          <w:iCs w:val="0"/>
        </w:rPr>
        <w:t>programmable</w:t>
      </w:r>
      <w:r w:rsidRPr="00F06F9E">
        <w:t xml:space="preserve"> antarmuka. Terakhir, </w:t>
      </w:r>
      <w:r w:rsidRPr="00F06F9E">
        <w:lastRenderedPageBreak/>
        <w:t xml:space="preserve">Python bersifat </w:t>
      </w:r>
      <w:r w:rsidR="007D3E62">
        <w:t>portable,</w:t>
      </w:r>
      <w:r w:rsidRPr="00F06F9E">
        <w:t xml:space="preserve"> ia berjalan di banyak varian Unix termasuk Linux dan macOS, dan di Windows.</w:t>
      </w:r>
    </w:p>
    <w:p w14:paraId="2028AD0F" w14:textId="7549D732" w:rsidR="00826F17" w:rsidRDefault="00826F17" w:rsidP="008520CD">
      <w:pPr>
        <w:pStyle w:val="Heading3"/>
      </w:pPr>
      <w:bookmarkStart w:id="92" w:name="_Toc84775339"/>
      <w:bookmarkStart w:id="93" w:name="_Toc84839844"/>
      <w:r>
        <w:t>Amazon Web Service (AWS)</w:t>
      </w:r>
      <w:bookmarkEnd w:id="92"/>
      <w:bookmarkEnd w:id="93"/>
    </w:p>
    <w:p w14:paraId="57772522" w14:textId="6A0899DE" w:rsidR="00826F17" w:rsidRDefault="000F40DF" w:rsidP="00B953D5">
      <w:pPr>
        <w:pStyle w:val="base"/>
        <w:ind w:left="1560"/>
      </w:pPr>
      <w:r>
        <w:t xml:space="preserve">Ada banyak definisi dan interpretasi komputasi awan yang dapat ditemukan dari berbagai sumber. Istilah "komputasi awan" itu sendiri kemungkinan berasal dari diagram jaringan dimana </w:t>
      </w:r>
      <w:r w:rsidRPr="00B953D5">
        <w:rPr>
          <w:i/>
          <w:iCs w:val="0"/>
        </w:rPr>
        <w:t>cloud</w:t>
      </w:r>
      <w:r>
        <w:t xml:space="preserve"> bentuk digunakan untuk menggambarkan jenis jaringan tertentu, baik </w:t>
      </w:r>
      <w:r w:rsidR="007D3E62">
        <w:t>i</w:t>
      </w:r>
      <w:r>
        <w:t xml:space="preserve">nternet atau jaringan internal. </w:t>
      </w:r>
      <w:r w:rsidR="00B953D5">
        <w:t xml:space="preserve">Beberapa sumber 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90208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4]","plainTextFormattedCitation":"[14]","previouslyFormattedCitation":"[14]"},"properties":{"noteIndex":0},"schema":"https://github.com/citation-style-language/schema/raw/master/csl-citation.json"}</w:instrText>
      </w:r>
      <w:r w:rsidR="00B953D5">
        <w:fldChar w:fldCharType="separate"/>
      </w:r>
      <w:r w:rsidR="00110A20" w:rsidRPr="00110A20">
        <w:rPr>
          <w:noProof/>
        </w:rPr>
        <w:t>[14]</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28" w:history="1">
        <w:r w:rsidR="000C2138" w:rsidRPr="000C2138">
          <w:rPr>
            <w:rStyle w:val="Hyperlink"/>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02314CD5" w:rsidR="00411B35" w:rsidRDefault="00D5071B" w:rsidP="00411B35">
      <w:pPr>
        <w:pStyle w:val="Heading2"/>
      </w:pPr>
      <w:bookmarkStart w:id="94" w:name="_Toc84775340"/>
      <w:bookmarkStart w:id="95" w:name="_Toc84839845"/>
      <w:r>
        <w:t>Metode</w:t>
      </w:r>
      <w:r w:rsidRPr="00D5071B">
        <w:t xml:space="preserve"> Pengembangan Perangkat Lunak</w:t>
      </w:r>
      <w:bookmarkEnd w:id="94"/>
      <w:bookmarkEnd w:id="95"/>
    </w:p>
    <w:p w14:paraId="3EE0695C" w14:textId="49B4D2EC" w:rsidR="0057652E" w:rsidRDefault="0057652E" w:rsidP="008520CD">
      <w:pPr>
        <w:pStyle w:val="Heading3"/>
      </w:pPr>
      <w:bookmarkStart w:id="96" w:name="_Toc84775341"/>
      <w:bookmarkStart w:id="97" w:name="_Toc84839846"/>
      <w:r>
        <w:t>Waterfall</w:t>
      </w:r>
      <w:bookmarkEnd w:id="96"/>
      <w:bookmarkEnd w:id="97"/>
    </w:p>
    <w:p w14:paraId="5BFF1E4B" w14:textId="4CD67B04" w:rsidR="00373951" w:rsidRPr="00373951" w:rsidRDefault="00373951" w:rsidP="009C6937">
      <w:pPr>
        <w:pStyle w:val="base"/>
        <w:ind w:left="1560"/>
      </w:pPr>
      <w:r>
        <w:t xml:space="preserve">Pengembangan perangkat lunak meliputi metode,  proses, dan alat  yang memudahkan dalam proses pengembangan </w:t>
      </w:r>
      <w:r>
        <w:lastRenderedPageBreak/>
        <w:t>perangkat lunak dari tahap satu</w:t>
      </w:r>
      <w:r w:rsidR="00DE1EF6">
        <w:t xml:space="preserve"> </w:t>
      </w:r>
      <w:r>
        <w:t xml:space="preserve">ke tahap lainnya agar menghasilkan perangkat lunak yang berkualitas </w:t>
      </w:r>
      <w:r>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00110A20" w:rsidRPr="00110A20">
        <w:rPr>
          <w:noProof/>
        </w:rPr>
        <w:t>[15]</w:t>
      </w:r>
      <w:r>
        <w:fldChar w:fldCharType="end"/>
      </w:r>
      <w:r>
        <w:t>.</w:t>
      </w:r>
    </w:p>
    <w:p w14:paraId="3EE4C4D2" w14:textId="1C93ACBC" w:rsidR="009C6937" w:rsidRDefault="00373951" w:rsidP="009C6937">
      <w:pPr>
        <w:pStyle w:val="base"/>
        <w:ind w:left="1560"/>
        <w:rPr>
          <w:lang w:val="id-ID"/>
        </w:rPr>
      </w:pPr>
      <w:r>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90208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C6937">
        <w:rPr>
          <w:lang w:val="id-ID"/>
        </w:rPr>
        <w:fldChar w:fldCharType="separate"/>
      </w:r>
      <w:r w:rsidR="00110A20" w:rsidRPr="00110A20">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4A0AE0B4" w:rsidR="009A146B" w:rsidRDefault="009A146B" w:rsidP="00063DA4">
      <w:pPr>
        <w:pStyle w:val="base"/>
        <w:spacing w:after="0" w:line="240" w:lineRule="auto"/>
        <w:ind w:left="1560" w:firstLine="0"/>
        <w:jc w:val="center"/>
      </w:pPr>
      <w:bookmarkStart w:id="98" w:name="_Toc82813388"/>
      <w:r w:rsidRPr="00DD2EC1">
        <w:t xml:space="preserve">Gambar 2. </w:t>
      </w:r>
      <w:r w:rsidRPr="00DD2EC1">
        <w:fldChar w:fldCharType="begin"/>
      </w:r>
      <w:r w:rsidRPr="00DD2EC1">
        <w:instrText xml:space="preserve"> SEQ Gambar_2. \* ARABIC </w:instrText>
      </w:r>
      <w:r w:rsidRPr="00DD2EC1">
        <w:fldChar w:fldCharType="separate"/>
      </w:r>
      <w:r w:rsidR="00BB0F63">
        <w:rPr>
          <w:noProof/>
        </w:rPr>
        <w:t>6</w:t>
      </w:r>
      <w:r w:rsidRPr="00DD2EC1">
        <w:fldChar w:fldCharType="end"/>
      </w:r>
      <w:r w:rsidRPr="00DD2EC1">
        <w:t xml:space="preserve"> Model Pengembangan Waterfall (Pressman 2002)</w:t>
      </w:r>
      <w:bookmarkEnd w:id="98"/>
    </w:p>
    <w:p w14:paraId="67A18C27" w14:textId="2511A2BF" w:rsidR="00063DA4" w:rsidRPr="00DD2EC1" w:rsidRDefault="00063DA4" w:rsidP="00063DA4">
      <w:pPr>
        <w:pStyle w:val="base"/>
        <w:spacing w:line="240" w:lineRule="auto"/>
        <w:ind w:left="1701" w:firstLine="0"/>
        <w:jc w:val="center"/>
      </w:pPr>
      <w:r>
        <w:t>Sumber: (Pressman, 2002)</w:t>
      </w:r>
    </w:p>
    <w:p w14:paraId="52E11CFF" w14:textId="67F6FA1B" w:rsidR="0057652E" w:rsidRDefault="0057652E" w:rsidP="008520CD">
      <w:pPr>
        <w:pStyle w:val="Heading3"/>
      </w:pPr>
      <w:bookmarkStart w:id="99" w:name="_Toc84775342"/>
      <w:bookmarkStart w:id="100" w:name="_Toc84839847"/>
      <w:r>
        <w:t>Tahapan-tahapan Waterfall</w:t>
      </w:r>
      <w:bookmarkEnd w:id="99"/>
      <w:bookmarkEnd w:id="100"/>
    </w:p>
    <w:p w14:paraId="36667C7E" w14:textId="6F7FD76D" w:rsidR="005D36E4" w:rsidRDefault="005D36E4" w:rsidP="009C6937">
      <w:pPr>
        <w:pStyle w:val="base"/>
        <w:ind w:left="1560"/>
      </w:pPr>
      <w:r>
        <w:t>Tahapan-tahapan dalam metode waterfall adalah sebagai berikut</w:t>
      </w:r>
      <w:r w:rsidR="009A146B">
        <w:t xml:space="preserve"> </w:t>
      </w:r>
      <w:r w:rsidR="009A146B">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A146B">
        <w:fldChar w:fldCharType="separate"/>
      </w:r>
      <w:r w:rsidR="00110A20" w:rsidRPr="00110A20">
        <w:rPr>
          <w:noProof/>
        </w:rPr>
        <w:t>[15]</w:t>
      </w:r>
      <w:r w:rsidR="009A146B">
        <w:fldChar w:fldCharType="end"/>
      </w:r>
      <w:r>
        <w:t>:</w:t>
      </w:r>
    </w:p>
    <w:p w14:paraId="2D4A758B" w14:textId="08060CD5" w:rsidR="009A146B" w:rsidRDefault="009A146B" w:rsidP="009A146B">
      <w:pPr>
        <w:pStyle w:val="base"/>
        <w:numPr>
          <w:ilvl w:val="6"/>
          <w:numId w:val="7"/>
        </w:numPr>
        <w:ind w:left="1985"/>
      </w:pPr>
      <w:r>
        <w:t>Analisis kebutuhan perangkat lunak.</w:t>
      </w:r>
    </w:p>
    <w:p w14:paraId="6B27045E" w14:textId="6703D6ED" w:rsidR="00373951" w:rsidRDefault="00373951" w:rsidP="00373951">
      <w:pPr>
        <w:pStyle w:val="base"/>
        <w:ind w:left="1985" w:firstLine="0"/>
      </w:pPr>
      <w:r>
        <w:lastRenderedPageBreak/>
        <w:t xml:space="preserve">Tahap ini merupakan tahap untuk mengumpulkan kebutuhan perangkat lunak. Tujuan dari tahap ini yaitu untuk mengetahui apa saja kebutuhan untuk membuat sebuah perangkat lunak atau </w:t>
      </w:r>
      <w:r>
        <w:rPr>
          <w:i/>
          <w:iCs w:val="0"/>
        </w:rPr>
        <w:t xml:space="preserve">software. </w:t>
      </w:r>
      <w:r w:rsidRPr="00DE1EF6">
        <w:t>Analisis kebutuhan perangkat lunak ini perlu didokumentasikan</w:t>
      </w:r>
      <w:r>
        <w:rPr>
          <w:i/>
          <w:iCs w:val="0"/>
        </w:rPr>
        <w:t xml:space="preserve"> </w:t>
      </w:r>
      <w:r>
        <w:t>untuk dilihat kembali oleh pengguna apakah kebutuhan sudah sesuai atau tidak.</w:t>
      </w:r>
    </w:p>
    <w:p w14:paraId="7D0A265E" w14:textId="02D381A4" w:rsidR="009A146B" w:rsidRDefault="009A146B" w:rsidP="009A146B">
      <w:pPr>
        <w:pStyle w:val="base"/>
        <w:numPr>
          <w:ilvl w:val="6"/>
          <w:numId w:val="7"/>
        </w:numPr>
        <w:ind w:left="1985"/>
      </w:pPr>
      <w:r>
        <w:t>Desain</w:t>
      </w:r>
    </w:p>
    <w:p w14:paraId="072117EB" w14:textId="195936EA" w:rsidR="00373951" w:rsidRDefault="008B59FE" w:rsidP="00373951">
      <w:pPr>
        <w:pStyle w:val="base"/>
        <w:ind w:left="1985" w:firstLine="0"/>
      </w:pPr>
      <w:r>
        <w:t>Desain merupakan tahapan yang berfokus pada perangkat lunak yang meliputi arsitektur, struktur data, antarmuka perangkat lunak, dan prosedur pe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9A146B">
      <w:pPr>
        <w:pStyle w:val="base"/>
        <w:numPr>
          <w:ilvl w:val="6"/>
          <w:numId w:val="7"/>
        </w:numPr>
        <w:ind w:left="1985"/>
      </w:pPr>
      <w:r>
        <w:t>Pembuatan Kode</w:t>
      </w:r>
    </w:p>
    <w:p w14:paraId="10284DF6" w14:textId="0E9C694E" w:rsidR="008B59FE" w:rsidRDefault="008B59FE" w:rsidP="008B59FE">
      <w:pPr>
        <w:pStyle w:val="base"/>
        <w:ind w:left="1985" w:firstLine="0"/>
      </w:pPr>
      <w:r>
        <w:t>Dalam tahap ini desain yang sebelumnya telah dibuat akan diterapkan ke</w:t>
      </w:r>
      <w:r w:rsidR="00904F60">
        <w:t xml:space="preserve"> </w:t>
      </w:r>
      <w:r>
        <w:t>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9A146B">
      <w:pPr>
        <w:pStyle w:val="base"/>
        <w:numPr>
          <w:ilvl w:val="6"/>
          <w:numId w:val="7"/>
        </w:numPr>
        <w:ind w:left="1985"/>
      </w:pPr>
      <w:r>
        <w:lastRenderedPageBreak/>
        <w:t>Pengujian</w:t>
      </w:r>
    </w:p>
    <w:p w14:paraId="3FB20F26" w14:textId="4B68B717" w:rsidR="008B59FE" w:rsidRDefault="008B59FE" w:rsidP="008B59FE">
      <w:pPr>
        <w:pStyle w:val="base"/>
        <w:ind w:left="1985" w:firstLine="0"/>
      </w:pPr>
      <w:r w:rsidRPr="008B59FE">
        <w:t xml:space="preserve">Tahapan biasanya ini merupakan tahapan yang paling panjang. Sistem dipasang dan digunakan secara nyata. </w:t>
      </w:r>
      <w:r>
        <w:t>pengujian</w:t>
      </w:r>
      <w:r w:rsidRPr="008B59FE">
        <w:t xml:space="preserve"> melibatkan pembetulan kesalahan-kesalahan yang tidak ditemukan pada tahapan sebelumnya, meningkatkan implementasi dari unit sistem, dan meningkatkan layanan sistem sebagai kebutuhan baru.</w:t>
      </w:r>
    </w:p>
    <w:p w14:paraId="108C391E" w14:textId="43B97D30" w:rsidR="00411B35" w:rsidRDefault="00411B35" w:rsidP="00411B35">
      <w:pPr>
        <w:pStyle w:val="Heading2"/>
      </w:pPr>
      <w:bookmarkStart w:id="101" w:name="_Toc84775343"/>
      <w:bookmarkStart w:id="102" w:name="_Toc84839848"/>
      <w:r>
        <w:t>Tools Perancangan</w:t>
      </w:r>
      <w:bookmarkEnd w:id="101"/>
      <w:bookmarkEnd w:id="102"/>
    </w:p>
    <w:p w14:paraId="3B000226" w14:textId="56EAAA64" w:rsidR="0057652E" w:rsidRDefault="00DD2EC1" w:rsidP="008520CD">
      <w:pPr>
        <w:pStyle w:val="Heading3"/>
      </w:pPr>
      <w:bookmarkStart w:id="103" w:name="_Toc84775344"/>
      <w:bookmarkStart w:id="104" w:name="_Toc84839849"/>
      <w:r>
        <w:t>Flowchart</w:t>
      </w:r>
      <w:bookmarkEnd w:id="103"/>
      <w:bookmarkEnd w:id="104"/>
    </w:p>
    <w:p w14:paraId="71CC9275" w14:textId="0CD5F0C6" w:rsidR="006A30EC" w:rsidRDefault="00DD2EC1" w:rsidP="006A30EC">
      <w:pPr>
        <w:pStyle w:val="base"/>
        <w:ind w:left="1560"/>
      </w:pPr>
      <w:r>
        <w:rPr>
          <w:i/>
          <w:iCs w:val="0"/>
        </w:rPr>
        <w:t>Flowchart</w:t>
      </w:r>
      <w:r w:rsidR="006A30EC">
        <w:t xml:space="preserve"> menurut Drs. Suarga, M.Sc,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90208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6]","plainTextFormattedCitation":"[16]","previouslyFormattedCitation":"[16]"},"properties":{"noteIndex":0},"schema":"https://github.com/citation-style-language/schema/raw/master/csl-citation.json"}</w:instrText>
      </w:r>
      <w:r w:rsidR="00B2559C">
        <w:fldChar w:fldCharType="separate"/>
      </w:r>
      <w:r w:rsidR="00110A20" w:rsidRPr="00110A20">
        <w:rPr>
          <w:noProof/>
        </w:rPr>
        <w:t>[16]</w:t>
      </w:r>
      <w:r w:rsidR="00B2559C">
        <w:fldChar w:fldCharType="end"/>
      </w:r>
      <w:r w:rsidR="00B2559C">
        <w:t>, yaitu:</w:t>
      </w:r>
    </w:p>
    <w:p w14:paraId="507996B5" w14:textId="77777777" w:rsidR="00B2559C" w:rsidRDefault="00B2559C" w:rsidP="00EA588A">
      <w:pPr>
        <w:pStyle w:val="ayat-sub"/>
      </w:pPr>
      <w:r>
        <w:t xml:space="preserve">Simbol </w:t>
      </w:r>
      <w:r w:rsidR="00DD2EC1">
        <w:rPr>
          <w:i/>
        </w:rPr>
        <w:t>flowchart</w:t>
      </w:r>
      <w:r>
        <w:rPr>
          <w:i/>
        </w:rPr>
        <w:t xml:space="preserve"> </w:t>
      </w:r>
      <w:r>
        <w:t>program</w:t>
      </w:r>
    </w:p>
    <w:p w14:paraId="774EFAEB" w14:textId="443A84CB" w:rsidR="00B05393" w:rsidRDefault="006E62F1" w:rsidP="009478D4">
      <w:pPr>
        <w:pStyle w:val="base"/>
        <w:ind w:left="1701"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 Tabel 2.1.</w:t>
      </w:r>
    </w:p>
    <w:p w14:paraId="14052A14" w14:textId="252BFBF0" w:rsidR="008B4EEB" w:rsidRDefault="008B4EEB" w:rsidP="009478D4">
      <w:pPr>
        <w:pStyle w:val="base"/>
        <w:ind w:left="1701" w:firstLine="0"/>
      </w:pPr>
    </w:p>
    <w:p w14:paraId="236CE248" w14:textId="6BC0533C" w:rsidR="008B4EEB" w:rsidRDefault="008B4EEB" w:rsidP="009478D4">
      <w:pPr>
        <w:pStyle w:val="base"/>
        <w:ind w:left="1701" w:firstLine="0"/>
      </w:pPr>
    </w:p>
    <w:p w14:paraId="4C4627EC" w14:textId="77777777" w:rsidR="008B4EEB" w:rsidRPr="007D57A0" w:rsidRDefault="008B4EEB" w:rsidP="009478D4">
      <w:pPr>
        <w:pStyle w:val="base"/>
        <w:ind w:left="1701" w:firstLine="0"/>
      </w:pP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0EB139FB" w:rsidR="00DD0E4E" w:rsidRPr="00DD0E4E" w:rsidRDefault="00DD0E4E" w:rsidP="008B4EEB">
            <w:pPr>
              <w:pStyle w:val="Caption"/>
              <w:rPr>
                <w:lang w:val="en-US"/>
              </w:rPr>
            </w:pPr>
            <w:bookmarkStart w:id="105" w:name="_Toc82813360"/>
            <w:r>
              <w:lastRenderedPageBreak/>
              <w:t xml:space="preserve">Tabel 2. </w:t>
            </w:r>
            <w:r>
              <w:fldChar w:fldCharType="begin"/>
            </w:r>
            <w:r>
              <w:instrText xml:space="preserve"> SEQ Tabel_2. \* ARABIC </w:instrText>
            </w:r>
            <w:r>
              <w:fldChar w:fldCharType="separate"/>
            </w:r>
            <w:r w:rsidR="00BB0F63">
              <w:rPr>
                <w:noProof/>
              </w:rPr>
              <w:t>1</w:t>
            </w:r>
            <w:r>
              <w:fldChar w:fldCharType="end"/>
            </w:r>
            <w:r>
              <w:rPr>
                <w:lang w:val="en-US"/>
              </w:rPr>
              <w:t xml:space="preserve"> Simbol Flowchart Program</w:t>
            </w:r>
            <w:bookmarkEnd w:id="105"/>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106" w:name="_Hlk74594651"/>
            <w:r w:rsidRPr="00B2559C">
              <w:rPr>
                <w:b/>
                <w:bCs/>
              </w:rPr>
              <w:t>Simbol</w:t>
            </w:r>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Nama Simbol</w:t>
            </w:r>
          </w:p>
        </w:tc>
        <w:tc>
          <w:tcPr>
            <w:tcW w:w="1949" w:type="dxa"/>
          </w:tcPr>
          <w:p w14:paraId="626D42D0" w14:textId="47251DF7" w:rsidR="00B2559C" w:rsidRPr="00B2559C" w:rsidRDefault="00B2559C" w:rsidP="000024F5">
            <w:pPr>
              <w:pStyle w:val="base"/>
              <w:spacing w:line="240" w:lineRule="auto"/>
              <w:ind w:left="0" w:firstLine="0"/>
              <w:jc w:val="left"/>
              <w:rPr>
                <w:b/>
                <w:bCs/>
              </w:rPr>
            </w:pPr>
            <w:r w:rsidRPr="00B2559C">
              <w:rPr>
                <w:b/>
                <w:bCs/>
              </w:rPr>
              <w:t>Keterangan</w:t>
            </w:r>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r w:rsidR="008B4EEB" w14:paraId="1CD22A9C"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0D282BE2"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699200" behindDoc="0" locked="0" layoutInCell="1" allowOverlap="1" wp14:anchorId="5E9C5C77" wp14:editId="2F9428C8">
                      <wp:simplePos x="0" y="0"/>
                      <wp:positionH relativeFrom="column">
                        <wp:posOffset>145415</wp:posOffset>
                      </wp:positionH>
                      <wp:positionV relativeFrom="paragraph">
                        <wp:posOffset>26670</wp:posOffset>
                      </wp:positionV>
                      <wp:extent cx="577215" cy="402590"/>
                      <wp:effectExtent l="0" t="0" r="13335" b="16510"/>
                      <wp:wrapNone/>
                      <wp:docPr id="21" name="Flowchart: Predefined Process 21"/>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BB474"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1.45pt;margin-top:2.1pt;width:45.45pt;height:3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7PrTJ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9282F87" w14:textId="77777777" w:rsidR="008B4EEB" w:rsidRPr="008B4EEB" w:rsidRDefault="008B4EEB" w:rsidP="008B4EEB">
            <w:pPr>
              <w:pStyle w:val="base"/>
              <w:ind w:left="0" w:firstLine="0"/>
              <w:jc w:val="center"/>
              <w:rPr>
                <w:i/>
                <w:iCs w:val="0"/>
              </w:rPr>
            </w:pPr>
            <w:r>
              <w:rPr>
                <w:i/>
                <w:iCs w:val="0"/>
              </w:rPr>
              <w:t>Predefined process</w:t>
            </w:r>
          </w:p>
        </w:tc>
        <w:tc>
          <w:tcPr>
            <w:tcW w:w="1949" w:type="dxa"/>
            <w:tcBorders>
              <w:top w:val="single" w:sz="4" w:space="0" w:color="auto"/>
              <w:left w:val="single" w:sz="4" w:space="0" w:color="auto"/>
              <w:bottom w:val="single" w:sz="4" w:space="0" w:color="auto"/>
              <w:right w:val="single" w:sz="4" w:space="0" w:color="auto"/>
            </w:tcBorders>
          </w:tcPr>
          <w:p w14:paraId="75B4313F" w14:textId="77777777" w:rsidR="008B4EEB" w:rsidRDefault="008B4EEB" w:rsidP="00092147">
            <w:pPr>
              <w:pStyle w:val="base"/>
              <w:spacing w:line="240" w:lineRule="auto"/>
              <w:ind w:left="0" w:firstLine="0"/>
              <w:jc w:val="left"/>
            </w:pPr>
            <w:r>
              <w:t xml:space="preserve">Menunjukan fungsi atau </w:t>
            </w:r>
            <w:r w:rsidRPr="008B4EEB">
              <w:t>sub-program</w:t>
            </w:r>
          </w:p>
        </w:tc>
      </w:tr>
      <w:tr w:rsidR="008B4EEB" w14:paraId="7D45D4D0"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45B96BB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0224" behindDoc="0" locked="0" layoutInCell="1" allowOverlap="1" wp14:anchorId="61ED5B8B" wp14:editId="69DDC9FF">
                      <wp:simplePos x="0" y="0"/>
                      <wp:positionH relativeFrom="column">
                        <wp:posOffset>210820</wp:posOffset>
                      </wp:positionH>
                      <wp:positionV relativeFrom="paragraph">
                        <wp:posOffset>15240</wp:posOffset>
                      </wp:positionV>
                      <wp:extent cx="327660" cy="284480"/>
                      <wp:effectExtent l="0" t="0" r="15240" b="20320"/>
                      <wp:wrapNone/>
                      <wp:docPr id="25" name="Flowchart: Connector 25"/>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75F1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16.6pt;margin-top:1.2pt;width:25.8pt;height:22.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KOB6gm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75669C3A" w14:textId="77777777" w:rsidR="008B4EEB" w:rsidRPr="008B4EEB" w:rsidRDefault="008B4EEB" w:rsidP="00092147">
            <w:pPr>
              <w:pStyle w:val="base"/>
              <w:ind w:left="0" w:firstLine="0"/>
              <w:jc w:val="center"/>
              <w:rPr>
                <w:i/>
                <w:iCs w:val="0"/>
              </w:rPr>
            </w:pPr>
            <w:r w:rsidRPr="008B4EEB">
              <w:rPr>
                <w:i/>
                <w:iCs w:val="0"/>
              </w:rPr>
              <w:t>penghubung</w:t>
            </w:r>
          </w:p>
        </w:tc>
        <w:tc>
          <w:tcPr>
            <w:tcW w:w="1949" w:type="dxa"/>
            <w:tcBorders>
              <w:top w:val="single" w:sz="4" w:space="0" w:color="auto"/>
              <w:left w:val="single" w:sz="4" w:space="0" w:color="auto"/>
              <w:bottom w:val="single" w:sz="4" w:space="0" w:color="auto"/>
              <w:right w:val="single" w:sz="4" w:space="0" w:color="auto"/>
            </w:tcBorders>
          </w:tcPr>
          <w:p w14:paraId="7C845F38" w14:textId="77777777" w:rsidR="008B4EEB" w:rsidRDefault="008B4EEB" w:rsidP="00092147">
            <w:pPr>
              <w:pStyle w:val="base"/>
              <w:spacing w:line="240" w:lineRule="auto"/>
              <w:ind w:left="0" w:firstLine="0"/>
              <w:jc w:val="left"/>
            </w:pPr>
            <w:r>
              <w:t>Menunjukan penghubung pada halaman yang sama</w:t>
            </w:r>
          </w:p>
        </w:tc>
      </w:tr>
      <w:tr w:rsidR="008B4EEB" w14:paraId="5692F3B5"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7B0217EF"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1248" behindDoc="0" locked="0" layoutInCell="1" allowOverlap="1" wp14:anchorId="7C9B280E" wp14:editId="675C9AEB">
                      <wp:simplePos x="0" y="0"/>
                      <wp:positionH relativeFrom="column">
                        <wp:posOffset>271780</wp:posOffset>
                      </wp:positionH>
                      <wp:positionV relativeFrom="paragraph">
                        <wp:posOffset>46990</wp:posOffset>
                      </wp:positionV>
                      <wp:extent cx="352425" cy="266700"/>
                      <wp:effectExtent l="0" t="0" r="28575" b="38100"/>
                      <wp:wrapNone/>
                      <wp:docPr id="36" name="Flowchart: Off-page Connector 36"/>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937F" id="_x0000_t177" coordsize="21600,21600" o:spt="177" path="m,l21600,r,17255l10800,21600,,17255xe">
                      <v:stroke joinstyle="miter"/>
                      <v:path gradientshapeok="t" o:connecttype="rect" textboxrect="0,0,21600,17255"/>
                    </v:shapetype>
                    <v:shape id="Flowchart: Off-page Connector 36" o:spid="_x0000_s1026" type="#_x0000_t177" style="position:absolute;margin-left:21.4pt;margin-top:3.7pt;width:27.75pt;height: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Cvvh5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1A5D2D14" w14:textId="77777777" w:rsidR="008B4EEB" w:rsidRPr="008B4EEB" w:rsidRDefault="008B4EEB" w:rsidP="00092147">
            <w:pPr>
              <w:pStyle w:val="base"/>
              <w:ind w:left="0" w:firstLine="0"/>
              <w:jc w:val="center"/>
              <w:rPr>
                <w:i/>
                <w:iCs w:val="0"/>
              </w:rPr>
            </w:pPr>
            <w:r w:rsidRPr="008B4EEB">
              <w:rPr>
                <w:i/>
                <w:iCs w:val="0"/>
              </w:rPr>
              <w:t>penghubung</w:t>
            </w:r>
          </w:p>
        </w:tc>
        <w:tc>
          <w:tcPr>
            <w:tcW w:w="1949" w:type="dxa"/>
            <w:tcBorders>
              <w:top w:val="single" w:sz="4" w:space="0" w:color="auto"/>
              <w:left w:val="single" w:sz="4" w:space="0" w:color="auto"/>
              <w:bottom w:val="single" w:sz="4" w:space="0" w:color="auto"/>
              <w:right w:val="single" w:sz="4" w:space="0" w:color="auto"/>
            </w:tcBorders>
          </w:tcPr>
          <w:p w14:paraId="0397187C" w14:textId="77777777" w:rsidR="008B4EEB" w:rsidRDefault="008B4EEB" w:rsidP="00092147">
            <w:pPr>
              <w:pStyle w:val="base"/>
              <w:spacing w:line="240" w:lineRule="auto"/>
              <w:ind w:left="0" w:firstLine="0"/>
              <w:jc w:val="left"/>
            </w:pPr>
            <w:r>
              <w:t>Menunjukan penghubung pada halaman yang lain</w:t>
            </w:r>
          </w:p>
        </w:tc>
      </w:tr>
    </w:tbl>
    <w:p w14:paraId="6D4310FE" w14:textId="77777777" w:rsidR="00B01F3A" w:rsidRDefault="00B01F3A" w:rsidP="00B01F3A">
      <w:pPr>
        <w:pStyle w:val="base"/>
        <w:spacing w:after="0"/>
        <w:ind w:left="2520" w:firstLine="0"/>
      </w:pPr>
      <w:r>
        <w:t>Sumber: (</w:t>
      </w:r>
      <w:r w:rsidRPr="00B31B6E">
        <w:t>Suarga</w:t>
      </w:r>
      <w:r>
        <w:t>, 2002)</w:t>
      </w:r>
    </w:p>
    <w:bookmarkEnd w:id="106"/>
    <w:p w14:paraId="5D8EEC1B" w14:textId="42FB8D06" w:rsidR="00B2559C" w:rsidRDefault="00B2559C" w:rsidP="00EA588A">
      <w:pPr>
        <w:pStyle w:val="ayat-sub"/>
      </w:pPr>
      <w:r>
        <w:t xml:space="preserve">Simbol </w:t>
      </w:r>
      <w:r w:rsidR="00DD2EC1">
        <w:rPr>
          <w:i/>
        </w:rPr>
        <w:t>flowchart</w:t>
      </w:r>
      <w:r>
        <w:rPr>
          <w:i/>
        </w:rPr>
        <w:t xml:space="preserve"> </w:t>
      </w:r>
      <w:r>
        <w:t>sistem</w:t>
      </w:r>
    </w:p>
    <w:p w14:paraId="4D9A6941" w14:textId="6F56E0A0" w:rsidR="0074538D" w:rsidRDefault="006E62F1" w:rsidP="009478D4">
      <w:pPr>
        <w:pStyle w:val="base"/>
        <w:ind w:left="1701"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 Tabel 2.2.</w:t>
      </w:r>
    </w:p>
    <w:p w14:paraId="72F44652" w14:textId="203A9CB8" w:rsidR="008B4EEB" w:rsidRDefault="008B4EEB" w:rsidP="009478D4">
      <w:pPr>
        <w:pStyle w:val="base"/>
        <w:ind w:left="1701" w:firstLine="0"/>
      </w:pPr>
    </w:p>
    <w:p w14:paraId="039B0C19" w14:textId="77777777" w:rsidR="008B4EEB" w:rsidRPr="0074538D" w:rsidRDefault="008B4EEB" w:rsidP="009478D4">
      <w:pPr>
        <w:pStyle w:val="base"/>
        <w:ind w:left="1701" w:firstLine="0"/>
      </w:pP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4D06B95D" w:rsidR="00DD0E4E" w:rsidRPr="00DD0E4E" w:rsidRDefault="00DD0E4E" w:rsidP="008B4EEB">
            <w:pPr>
              <w:pStyle w:val="Caption"/>
              <w:rPr>
                <w:lang w:val="en-US"/>
              </w:rPr>
            </w:pPr>
            <w:bookmarkStart w:id="107" w:name="_Toc82813361"/>
            <w:r>
              <w:lastRenderedPageBreak/>
              <w:t xml:space="preserve">Tabel 2. </w:t>
            </w:r>
            <w:r>
              <w:fldChar w:fldCharType="begin"/>
            </w:r>
            <w:r>
              <w:instrText xml:space="preserve"> SEQ Tabel_2. \* ARABIC </w:instrText>
            </w:r>
            <w:r>
              <w:fldChar w:fldCharType="separate"/>
            </w:r>
            <w:r w:rsidR="00BB0F63">
              <w:rPr>
                <w:noProof/>
              </w:rPr>
              <w:t>2</w:t>
            </w:r>
            <w:r>
              <w:fldChar w:fldCharType="end"/>
            </w:r>
            <w:r>
              <w:rPr>
                <w:lang w:val="en-US"/>
              </w:rPr>
              <w:t xml:space="preserve"> Simbol Flowchart </w:t>
            </w:r>
            <w:r w:rsidR="00B01F3A">
              <w:rPr>
                <w:lang w:val="en-US"/>
              </w:rPr>
              <w:t>Sistem</w:t>
            </w:r>
            <w:bookmarkEnd w:id="107"/>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r w:rsidRPr="00B2559C">
              <w:rPr>
                <w:b/>
                <w:bCs/>
              </w:rPr>
              <w:t>Simbol</w:t>
            </w:r>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Nama Simbol</w:t>
            </w:r>
          </w:p>
        </w:tc>
      </w:tr>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r w:rsidR="008B4EEB" w:rsidRPr="00B05393" w14:paraId="23A4199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11F4364"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3296" behindDoc="0" locked="0" layoutInCell="1" allowOverlap="1" wp14:anchorId="6C21F520" wp14:editId="6DC5B932">
                      <wp:simplePos x="0" y="0"/>
                      <wp:positionH relativeFrom="column">
                        <wp:posOffset>443865</wp:posOffset>
                      </wp:positionH>
                      <wp:positionV relativeFrom="paragraph">
                        <wp:posOffset>46990</wp:posOffset>
                      </wp:positionV>
                      <wp:extent cx="533400" cy="457200"/>
                      <wp:effectExtent l="0" t="0" r="19050" b="19050"/>
                      <wp:wrapNone/>
                      <wp:docPr id="38" name="Flowchart: Sequential Access Storage 38"/>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0AB3B6" id="_x0000_t131" coordsize="21600,21600" o:spt="131" path="ar,,21600,21600,18685,18165,10677,21597l20990,21597r,-3432xe">
                      <v:stroke joinstyle="miter"/>
                      <v:path o:connecttype="rect" textboxrect="3163,3163,18437,18437"/>
                    </v:shapetype>
                    <v:shape id="Flowchart: Sequential Access Storage 38" o:spid="_x0000_s1026" type="#_x0000_t131" style="position:absolute;margin-left:34.95pt;margin-top:3.7pt;width:42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476909A7" w14:textId="77777777" w:rsidR="008B4EEB" w:rsidRPr="008B4EEB" w:rsidRDefault="008B4EEB" w:rsidP="00092147">
            <w:pPr>
              <w:pStyle w:val="base"/>
              <w:ind w:left="0" w:firstLine="0"/>
              <w:jc w:val="left"/>
              <w:rPr>
                <w:i/>
                <w:iCs w:val="0"/>
              </w:rPr>
            </w:pPr>
            <w:r>
              <w:rPr>
                <w:i/>
                <w:iCs w:val="0"/>
              </w:rPr>
              <w:t>Magnetic tape</w:t>
            </w:r>
          </w:p>
        </w:tc>
      </w:tr>
      <w:tr w:rsidR="008B4EEB" w:rsidRPr="007D57A0" w14:paraId="3B6FB6E6"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976B276"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4320" behindDoc="0" locked="0" layoutInCell="1" allowOverlap="1" wp14:anchorId="555E94A5" wp14:editId="287963EC">
                      <wp:simplePos x="0" y="0"/>
                      <wp:positionH relativeFrom="column">
                        <wp:posOffset>510540</wp:posOffset>
                      </wp:positionH>
                      <wp:positionV relativeFrom="paragraph">
                        <wp:posOffset>10795</wp:posOffset>
                      </wp:positionV>
                      <wp:extent cx="485775" cy="400050"/>
                      <wp:effectExtent l="0" t="0" r="28575" b="19050"/>
                      <wp:wrapNone/>
                      <wp:docPr id="43" name="Flowchart: Magnetic Disk 43"/>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81B8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3" o:spid="_x0000_s1026" type="#_x0000_t132" style="position:absolute;margin-left:40.2pt;margin-top:.85pt;width:38.2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CE/Z5o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09A93555" w14:textId="77777777" w:rsidR="008B4EEB" w:rsidRPr="007D57A0" w:rsidRDefault="008B4EEB" w:rsidP="00092147">
            <w:pPr>
              <w:pStyle w:val="base"/>
              <w:ind w:left="0" w:firstLine="0"/>
              <w:jc w:val="left"/>
              <w:rPr>
                <w:i/>
                <w:iCs w:val="0"/>
              </w:rPr>
            </w:pPr>
            <w:r>
              <w:rPr>
                <w:i/>
                <w:iCs w:val="0"/>
              </w:rPr>
              <w:t>Magnetic disk</w:t>
            </w:r>
          </w:p>
        </w:tc>
      </w:tr>
      <w:tr w:rsidR="008B4EEB" w:rsidRPr="007D57A0" w14:paraId="27FAF962"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47C87829" w14:textId="77777777" w:rsidR="008B4EEB" w:rsidRDefault="008B4EEB" w:rsidP="008B4EEB">
            <w:pPr>
              <w:pStyle w:val="base"/>
              <w:ind w:left="0" w:firstLine="0"/>
              <w:jc w:val="center"/>
              <w:rPr>
                <w:noProof/>
              </w:rPr>
            </w:pPr>
            <w:r>
              <w:rPr>
                <w:noProof/>
              </w:rPr>
              <mc:AlternateContent>
                <mc:Choice Requires="wps">
                  <w:drawing>
                    <wp:anchor distT="0" distB="0" distL="114300" distR="114300" simplePos="0" relativeHeight="251705344" behindDoc="0" locked="0" layoutInCell="1" allowOverlap="1" wp14:anchorId="53FB1060" wp14:editId="61B02331">
                      <wp:simplePos x="0" y="0"/>
                      <wp:positionH relativeFrom="column">
                        <wp:posOffset>631190</wp:posOffset>
                      </wp:positionH>
                      <wp:positionV relativeFrom="paragraph">
                        <wp:posOffset>65405</wp:posOffset>
                      </wp:positionV>
                      <wp:extent cx="209550" cy="390525"/>
                      <wp:effectExtent l="19050" t="19050" r="38100" b="47625"/>
                      <wp:wrapNone/>
                      <wp:docPr id="44" name="Flowchart: Sort 44"/>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51B50D" id="_x0000_t126" coordsize="21600,21600" o:spt="126" path="m10800,l,10800,10800,21600,21600,10800xem,10800nfl21600,10800e">
                      <v:stroke joinstyle="miter"/>
                      <v:path o:extrusionok="f" gradientshapeok="t" o:connecttype="rect" textboxrect="5400,5400,16200,16200"/>
                    </v:shapetype>
                    <v:shape id="Flowchart: Sort 44" o:spid="_x0000_s1026" type="#_x0000_t126" style="position:absolute;margin-left:49.7pt;margin-top:5.15pt;width:16.5pt;height:30.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70B6983B" w14:textId="77777777" w:rsidR="008B4EEB" w:rsidRPr="007D57A0" w:rsidRDefault="008B4EEB" w:rsidP="00092147">
            <w:pPr>
              <w:pStyle w:val="base"/>
              <w:ind w:left="0" w:firstLine="0"/>
              <w:jc w:val="left"/>
              <w:rPr>
                <w:i/>
                <w:iCs w:val="0"/>
              </w:rPr>
            </w:pPr>
            <w:r>
              <w:rPr>
                <w:i/>
                <w:iCs w:val="0"/>
              </w:rPr>
              <w:t>sorting</w:t>
            </w:r>
          </w:p>
        </w:tc>
      </w:tr>
      <w:tr w:rsidR="008B4EEB" w:rsidRPr="007D57A0" w14:paraId="52A8A95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23DF872" w14:textId="77777777" w:rsidR="008B4EEB" w:rsidRDefault="008B4EEB" w:rsidP="00092147">
            <w:pPr>
              <w:pStyle w:val="base"/>
              <w:ind w:left="0" w:firstLine="0"/>
              <w:jc w:val="center"/>
              <w:rPr>
                <w:noProof/>
              </w:rPr>
            </w:pPr>
          </w:p>
        </w:tc>
        <w:tc>
          <w:tcPr>
            <w:tcW w:w="2707" w:type="dxa"/>
            <w:tcBorders>
              <w:top w:val="single" w:sz="4" w:space="0" w:color="auto"/>
              <w:left w:val="single" w:sz="4" w:space="0" w:color="auto"/>
              <w:bottom w:val="single" w:sz="4" w:space="0" w:color="auto"/>
              <w:right w:val="single" w:sz="4" w:space="0" w:color="auto"/>
            </w:tcBorders>
            <w:vAlign w:val="center"/>
          </w:tcPr>
          <w:p w14:paraId="7E711111" w14:textId="77777777" w:rsidR="008B4EEB" w:rsidRPr="007D57A0" w:rsidRDefault="008B4EEB" w:rsidP="00092147">
            <w:pPr>
              <w:pStyle w:val="base"/>
              <w:ind w:left="0" w:firstLine="0"/>
              <w:jc w:val="left"/>
              <w:rPr>
                <w:i/>
                <w:iCs w:val="0"/>
              </w:rPr>
            </w:pPr>
            <w:r>
              <w:rPr>
                <w:i/>
                <w:iCs w:val="0"/>
              </w:rPr>
              <w:t>extract</w:t>
            </w:r>
          </w:p>
        </w:tc>
      </w:tr>
      <w:tr w:rsidR="008B4EEB" w14:paraId="47BB00FE"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B756BA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7392" behindDoc="0" locked="0" layoutInCell="1" allowOverlap="1" wp14:anchorId="3D42F35B" wp14:editId="4C7EBAC2">
                      <wp:simplePos x="0" y="0"/>
                      <wp:positionH relativeFrom="column">
                        <wp:posOffset>640715</wp:posOffset>
                      </wp:positionH>
                      <wp:positionV relativeFrom="paragraph">
                        <wp:posOffset>72390</wp:posOffset>
                      </wp:positionV>
                      <wp:extent cx="304800" cy="342900"/>
                      <wp:effectExtent l="19050" t="0" r="38100" b="38100"/>
                      <wp:wrapNone/>
                      <wp:docPr id="45" name="Flowchart: Merge 45"/>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2251C" id="_x0000_t128" coordsize="21600,21600" o:spt="128" path="m,l21600,,10800,21600xe">
                      <v:stroke joinstyle="miter"/>
                      <v:path gradientshapeok="t" o:connecttype="custom" o:connectlocs="10800,0;5400,10800;10800,21600;16200,10800" textboxrect="5400,0,16200,10800"/>
                    </v:shapetype>
                    <v:shape id="Flowchart: Merge 45" o:spid="_x0000_s1026" type="#_x0000_t128" style="position:absolute;margin-left:50.45pt;margin-top:5.7pt;width:24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pDng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706368" behindDoc="0" locked="0" layoutInCell="1" allowOverlap="1" wp14:anchorId="34CF7001" wp14:editId="1508B3CD">
                      <wp:simplePos x="0" y="0"/>
                      <wp:positionH relativeFrom="column">
                        <wp:posOffset>634365</wp:posOffset>
                      </wp:positionH>
                      <wp:positionV relativeFrom="paragraph">
                        <wp:posOffset>-535940</wp:posOffset>
                      </wp:positionV>
                      <wp:extent cx="276225" cy="304800"/>
                      <wp:effectExtent l="19050" t="19050" r="47625" b="19050"/>
                      <wp:wrapNone/>
                      <wp:docPr id="46" name="Flowchart: Extract 46"/>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08AF62" id="_x0000_t127" coordsize="21600,21600" o:spt="127" path="m10800,l21600,21600,,21600xe">
                      <v:stroke joinstyle="miter"/>
                      <v:path gradientshapeok="t" o:connecttype="custom" o:connectlocs="10800,0;5400,10800;10800,21600;16200,10800" textboxrect="5400,10800,16200,21600"/>
                    </v:shapetype>
                    <v:shape id="Flowchart: Extract 46" o:spid="_x0000_s1026" type="#_x0000_t127" style="position:absolute;margin-left:49.95pt;margin-top:-42.2pt;width:21.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3NgnOK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52B0124D" w14:textId="77777777" w:rsidR="008B4EEB" w:rsidRDefault="008B4EEB" w:rsidP="00092147">
            <w:pPr>
              <w:pStyle w:val="base"/>
              <w:ind w:left="0" w:firstLine="0"/>
              <w:jc w:val="left"/>
              <w:rPr>
                <w:i/>
                <w:iCs w:val="0"/>
              </w:rPr>
            </w:pPr>
            <w:r>
              <w:rPr>
                <w:i/>
                <w:iCs w:val="0"/>
              </w:rPr>
              <w:t>merge</w:t>
            </w:r>
          </w:p>
        </w:tc>
      </w:tr>
    </w:tbl>
    <w:p w14:paraId="49F37A3F" w14:textId="3285ED09" w:rsidR="00B01F3A" w:rsidRDefault="00B01F3A" w:rsidP="008B4EEB">
      <w:pPr>
        <w:pStyle w:val="base"/>
        <w:spacing w:after="0"/>
        <w:ind w:left="2520" w:firstLine="0"/>
      </w:pPr>
      <w:r>
        <w:t>Sumber: (</w:t>
      </w:r>
      <w:r w:rsidRPr="00B31B6E">
        <w:t>Suarga</w:t>
      </w:r>
      <w:r>
        <w:t>, 2002)</w:t>
      </w:r>
    </w:p>
    <w:p w14:paraId="777C4336" w14:textId="7CBA1776" w:rsidR="00D331C0" w:rsidRDefault="00D331C0" w:rsidP="008520CD">
      <w:pPr>
        <w:pStyle w:val="Heading3"/>
      </w:pPr>
      <w:bookmarkStart w:id="108" w:name="_Toc84775345"/>
      <w:bookmarkStart w:id="109" w:name="_Toc84839850"/>
      <w:r>
        <w:t>Flowmap</w:t>
      </w:r>
      <w:bookmarkEnd w:id="108"/>
      <w:bookmarkEnd w:id="109"/>
    </w:p>
    <w:p w14:paraId="11059B15" w14:textId="5CDF1048" w:rsidR="00D331C0" w:rsidRDefault="00D331C0" w:rsidP="00D331C0">
      <w:pPr>
        <w:pStyle w:val="base"/>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w:t>
      </w:r>
      <w:r w:rsidRPr="00D331C0">
        <w:rPr>
          <w:i/>
          <w:iCs w:val="0"/>
        </w:rPr>
        <w:t>Flowmap</w:t>
      </w:r>
      <w:r>
        <w:t xml:space="preserve"> sendiri sering disebut diagram alir atau aliran data yang berbentuk dokumen dalam sebuah akti</w:t>
      </w:r>
      <w:r w:rsidR="00904F60">
        <w:t>v</w:t>
      </w:r>
      <w:r>
        <w:t xml:space="preserve">itas yang saling berkaitan antara kebutuhan data dan informasi. </w:t>
      </w:r>
      <w:r w:rsidRPr="00D331C0">
        <w:rPr>
          <w:i/>
          <w:iCs w:val="0"/>
        </w:rPr>
        <w:t>Flowmap</w:t>
      </w:r>
      <w:r>
        <w:t xml:space="preserve"> dapat membantu </w:t>
      </w:r>
      <w:r>
        <w:lastRenderedPageBreak/>
        <w:t>programmer untuk memecahkan masalah yang besar ke dalam segmen atau bagian yang lebih kecil.</w:t>
      </w:r>
    </w:p>
    <w:p w14:paraId="5A2BE748" w14:textId="2861F37F" w:rsidR="00C33D7C" w:rsidRPr="00C33D7C" w:rsidRDefault="00D331C0" w:rsidP="00DD0E4E">
      <w:pPr>
        <w:pStyle w:val="base"/>
        <w:ind w:left="1418"/>
      </w:pPr>
      <w:r>
        <w:t xml:space="preserve">Fungsi </w:t>
      </w:r>
      <w:r w:rsidRPr="009478D4">
        <w:rPr>
          <w:i/>
          <w:iCs w:val="0"/>
        </w:rPr>
        <w:t>flowmap</w:t>
      </w:r>
      <w:r>
        <w:t xml:space="preserve"> adalah mendefinisikan hubungan antara bagian (pelaku proses), proses (manual/berbasis komputer) dan aliran data (dalam bentuk dokumen masukan dan keluaran)</w:t>
      </w:r>
      <w:r w:rsidR="0027266D">
        <w:t xml:space="preserve"> </w:t>
      </w:r>
      <w:r w:rsidR="0027266D">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rsidR="0027266D">
        <w:fldChar w:fldCharType="separate"/>
      </w:r>
      <w:r w:rsidR="00110A20" w:rsidRPr="00110A20">
        <w:rPr>
          <w:noProof/>
        </w:rPr>
        <w:t>[17]</w:t>
      </w:r>
      <w:r w:rsidR="0027266D">
        <w:fldChar w:fldCharType="end"/>
      </w:r>
      <w:r>
        <w:t xml:space="preserve">. Simbol Flowmap dalam </w:t>
      </w:r>
      <w:r w:rsidR="00DD0E05">
        <w:t>Tabel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2CC8C04E" w:rsidR="00DD0E4E" w:rsidRPr="00DD0E4E" w:rsidRDefault="00DD0E4E" w:rsidP="008B4EEB">
            <w:pPr>
              <w:pStyle w:val="Caption"/>
              <w:rPr>
                <w:lang w:val="en-US"/>
              </w:rPr>
            </w:pPr>
            <w:bookmarkStart w:id="110" w:name="_Toc82813362"/>
            <w:r>
              <w:t xml:space="preserve">Tabel 2. </w:t>
            </w:r>
            <w:r>
              <w:fldChar w:fldCharType="begin"/>
            </w:r>
            <w:r>
              <w:instrText xml:space="preserve"> SEQ Tabel_2. \* ARABIC </w:instrText>
            </w:r>
            <w:r>
              <w:fldChar w:fldCharType="separate"/>
            </w:r>
            <w:r w:rsidR="00BB0F63">
              <w:rPr>
                <w:noProof/>
              </w:rPr>
              <w:t>3</w:t>
            </w:r>
            <w:r>
              <w:fldChar w:fldCharType="end"/>
            </w:r>
            <w:r>
              <w:rPr>
                <w:lang w:val="en-US"/>
              </w:rPr>
              <w:t xml:space="preserve"> Simbol Flowmap</w:t>
            </w:r>
            <w:bookmarkEnd w:id="110"/>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BA6340">
        <w:trPr>
          <w:trHeight w:val="875"/>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3CA8E685">
                      <wp:simplePos x="0" y="0"/>
                      <wp:positionH relativeFrom="column">
                        <wp:posOffset>345440</wp:posOffset>
                      </wp:positionH>
                      <wp:positionV relativeFrom="paragraph">
                        <wp:posOffset>1479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559AAC"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1.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bl>
    <w:p w14:paraId="56109E2D" w14:textId="54C75953" w:rsidR="00D331C0" w:rsidRPr="00D331C0" w:rsidRDefault="00673F12" w:rsidP="00B01F3A">
      <w:pPr>
        <w:pStyle w:val="base"/>
        <w:spacing w:after="0"/>
        <w:ind w:left="1418" w:firstLine="0"/>
      </w:pPr>
      <w:r>
        <w:t>Sumber: (</w:t>
      </w:r>
      <w:r w:rsidR="00284C72" w:rsidRPr="00284C72">
        <w:t>Haidar Bagir1</w:t>
      </w:r>
      <w:r w:rsidR="00284C72">
        <w:t xml:space="preserve"> &amp;</w:t>
      </w:r>
      <w:r w:rsidR="00284C72" w:rsidRPr="00284C72">
        <w:t xml:space="preserve"> Bramantiyo Eko Putro</w:t>
      </w:r>
      <w:r w:rsidR="00284C72">
        <w:t>, 2018</w:t>
      </w:r>
      <w:r>
        <w:t>)</w:t>
      </w:r>
    </w:p>
    <w:p w14:paraId="575641D5" w14:textId="1269A8D2" w:rsidR="0057652E" w:rsidRDefault="0057652E" w:rsidP="008520CD">
      <w:pPr>
        <w:pStyle w:val="Heading3"/>
      </w:pPr>
      <w:bookmarkStart w:id="111" w:name="_Toc84775346"/>
      <w:bookmarkStart w:id="112" w:name="_Toc84839851"/>
      <w:r>
        <w:lastRenderedPageBreak/>
        <w:t>D</w:t>
      </w:r>
      <w:r w:rsidRPr="0057652E">
        <w:t>ata Flow Diagram</w:t>
      </w:r>
      <w:r>
        <w:t xml:space="preserve"> (DFD)</w:t>
      </w:r>
      <w:bookmarkEnd w:id="111"/>
      <w:bookmarkEnd w:id="112"/>
    </w:p>
    <w:p w14:paraId="46AED0D7" w14:textId="6517FA6F" w:rsidR="00987A66" w:rsidRDefault="00987A66" w:rsidP="003D5B89">
      <w:pPr>
        <w:pStyle w:val="base"/>
        <w:ind w:left="1418"/>
      </w:pPr>
      <w:r w:rsidRPr="00987A66">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90208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8]","plainTextFormattedCitation":"[18]","previouslyFormattedCitation":"[18]"},"properties":{"noteIndex":0},"schema":"https://github.com/citation-style-language/schema/raw/master/csl-citation.json"}</w:instrText>
      </w:r>
      <w:r>
        <w:fldChar w:fldCharType="separate"/>
      </w:r>
      <w:r w:rsidR="00110A20" w:rsidRPr="00110A20">
        <w:rPr>
          <w:noProof/>
        </w:rPr>
        <w:t>[18]</w:t>
      </w:r>
      <w:r>
        <w:fldChar w:fldCharType="end"/>
      </w:r>
      <w:r>
        <w:t>.</w:t>
      </w:r>
    </w:p>
    <w:p w14:paraId="553E8053" w14:textId="04E855A3" w:rsidR="00467637" w:rsidRPr="00F965B8" w:rsidRDefault="004C002E" w:rsidP="000024F5">
      <w:pPr>
        <w:pStyle w:val="base"/>
        <w:ind w:left="1418"/>
      </w:pPr>
      <w:r>
        <w:t xml:space="preserve">Diagram konteks merupakan level tertinggi dari DFD yang menggambarkan seluruh input ke sistem atau output dari sistem. Sistem dibatasi oleh boundary. Dalam diagram konteks hanya ada satu proses. Tidak boleh ada </w:t>
      </w:r>
      <w:r w:rsidRPr="009478D4">
        <w:rPr>
          <w:i/>
          <w:iCs w:val="0"/>
        </w:rPr>
        <w:t>store</w:t>
      </w:r>
      <w:r>
        <w:t xml:space="preserve"> dalam diagram konteks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Diagram konteks terdiri dari beberapa simbol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yang ditunjukan pada Tabel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2D0DF9B2" w:rsidR="000024F5" w:rsidRPr="000024F5" w:rsidRDefault="000024F5" w:rsidP="008B4EEB">
            <w:pPr>
              <w:pStyle w:val="Caption"/>
              <w:rPr>
                <w:lang w:val="en-US"/>
              </w:rPr>
            </w:pPr>
            <w:bookmarkStart w:id="113" w:name="_Toc82813363"/>
            <w:bookmarkStart w:id="114" w:name="_Hlk85872842"/>
            <w:r>
              <w:t xml:space="preserve">Tabel 2. </w:t>
            </w:r>
            <w:r>
              <w:fldChar w:fldCharType="begin"/>
            </w:r>
            <w:r>
              <w:instrText xml:space="preserve"> SEQ Tabel_2. \* ARABIC </w:instrText>
            </w:r>
            <w:r>
              <w:fldChar w:fldCharType="separate"/>
            </w:r>
            <w:r w:rsidR="00BB0F63">
              <w:rPr>
                <w:noProof/>
              </w:rPr>
              <w:t>4</w:t>
            </w:r>
            <w:r>
              <w:fldChar w:fldCharType="end"/>
            </w:r>
            <w:r>
              <w:rPr>
                <w:lang w:val="en-US"/>
              </w:rPr>
              <w:t xml:space="preserve"> Simbol Data Flow Diagram (DFD)</w:t>
            </w:r>
            <w:bookmarkEnd w:id="113"/>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r w:rsidRPr="00B2559C">
              <w:rPr>
                <w:b/>
                <w:bCs/>
              </w:rPr>
              <w:t>Simbol</w:t>
            </w:r>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r>
              <w:rPr>
                <w:b/>
                <w:bCs/>
              </w:rPr>
              <w:t>Keterangan</w:t>
            </w:r>
          </w:p>
        </w:tc>
      </w:tr>
      <w:bookmarkEnd w:id="114"/>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bl>
    <w:p w14:paraId="7A330076" w14:textId="77777777" w:rsidR="008B4EEB" w:rsidRDefault="008B4EEB" w:rsidP="008B4EEB">
      <w:pPr>
        <w:pStyle w:val="base"/>
        <w:spacing w:after="0"/>
        <w:ind w:left="2520" w:firstLine="0"/>
      </w:pPr>
      <w:r>
        <w:t>Sumber: (</w:t>
      </w:r>
      <w:r w:rsidRPr="00B31B6E">
        <w:t>Suarga</w:t>
      </w:r>
      <w:r>
        <w:t>, 2002)</w:t>
      </w:r>
    </w:p>
    <w:p w14:paraId="26D01D28" w14:textId="77777777" w:rsidR="008B4EEB" w:rsidRDefault="008B4EEB"/>
    <w:tbl>
      <w:tblPr>
        <w:tblW w:w="5523" w:type="dxa"/>
        <w:tblInd w:w="2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6"/>
        <w:gridCol w:w="2707"/>
      </w:tblGrid>
      <w:tr w:rsidR="008B4EEB" w:rsidRPr="000024F5" w14:paraId="38582947" w14:textId="77777777" w:rsidTr="008B4EEB">
        <w:trPr>
          <w:trHeight w:val="113"/>
          <w:tblHeader/>
        </w:trPr>
        <w:tc>
          <w:tcPr>
            <w:tcW w:w="5523" w:type="dxa"/>
            <w:gridSpan w:val="2"/>
            <w:tcBorders>
              <w:top w:val="nil"/>
              <w:left w:val="nil"/>
              <w:right w:val="nil"/>
            </w:tcBorders>
            <w:vAlign w:val="center"/>
          </w:tcPr>
          <w:p w14:paraId="367EC4FF" w14:textId="747D1CFB" w:rsidR="008B4EEB" w:rsidRPr="000024F5" w:rsidRDefault="008B4EEB" w:rsidP="008B4EEB">
            <w:pPr>
              <w:pStyle w:val="Caption"/>
              <w:rPr>
                <w:lang w:val="en-US"/>
              </w:rPr>
            </w:pPr>
            <w:r>
              <w:lastRenderedPageBreak/>
              <w:t xml:space="preserve">Tabel 2. </w:t>
            </w:r>
            <w:r>
              <w:fldChar w:fldCharType="begin"/>
            </w:r>
            <w:r>
              <w:instrText xml:space="preserve"> SEQ Tabel_2. \* ARABIC </w:instrText>
            </w:r>
            <w:r>
              <w:fldChar w:fldCharType="separate"/>
            </w:r>
            <w:r w:rsidR="00BB0F63">
              <w:rPr>
                <w:noProof/>
              </w:rPr>
              <w:t>5</w:t>
            </w:r>
            <w:r>
              <w:fldChar w:fldCharType="end"/>
            </w:r>
            <w:r>
              <w:rPr>
                <w:lang w:val="en-US"/>
              </w:rPr>
              <w:t xml:space="preserve"> Simbol Data Flow Diagram (DFD)</w:t>
            </w:r>
            <w:r>
              <w:rPr>
                <w:lang w:val="en-US"/>
              </w:rPr>
              <w:t xml:space="preserve"> Lanjutan</w:t>
            </w:r>
          </w:p>
        </w:tc>
      </w:tr>
      <w:tr w:rsidR="008B4EEB" w:rsidRPr="00B2559C" w14:paraId="60BE2861" w14:textId="77777777" w:rsidTr="008B4EEB">
        <w:trPr>
          <w:trHeight w:val="20"/>
          <w:tblHeader/>
        </w:trPr>
        <w:tc>
          <w:tcPr>
            <w:tcW w:w="2816" w:type="dxa"/>
            <w:vAlign w:val="center"/>
          </w:tcPr>
          <w:p w14:paraId="29345CF0" w14:textId="77777777" w:rsidR="008B4EEB" w:rsidRPr="00B2559C" w:rsidRDefault="008B4EEB" w:rsidP="00092147">
            <w:pPr>
              <w:pStyle w:val="base"/>
              <w:spacing w:line="240" w:lineRule="auto"/>
              <w:ind w:left="0" w:firstLine="0"/>
              <w:jc w:val="center"/>
              <w:rPr>
                <w:b/>
                <w:bCs/>
              </w:rPr>
            </w:pPr>
            <w:r w:rsidRPr="00B2559C">
              <w:rPr>
                <w:b/>
                <w:bCs/>
              </w:rPr>
              <w:t>Simbol</w:t>
            </w:r>
          </w:p>
        </w:tc>
        <w:tc>
          <w:tcPr>
            <w:tcW w:w="2707" w:type="dxa"/>
            <w:vAlign w:val="center"/>
          </w:tcPr>
          <w:p w14:paraId="58DE3C5A" w14:textId="77777777" w:rsidR="008B4EEB" w:rsidRPr="00B2559C" w:rsidRDefault="008B4EEB" w:rsidP="00092147">
            <w:pPr>
              <w:pStyle w:val="base"/>
              <w:spacing w:line="240" w:lineRule="auto"/>
              <w:ind w:left="0" w:firstLine="0"/>
              <w:jc w:val="center"/>
              <w:rPr>
                <w:b/>
                <w:bCs/>
              </w:rPr>
            </w:pPr>
            <w:r>
              <w:rPr>
                <w:b/>
                <w:bCs/>
              </w:rPr>
              <w:t>Keterangan</w:t>
            </w:r>
          </w:p>
        </w:tc>
      </w:tr>
      <w:tr w:rsidR="00467637" w14:paraId="61A89ACA" w14:textId="77777777" w:rsidTr="008B4EEB">
        <w:trPr>
          <w:trHeight w:val="907"/>
        </w:trPr>
        <w:tc>
          <w:tcPr>
            <w:tcW w:w="281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21892EAB" w:rsidR="004C002E" w:rsidRPr="004C002E" w:rsidRDefault="004C002E" w:rsidP="00CB63CB">
            <w:pPr>
              <w:pStyle w:val="base"/>
              <w:spacing w:line="240" w:lineRule="auto"/>
              <w:ind w:left="0" w:firstLine="0"/>
              <w:jc w:val="left"/>
            </w:pPr>
            <w:r>
              <w:t>Aliran data, menggambarkan aliran dari suatu proses ke pro</w:t>
            </w:r>
          </w:p>
        </w:tc>
      </w:tr>
    </w:tbl>
    <w:p w14:paraId="23BCDC61" w14:textId="23888CB9" w:rsidR="004C002E" w:rsidRDefault="00673F12" w:rsidP="00B01F3A">
      <w:pPr>
        <w:pStyle w:val="base"/>
        <w:spacing w:after="0"/>
        <w:ind w:left="2520" w:firstLine="0"/>
      </w:pPr>
      <w:r>
        <w:t>Sumber: (</w:t>
      </w:r>
      <w:r w:rsidRPr="00B31B6E">
        <w:t>Suarga</w:t>
      </w:r>
      <w:r>
        <w:t>, 2002)</w:t>
      </w:r>
    </w:p>
    <w:p w14:paraId="1ECAB56E" w14:textId="4B37F42D" w:rsidR="00411B35" w:rsidRPr="00411B35" w:rsidRDefault="00411B35" w:rsidP="00411B35">
      <w:pPr>
        <w:pStyle w:val="Heading2"/>
      </w:pPr>
      <w:bookmarkStart w:id="115" w:name="_Toc84775347"/>
      <w:bookmarkStart w:id="116" w:name="_Toc84839852"/>
      <w:r>
        <w:t xml:space="preserve">Tools </w:t>
      </w:r>
      <w:r w:rsidRPr="00411B35">
        <w:t>Perangkat Lunak</w:t>
      </w:r>
      <w:bookmarkEnd w:id="115"/>
      <w:bookmarkEnd w:id="116"/>
    </w:p>
    <w:p w14:paraId="2B8AB74F" w14:textId="7053520C" w:rsidR="0057652E" w:rsidRDefault="0057652E" w:rsidP="008520CD">
      <w:pPr>
        <w:pStyle w:val="Heading3"/>
      </w:pPr>
      <w:bookmarkStart w:id="117" w:name="_Toc84775348"/>
      <w:bookmarkStart w:id="118" w:name="_Toc84839853"/>
      <w:r>
        <w:t>Visual Studio Code</w:t>
      </w:r>
      <w:bookmarkEnd w:id="117"/>
      <w:bookmarkEnd w:id="118"/>
      <w:r>
        <w:t xml:space="preserve"> </w:t>
      </w:r>
    </w:p>
    <w:p w14:paraId="5BBD8248" w14:textId="3505167D" w:rsidR="00A579A0" w:rsidRPr="00A25345" w:rsidRDefault="00E7597E" w:rsidP="00A25345">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w:t>
      </w:r>
      <w:r w:rsidR="00A25345">
        <w:t xml:space="preserve"> </w:t>
      </w:r>
      <w:r w:rsidR="00A25345">
        <w:fldChar w:fldCharType="begin" w:fldLock="1"/>
      </w:r>
      <w:r w:rsidR="00A25345">
        <w:instrText>ADDIN CSL_CITATION {"citationItems":[{"id":"ITEM-1","itemData":{"URL":"https://code.visualstudio.com/docs","accessed":{"date-parts":[["2021","10","23"]]},"id":"ITEM-1","issued":{"date-parts":[["0"]]},"title":"Documentation for Visual Studio Code","type":"webpage"},"uris":["http://www.mendeley.com/documents/?uuid=0105cd6c-fde9-36e3-8f01-aa0f584746b9"]}],"mendeley":{"formattedCitation":"[19]","plainTextFormattedCitation":"[19]","previouslyFormattedCitation":"[19]"},"properties":{"noteIndex":0},"schema":"https://github.com/citation-style-language/schema/raw/master/csl-citation.json"}</w:instrText>
      </w:r>
      <w:r w:rsidR="00A25345">
        <w:fldChar w:fldCharType="separate"/>
      </w:r>
      <w:r w:rsidR="00A25345" w:rsidRPr="00A25345">
        <w:rPr>
          <w:noProof/>
        </w:rPr>
        <w:t>[19]</w:t>
      </w:r>
      <w:r w:rsidR="00A25345">
        <w:fldChar w:fldCharType="end"/>
      </w:r>
      <w:r w:rsidRPr="00E7597E">
        <w:rPr>
          <w:lang w:val="id-ID"/>
        </w:rPr>
        <w:t xml:space="preserve">.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626EDF8E" w:rsidR="00063DA4" w:rsidRPr="00063DA4" w:rsidRDefault="0057652E" w:rsidP="00063DA4">
      <w:pPr>
        <w:pStyle w:val="Heading3"/>
      </w:pPr>
      <w:bookmarkStart w:id="119" w:name="_Toc84775349"/>
      <w:bookmarkStart w:id="120" w:name="_Toc84839854"/>
      <w:r>
        <w:t>A</w:t>
      </w:r>
      <w:r w:rsidR="00375EC5">
        <w:t>WS Lambda</w:t>
      </w:r>
      <w:bookmarkEnd w:id="119"/>
      <w:bookmarkEnd w:id="120"/>
    </w:p>
    <w:p w14:paraId="6346DD07" w14:textId="3F947DDC" w:rsidR="006B2FA7" w:rsidRDefault="00186FFE" w:rsidP="00063DA4">
      <w:pPr>
        <w:pStyle w:val="base"/>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r w:rsidR="0090208E">
        <w:t xml:space="preserve"> </w:t>
      </w:r>
      <w:r w:rsidR="0090208E">
        <w:fldChar w:fldCharType="begin" w:fldLock="1"/>
      </w:r>
      <w:r w:rsidR="00A25345">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0]","plainTextFormattedCitation":"[20]","previouslyFormattedCitation":"[20]"},"properties":{"noteIndex":0},"schema":"https://github.com/citation-style-language/schema/raw/master/csl-citation.json"}</w:instrText>
      </w:r>
      <w:r w:rsidR="0090208E">
        <w:fldChar w:fldCharType="separate"/>
      </w:r>
      <w:r w:rsidR="00A25345" w:rsidRPr="00A25345">
        <w:rPr>
          <w:noProof/>
        </w:rPr>
        <w:t>[20]</w:t>
      </w:r>
      <w:r w:rsidR="0090208E">
        <w:fldChar w:fldCharType="end"/>
      </w:r>
      <w:r w:rsidR="003A5B00">
        <w:t>.</w:t>
      </w:r>
    </w:p>
    <w:p w14:paraId="06D77096" w14:textId="73D23A81" w:rsidR="00375EC5" w:rsidRDefault="00375EC5" w:rsidP="008520CD">
      <w:pPr>
        <w:pStyle w:val="Heading3"/>
      </w:pPr>
      <w:bookmarkStart w:id="121" w:name="_Toc84775350"/>
      <w:bookmarkStart w:id="122" w:name="_Toc84839855"/>
      <w:r>
        <w:lastRenderedPageBreak/>
        <w:t>A</w:t>
      </w:r>
      <w:r w:rsidR="002476C6">
        <w:t>mazon</w:t>
      </w:r>
      <w:r w:rsidR="00C3797B">
        <w:t xml:space="preserve"> </w:t>
      </w:r>
      <w:r w:rsidR="00C3797B" w:rsidRPr="00C3797B">
        <w:t>Simple Cloud Storage</w:t>
      </w:r>
      <w:r>
        <w:t xml:space="preserve"> </w:t>
      </w:r>
      <w:r w:rsidR="00C3797B">
        <w:t>(</w:t>
      </w:r>
      <w:r>
        <w:t>S3</w:t>
      </w:r>
      <w:r w:rsidR="00C3797B">
        <w:t>)</w:t>
      </w:r>
      <w:bookmarkEnd w:id="121"/>
      <w:bookmarkEnd w:id="122"/>
    </w:p>
    <w:p w14:paraId="2A22E9BB" w14:textId="436BB62A" w:rsidR="003A5B00" w:rsidRDefault="003A5B00" w:rsidP="0076463B">
      <w:pPr>
        <w:pStyle w:val="base"/>
        <w:ind w:left="1418"/>
      </w:pPr>
      <w:r>
        <w:t>A</w:t>
      </w:r>
      <w:r w:rsidR="002476C6">
        <w:t>mazon</w:t>
      </w:r>
      <w:r>
        <w:t xml:space="preserve"> S3 atau biasa disebut S3 adalah kependekan dari </w:t>
      </w:r>
      <w:bookmarkStart w:id="123" w:name="_Hlk74651610"/>
      <w:r>
        <w:rPr>
          <w:i/>
          <w:iCs w:val="0"/>
        </w:rPr>
        <w:t xml:space="preserve">Simple Cloud Storage </w:t>
      </w:r>
      <w:bookmarkEnd w:id="123"/>
      <w:r>
        <w:t>yang merupakan layanan penyimpanan dari 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A25345">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0]","plainTextFormattedCitation":"[20]","previouslyFormattedCitation":"[20]"},"properties":{"noteIndex":0},"schema":"https://github.com/citation-style-language/schema/raw/master/csl-citation.json"}</w:instrText>
      </w:r>
      <w:r>
        <w:fldChar w:fldCharType="separate"/>
      </w:r>
      <w:r w:rsidR="00A25345" w:rsidRPr="00A25345">
        <w:rPr>
          <w:noProof/>
        </w:rPr>
        <w:t>[20]</w:t>
      </w:r>
      <w:r>
        <w:fldChar w:fldCharType="end"/>
      </w:r>
      <w:r>
        <w:t>.</w:t>
      </w:r>
    </w:p>
    <w:p w14:paraId="5A86D293" w14:textId="7447E85D" w:rsidR="006B2FA7" w:rsidRPr="003A5B00" w:rsidRDefault="0076463B" w:rsidP="000024F5">
      <w:pPr>
        <w:pStyle w:val="base"/>
        <w:ind w:left="1418"/>
      </w:pPr>
      <w:r w:rsidRPr="0076463B">
        <w:t>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pun untuk berbagai kasus penggunaan, seperti data lake, situs web, aplikasi seluler, pencadangan dan pemulihan, arsip, aplikasi perusahaan, perangkat IoT, dan besar analitik data. Amazon S3 menyediakan fitur manajemen yang mudah digunakan sehingga Anda dapat mengatur data dan meng</w:t>
      </w:r>
      <w:r w:rsidR="00904F60">
        <w:t>k</w:t>
      </w:r>
      <w:r w:rsidRPr="0076463B">
        <w:t>onfigurasi kontrol akses yang disesuaikan untuk memenuhi persyaratan bisnis, organisasi, dan kepatuhan spesifik Anda. Amazon S3 dirancang untuk ketahanan 99,999999999% (11 9), dan menyimpan data untuk jutaan aplikasi untuk perusahaan di seluruh dunia</w:t>
      </w:r>
      <w:r w:rsidR="008347A0">
        <w:t>.</w:t>
      </w:r>
    </w:p>
    <w:p w14:paraId="7B64A982" w14:textId="481F2D75" w:rsidR="00375EC5" w:rsidRDefault="00375EC5" w:rsidP="008520CD">
      <w:pPr>
        <w:pStyle w:val="Heading3"/>
      </w:pPr>
      <w:bookmarkStart w:id="124" w:name="_Toc84775351"/>
      <w:bookmarkStart w:id="125" w:name="_Toc84839856"/>
      <w:r>
        <w:t>A</w:t>
      </w:r>
      <w:r w:rsidR="002476C6">
        <w:t>mazon</w:t>
      </w:r>
      <w:r>
        <w:t xml:space="preserve"> DynamoDB</w:t>
      </w:r>
      <w:bookmarkEnd w:id="124"/>
      <w:bookmarkEnd w:id="125"/>
    </w:p>
    <w:p w14:paraId="3E696682" w14:textId="5ECD5DA1" w:rsidR="0076463B" w:rsidRDefault="002476C6" w:rsidP="002476C6">
      <w:pPr>
        <w:pStyle w:val="base"/>
        <w:ind w:left="1418"/>
      </w:pPr>
      <w:r>
        <w:lastRenderedPageBreak/>
        <w:t xml:space="preserve">Amazon DynamoDB atau biasa disebut Dynamodb merupakan layanan penyimpanan data milik AWS. DynamoDB merupakan database NoSql yang memiliki ketahanan yang tinggi. </w:t>
      </w:r>
      <w:r w:rsidRPr="002476C6">
        <w:t>Amazon DynamoDB adalah database nilai kunci dan dokumen yang 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r w:rsidR="0090208E">
        <w:t xml:space="preserve"> </w:t>
      </w:r>
      <w:r w:rsidR="0090208E">
        <w:fldChar w:fldCharType="begin" w:fldLock="1"/>
      </w:r>
      <w:r w:rsidR="00A25345">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0]","plainTextFormattedCitation":"[20]","previouslyFormattedCitation":"[20]"},"properties":{"noteIndex":0},"schema":"https://github.com/citation-style-language/schema/raw/master/csl-citation.json"}</w:instrText>
      </w:r>
      <w:r w:rsidR="0090208E">
        <w:fldChar w:fldCharType="separate"/>
      </w:r>
      <w:r w:rsidR="00A25345" w:rsidRPr="00A25345">
        <w:rPr>
          <w:noProof/>
        </w:rPr>
        <w:t>[20]</w:t>
      </w:r>
      <w:r w:rsidR="0090208E">
        <w:fldChar w:fldCharType="end"/>
      </w:r>
      <w:r w:rsidRPr="002476C6">
        <w:t>.</w:t>
      </w:r>
    </w:p>
    <w:p w14:paraId="5172D454" w14:textId="1307BA7F" w:rsidR="00375EC5" w:rsidRDefault="00375EC5" w:rsidP="008520CD">
      <w:pPr>
        <w:pStyle w:val="Heading3"/>
      </w:pPr>
      <w:bookmarkStart w:id="126" w:name="_Toc84775352"/>
      <w:bookmarkStart w:id="127" w:name="_Toc8483985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26"/>
      <w:bookmarkEnd w:id="127"/>
    </w:p>
    <w:p w14:paraId="0218A125" w14:textId="55F18575" w:rsidR="002476C6" w:rsidRDefault="002476C6" w:rsidP="002476C6">
      <w:pPr>
        <w:pStyle w:val="base"/>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A25345">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0]","plainTextFormattedCitation":"[20]","previouslyFormattedCitation":"[20]"},"properties":{"noteIndex":0},"schema":"https://github.com/citation-style-language/schema/raw/master/csl-citation.json"}</w:instrText>
      </w:r>
      <w:r>
        <w:fldChar w:fldCharType="separate"/>
      </w:r>
      <w:r w:rsidR="00A25345" w:rsidRPr="00A25345">
        <w:rPr>
          <w:noProof/>
        </w:rPr>
        <w:t>[20]</w:t>
      </w:r>
      <w:r>
        <w:fldChar w:fldCharType="end"/>
      </w:r>
      <w:r>
        <w:t>.</w:t>
      </w:r>
    </w:p>
    <w:p w14:paraId="5EF186C4" w14:textId="05AA1CB8" w:rsidR="002476C6" w:rsidRDefault="002476C6" w:rsidP="002476C6">
      <w:pPr>
        <w:pStyle w:val="base"/>
        <w:ind w:left="1418"/>
      </w:pPr>
      <w:r w:rsidRPr="002476C6">
        <w:t>Amazon Elastic Compute Cloud (Amazon EC2) adalah layanan web yang menyediakan kapasitas komputasi yang aman dan dapat diubah ukurannya di cloud. Ini dirancang untuk membuat komputasi awan skala web lebih mudah bagi pengembang. Antarmuka layanan web sederhana Amazon EC2 memungkinkan Anda memperoleh dan meng</w:t>
      </w:r>
      <w:r w:rsidR="00904F60">
        <w:t>k</w:t>
      </w:r>
      <w:r w:rsidRPr="002476C6">
        <w:t xml:space="preserve">onfigurasi kapasitas dengan gesekan </w:t>
      </w:r>
      <w:r w:rsidRPr="002476C6">
        <w:lastRenderedPageBreak/>
        <w:t>minimal. Ini memberi Anda kendali penuh atas sumber daya komputasi Anda dan memungkinkan Anda berjalan di lingkungan komputasi Amazon yang telah terbukti.</w:t>
      </w:r>
    </w:p>
    <w:p w14:paraId="3A1B4CB1" w14:textId="1A596424" w:rsidR="006364A3" w:rsidRDefault="006364A3" w:rsidP="006364A3">
      <w:pPr>
        <w:pStyle w:val="Heading3"/>
      </w:pPr>
      <w:bookmarkStart w:id="128" w:name="_Toc84775353"/>
      <w:bookmarkStart w:id="129" w:name="_Toc84839858"/>
      <w:r>
        <w:t>Javascript</w:t>
      </w:r>
      <w:bookmarkEnd w:id="128"/>
      <w:bookmarkEnd w:id="129"/>
    </w:p>
    <w:p w14:paraId="2161450C" w14:textId="5CFDD19F" w:rsidR="00C3797B" w:rsidRPr="00280D61" w:rsidRDefault="006364A3" w:rsidP="00280D61">
      <w:pPr>
        <w:pStyle w:val="base"/>
        <w:ind w:left="1418"/>
        <w:sectPr w:rsidR="00C3797B" w:rsidRPr="00280D61" w:rsidSect="0047685F">
          <w:pgSz w:w="11906" w:h="16838" w:code="9"/>
          <w:pgMar w:top="2268" w:right="1701" w:bottom="1701" w:left="2268" w:header="709" w:footer="709" w:gutter="0"/>
          <w:cols w:space="708"/>
          <w:titlePg/>
          <w:docGrid w:linePitch="360"/>
        </w:sectPr>
      </w:pPr>
      <w:r w:rsidRPr="006364A3">
        <w:t>Javas</w:t>
      </w:r>
      <w:r w:rsidR="00904F60">
        <w:t>c</w:t>
      </w:r>
      <w:r w:rsidRPr="006364A3">
        <w:t xml:space="preserve">ript </w:t>
      </w:r>
      <w:r>
        <w:t>merupakan</w:t>
      </w:r>
      <w:r w:rsidRPr="006364A3">
        <w:t xml:space="preserve"> bahasa pemrograman </w:t>
      </w:r>
      <w:r>
        <w:t>yang berjalan di</w:t>
      </w:r>
      <w:r w:rsidRPr="006364A3">
        <w:t xml:space="preserve">sisi </w:t>
      </w:r>
      <w:r w:rsidRPr="00BA6340">
        <w:rPr>
          <w:i/>
          <w:iCs w:val="0"/>
        </w:rPr>
        <w:t>client</w:t>
      </w:r>
      <w:r w:rsidRPr="006364A3">
        <w:t xml:space="preserve"> atau</w:t>
      </w:r>
      <w:r>
        <w:t xml:space="preserve"> </w:t>
      </w:r>
      <w:r w:rsidRPr="006364A3">
        <w:rPr>
          <w:i/>
          <w:iCs w:val="0"/>
        </w:rPr>
        <w:t>client side</w:t>
      </w:r>
      <w:r w:rsidRPr="006364A3">
        <w:t xml:space="preserve">. Javascript adalah bahasa pemrograman </w:t>
      </w:r>
      <w:r>
        <w:t xml:space="preserve">tingkat tinggi </w:t>
      </w:r>
      <w:r w:rsidRPr="006364A3">
        <w:t>yang mendekati bahasa manusia,</w:t>
      </w:r>
      <w:r>
        <w:t xml:space="preserve"> oleh</w:t>
      </w:r>
      <w:r w:rsidRPr="006364A3">
        <w:t xml:space="preserve"> </w:t>
      </w:r>
      <w:r>
        <w:t>karena</w:t>
      </w:r>
      <w:r w:rsidRPr="006364A3">
        <w:t xml:space="preserve"> itu javascript mudah dipelajari. Javascript sendiri </w:t>
      </w:r>
      <w:r>
        <w:t>dibuat bertujuan</w:t>
      </w:r>
      <w:r w:rsidRPr="006364A3">
        <w:t xml:space="preserve"> untuk </w:t>
      </w:r>
      <w:r w:rsidR="00280D61">
        <w:t xml:space="preserve">fungsi pada </w:t>
      </w:r>
      <w:r w:rsidRPr="00BA6340">
        <w:rPr>
          <w:i/>
          <w:iCs w:val="0"/>
        </w:rPr>
        <w:t>website</w:t>
      </w:r>
      <w:r w:rsidRPr="006364A3">
        <w:t xml:space="preserve"> lebih dinamis, seperti menampilkan dan menghilangkan objek-objek pada </w:t>
      </w:r>
      <w:r w:rsidRPr="00BA6340">
        <w:rPr>
          <w:i/>
          <w:iCs w:val="0"/>
        </w:rPr>
        <w:t>website</w:t>
      </w:r>
      <w:r w:rsidRPr="006364A3">
        <w:t xml:space="preserve"> kemudian dengan fungsi javascript dapat memanggil kembali objek yang dihilangkan tersebut</w:t>
      </w:r>
      <w:r w:rsidR="00A25345">
        <w:t xml:space="preserve"> </w:t>
      </w:r>
      <w:r w:rsidR="00A25345">
        <w:fldChar w:fldCharType="begin" w:fldLock="1"/>
      </w:r>
      <w:r w:rsidR="00A25345">
        <w:instrText>ADDIN CSL_CITATION {"citationItems":[{"id":"ITEM-1","itemData":{"ISSN":"2775-412X","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container-title":"Jurnal Sintaks Logika","id":"ITEM-1","issue":"1","issued":{"date-parts":[["2021"]]},"page":"2775-412","title":"Aplikasi E-Learning Siswa Smk Berbasis Web","type":"article-journal","volume":"1"},"uris":["http://www.mendeley.com/documents/?uuid=0adf015f-5272-47ad-8788-fc10a180316a"]}],"mendeley":{"formattedCitation":"[21]","plainTextFormattedCitation":"[21]"},"properties":{"noteIndex":0},"schema":"https://github.com/citation-style-language/schema/raw/master/csl-citation.json"}</w:instrText>
      </w:r>
      <w:r w:rsidR="00A25345">
        <w:fldChar w:fldCharType="separate"/>
      </w:r>
      <w:r w:rsidR="00A25345" w:rsidRPr="00A25345">
        <w:rPr>
          <w:noProof/>
        </w:rPr>
        <w:t>[21]</w:t>
      </w:r>
      <w:r w:rsidR="00A25345">
        <w:fldChar w:fldCharType="end"/>
      </w:r>
      <w:r w:rsidRPr="006364A3">
        <w:t>.</w:t>
      </w:r>
    </w:p>
    <w:p w14:paraId="7A72331B" w14:textId="2E10E567" w:rsidR="00D5071B" w:rsidRDefault="00D5071B" w:rsidP="00D5071B">
      <w:pPr>
        <w:pStyle w:val="Heading1"/>
      </w:pPr>
      <w:r>
        <w:lastRenderedPageBreak/>
        <w:br/>
      </w:r>
      <w:bookmarkStart w:id="130" w:name="_Toc84775354"/>
      <w:bookmarkStart w:id="131" w:name="_Toc84839859"/>
      <w:r>
        <w:t>ANALISIS SISTEM</w:t>
      </w:r>
      <w:bookmarkEnd w:id="130"/>
      <w:bookmarkEnd w:id="131"/>
    </w:p>
    <w:p w14:paraId="70BC39A1" w14:textId="6CE837CA" w:rsidR="00411B35" w:rsidRDefault="00411B35" w:rsidP="00411B35">
      <w:pPr>
        <w:pStyle w:val="Heading2"/>
      </w:pPr>
      <w:bookmarkStart w:id="132" w:name="_Toc84775355"/>
      <w:bookmarkStart w:id="133" w:name="_Toc84839860"/>
      <w:r>
        <w:t>Gambaran Organisasi</w:t>
      </w:r>
      <w:bookmarkEnd w:id="132"/>
      <w:bookmarkEnd w:id="133"/>
    </w:p>
    <w:p w14:paraId="78AB9BB4" w14:textId="3FB7B4FA" w:rsidR="00311399" w:rsidRDefault="00311399" w:rsidP="008520CD">
      <w:pPr>
        <w:pStyle w:val="Heading3"/>
      </w:pPr>
      <w:bookmarkStart w:id="134" w:name="_Toc84775356"/>
      <w:bookmarkStart w:id="135" w:name="_Toc84839861"/>
      <w:r>
        <w:t>Sejarah Singkat</w:t>
      </w:r>
      <w:bookmarkEnd w:id="134"/>
      <w:bookmarkEnd w:id="135"/>
    </w:p>
    <w:p w14:paraId="5619D7B9" w14:textId="12920B09" w:rsidR="00AF5B66" w:rsidRDefault="00AF5B66" w:rsidP="00AF5B66">
      <w:pPr>
        <w:pStyle w:val="base"/>
        <w:ind w:left="1418"/>
      </w:pPr>
      <w:r>
        <w:t>Radar Cirebon adalah surat kabar harian pagi yang terbit di Cirebon, Jawa Barat. Harian ini masih satu grup dengan Jawa Pos. Lahir dan terbentuk 20 Desember 1999. Radar Cirebon memiliki sirkulasi di Cirebon, Indramayu, Kuningan, dan Majalengka. Saat ini memiliki 28 halaman, terbit setiap hari. kecuali hari minggu terbit dengan 20 halaman.</w:t>
      </w:r>
    </w:p>
    <w:p w14:paraId="144FA34B" w14:textId="77777777" w:rsidR="00AF5B66" w:rsidRDefault="00AF5B66" w:rsidP="00AF5B66">
      <w:pPr>
        <w:pStyle w:val="base"/>
        <w:ind w:left="1418"/>
      </w:pPr>
      <w:r>
        <w:t>Tahun 2011, Radar Cirebon membangun kantor baru dengan sebutan Grha Pena yang bermarkas di Jalan Perjuangan No 9 Kota Cirebon. Saat ini Radar Cirebon mengembangkan Radar Indramayu, Radar Kuningan dan Radar Majalengka, guna menyajikan berita-berita lokal yang lebih banyak.</w:t>
      </w:r>
    </w:p>
    <w:p w14:paraId="43C0BC03" w14:textId="5C4877DE" w:rsidR="00311399" w:rsidRDefault="00AF5B66" w:rsidP="006B14A6">
      <w:pPr>
        <w:pStyle w:val="base"/>
        <w:ind w:left="1418"/>
      </w:pPr>
      <w:r>
        <w:t>Selain koran harian Radar Cirebon juga memiliki stasiun tv lokal dengan sebutan Radar Cirebon TV atau lebih dikenal dengan RCTV, dengan jangkauan wilayah siar Kota/Kabupaten Cirebon dan Indramayu. Untuk masyarakat yang berada di luar wilayah edar Radar Cirebon dapat juga membaca berita-berita wilayah Cirebon dan sekitarnya secara online di www.radarcirebon.com</w:t>
      </w:r>
      <w:r w:rsidR="00007567">
        <w:t>.</w:t>
      </w:r>
    </w:p>
    <w:p w14:paraId="5BE2318F" w14:textId="16643E15" w:rsidR="003C6C19" w:rsidRDefault="00311399" w:rsidP="008520CD">
      <w:pPr>
        <w:pStyle w:val="Heading3"/>
      </w:pPr>
      <w:bookmarkStart w:id="136" w:name="_Toc84775357"/>
      <w:bookmarkStart w:id="137" w:name="_Toc84839862"/>
      <w:r>
        <w:lastRenderedPageBreak/>
        <w:t>Struktur Organisasi</w:t>
      </w:r>
      <w:r w:rsidR="003C6C19">
        <w:t xml:space="preserve"> dan Uraian Tugas</w:t>
      </w:r>
      <w:bookmarkEnd w:id="136"/>
      <w:bookmarkEnd w:id="137"/>
    </w:p>
    <w:p w14:paraId="0B388D53" w14:textId="4AB5AB67" w:rsidR="003C6C19" w:rsidRDefault="003C6C19" w:rsidP="00EA588A">
      <w:pPr>
        <w:pStyle w:val="ayat-sub"/>
      </w:pPr>
      <w:r>
        <w:t>Struktur Organisasi</w:t>
      </w:r>
    </w:p>
    <w:p w14:paraId="367D6915" w14:textId="19A0D8B8" w:rsidR="00747EA4" w:rsidRDefault="00747EA4" w:rsidP="00F8220F">
      <w:pPr>
        <w:pStyle w:val="ayat-sub"/>
        <w:numPr>
          <w:ilvl w:val="0"/>
          <w:numId w:val="0"/>
        </w:numPr>
        <w:ind w:left="1701"/>
      </w:pPr>
      <w:r w:rsidRPr="00747EA4">
        <w:t xml:space="preserve">Berikut adalah struktur organisasi dari </w:t>
      </w:r>
      <w:r>
        <w:t xml:space="preserve">Radar Cirebon .com </w:t>
      </w:r>
      <w:r w:rsidRPr="00747EA4">
        <w:t>yang dapat dilihat pada Gambar 3.1:</w:t>
      </w:r>
    </w:p>
    <w:p w14:paraId="2AD23B65" w14:textId="1477B8F8" w:rsidR="00747EA4" w:rsidRDefault="00F15E53" w:rsidP="00341086">
      <w:pPr>
        <w:pStyle w:val="base"/>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0CB362F9" w:rsidR="00747EA4" w:rsidRPr="00747EA4" w:rsidRDefault="00747EA4" w:rsidP="008B4EEB">
      <w:pPr>
        <w:pStyle w:val="Caption"/>
        <w:rPr>
          <w:lang w:val="en-US"/>
        </w:rPr>
      </w:pPr>
      <w:bookmarkStart w:id="138" w:name="_Toc82813393"/>
      <w:r>
        <w:t xml:space="preserve">Gambar 3. </w:t>
      </w:r>
      <w:r>
        <w:fldChar w:fldCharType="begin"/>
      </w:r>
      <w:r>
        <w:instrText xml:space="preserve"> SEQ Gambar_3. \* ARABIC </w:instrText>
      </w:r>
      <w:r>
        <w:fldChar w:fldCharType="separate"/>
      </w:r>
      <w:r w:rsidR="00BB0F63">
        <w:rPr>
          <w:noProof/>
        </w:rPr>
        <w:t>1</w:t>
      </w:r>
      <w:r>
        <w:fldChar w:fldCharType="end"/>
      </w:r>
      <w:r>
        <w:rPr>
          <w:lang w:val="en-US"/>
        </w:rPr>
        <w:t xml:space="preserve"> Struktur Organisasi Radar Cirebon .com</w:t>
      </w:r>
      <w:bookmarkEnd w:id="138"/>
    </w:p>
    <w:p w14:paraId="6867A2B4" w14:textId="7A4D5C8B" w:rsidR="003C6C19" w:rsidRDefault="003C6C19" w:rsidP="00EA588A">
      <w:pPr>
        <w:pStyle w:val="ayat-sub"/>
      </w:pPr>
      <w:r>
        <w:t>Uraian Tugas</w:t>
      </w:r>
    </w:p>
    <w:p w14:paraId="04E43D1B" w14:textId="4D2704FD" w:rsidR="00747EA4" w:rsidRDefault="00747EA4" w:rsidP="00F15E53">
      <w:pPr>
        <w:pStyle w:val="pasal"/>
      </w:pPr>
      <w:r>
        <w:t>Direktur</w:t>
      </w:r>
    </w:p>
    <w:p w14:paraId="6CF73772" w14:textId="783ED926" w:rsidR="00747EA4" w:rsidRDefault="00747EA4" w:rsidP="005F5931">
      <w:pPr>
        <w:pStyle w:val="pasal-sub"/>
      </w:pPr>
      <w:r>
        <w:t>Menyusun s</w:t>
      </w:r>
      <w:r w:rsidR="006B14A6">
        <w:t>t</w:t>
      </w:r>
      <w:r>
        <w:t>rategi bisnis.</w:t>
      </w:r>
    </w:p>
    <w:p w14:paraId="4A9EA0D7" w14:textId="3CCE7E02" w:rsidR="00747EA4" w:rsidRDefault="00747EA4" w:rsidP="005F5931">
      <w:pPr>
        <w:pStyle w:val="pasal-sub"/>
      </w:pPr>
      <w:r>
        <w:t>Melakukan evaluasi.</w:t>
      </w:r>
    </w:p>
    <w:p w14:paraId="3C8283A5" w14:textId="58C4E42C" w:rsidR="00747EA4" w:rsidRDefault="00747EA4" w:rsidP="005F5931">
      <w:pPr>
        <w:pStyle w:val="pasal-sub"/>
      </w:pPr>
      <w:r>
        <w:t>Melakukan rapat rutin.</w:t>
      </w:r>
    </w:p>
    <w:p w14:paraId="15EF4241" w14:textId="1E1D8E5A" w:rsidR="00747EA4" w:rsidRDefault="00747EA4" w:rsidP="005F5931">
      <w:pPr>
        <w:pStyle w:val="pasal-sub"/>
      </w:pPr>
      <w:r>
        <w:t>Implementasi dan melaksanakan Visi dan Misi perusahaan.</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r>
        <w:t>Mengatur sekaligus memimpin jalannya operasional kantor.</w:t>
      </w:r>
    </w:p>
    <w:p w14:paraId="062F6640" w14:textId="03575AC6" w:rsidR="00747EA4" w:rsidRDefault="00747EA4" w:rsidP="005F5931">
      <w:pPr>
        <w:pStyle w:val="pasal-sub"/>
      </w:pPr>
      <w:r>
        <w:lastRenderedPageBreak/>
        <w:t>Mengawasi dan membina manager di tingkat yang lebih rendah.</w:t>
      </w:r>
    </w:p>
    <w:p w14:paraId="494212D4" w14:textId="4C7EC17D" w:rsidR="00747EA4" w:rsidRDefault="00747EA4" w:rsidP="002839BC">
      <w:pPr>
        <w:pStyle w:val="pasal"/>
      </w:pPr>
      <w:r>
        <w:t>Editor</w:t>
      </w:r>
    </w:p>
    <w:p w14:paraId="35D1C19C" w14:textId="3EC82653" w:rsidR="00747EA4" w:rsidRDefault="00747EA4" w:rsidP="005F5931">
      <w:pPr>
        <w:pStyle w:val="pasal-sub"/>
      </w:pPr>
      <w:r>
        <w:t>Membuat dan memastikan</w:t>
      </w:r>
      <w:r w:rsidR="006B14A6">
        <w:t xml:space="preserve"> berita yang akan ditayangkan memiliki struktur yang baik.</w:t>
      </w:r>
    </w:p>
    <w:p w14:paraId="0F72B64B" w14:textId="30D0F399" w:rsidR="006B14A6" w:rsidRDefault="006B14A6" w:rsidP="006B14A6">
      <w:pPr>
        <w:pStyle w:val="pasal"/>
      </w:pPr>
      <w:r>
        <w:t>Wartawan</w:t>
      </w:r>
    </w:p>
    <w:p w14:paraId="5B1DFDA3" w14:textId="4B718B2F" w:rsidR="006B14A6" w:rsidRDefault="006B14A6" w:rsidP="005F5931">
      <w:pPr>
        <w:pStyle w:val="pasal-sub"/>
      </w:pPr>
      <w:r>
        <w:t>Melaporkan suatu peristiwa kepada tim editor.</w:t>
      </w:r>
    </w:p>
    <w:p w14:paraId="5DF57239" w14:textId="0885A652" w:rsidR="006B14A6" w:rsidRDefault="006B14A6" w:rsidP="005F5931">
      <w:pPr>
        <w:pStyle w:val="pasal-sub"/>
      </w:pPr>
      <w:r>
        <w:t>Melakukan wawancara dengan narasumber.</w:t>
      </w:r>
    </w:p>
    <w:p w14:paraId="0A4A4F77" w14:textId="0C1234AD" w:rsidR="006B14A6" w:rsidRDefault="006B14A6" w:rsidP="006B14A6">
      <w:pPr>
        <w:pStyle w:val="pasal"/>
      </w:pPr>
      <w:r>
        <w:t>Kontributor</w:t>
      </w:r>
    </w:p>
    <w:p w14:paraId="317B97BB" w14:textId="21C68A0D" w:rsidR="006B14A6" w:rsidRDefault="006B14A6" w:rsidP="006B14A6">
      <w:pPr>
        <w:pStyle w:val="pasal"/>
        <w:numPr>
          <w:ilvl w:val="0"/>
          <w:numId w:val="0"/>
        </w:numPr>
        <w:ind w:left="1985"/>
      </w:pPr>
      <w:r>
        <w:t>Tugas dari kontributor sama dengan karyawan, yang membedakan hanyalah kontributor berdomisili di daerah-daerah.</w:t>
      </w:r>
    </w:p>
    <w:p w14:paraId="58AACDD1" w14:textId="39E5A2D2" w:rsidR="006B14A6" w:rsidRDefault="006B14A6" w:rsidP="006B14A6">
      <w:pPr>
        <w:pStyle w:val="pasal"/>
      </w:pPr>
      <w:r>
        <w:t>Tim IT</w:t>
      </w:r>
    </w:p>
    <w:p w14:paraId="39A42E01" w14:textId="7C937019" w:rsidR="006B14A6" w:rsidRDefault="006B14A6" w:rsidP="005F5931">
      <w:pPr>
        <w:pStyle w:val="pasal-sub"/>
      </w:pPr>
      <w:r>
        <w:t xml:space="preserve">Mengelola dan memastikan </w:t>
      </w:r>
      <w:r w:rsidRPr="007D3E62">
        <w:rPr>
          <w:i/>
        </w:rPr>
        <w:t>Server</w:t>
      </w:r>
      <w:r>
        <w:t xml:space="preserve"> Radar Cirebon berjalan dengan semestinya.</w:t>
      </w:r>
    </w:p>
    <w:p w14:paraId="3F406B63" w14:textId="1249EB9D" w:rsidR="006B14A6" w:rsidRDefault="006B14A6" w:rsidP="005F5931">
      <w:pPr>
        <w:pStyle w:val="pasal-sub"/>
      </w:pPr>
      <w:r>
        <w:t xml:space="preserve">Mengelola dan memastikan </w:t>
      </w:r>
      <w:r w:rsidRPr="007D3E62">
        <w:rPr>
          <w:i/>
        </w:rPr>
        <w:t>website</w:t>
      </w:r>
      <w:r>
        <w:t xml:space="preserve"> radarcirebon.com dan jaringannya berjalan dengan semestinya.</w:t>
      </w:r>
    </w:p>
    <w:p w14:paraId="38E0B024" w14:textId="498F5C65" w:rsidR="006B14A6" w:rsidRDefault="006B14A6" w:rsidP="006B14A6">
      <w:pPr>
        <w:pStyle w:val="pasal"/>
      </w:pPr>
      <w:r>
        <w:t>Marketing</w:t>
      </w:r>
    </w:p>
    <w:p w14:paraId="1BD86C48" w14:textId="3DA6C310" w:rsidR="006B14A6" w:rsidRDefault="006B14A6" w:rsidP="005F5931">
      <w:pPr>
        <w:pStyle w:val="pasal-sub"/>
      </w:pPr>
      <w:r>
        <w:t>Merencanakan promosi.</w:t>
      </w:r>
    </w:p>
    <w:p w14:paraId="419603FF" w14:textId="1A40F2C1" w:rsidR="006B14A6" w:rsidRDefault="006B14A6" w:rsidP="005F5931">
      <w:pPr>
        <w:pStyle w:val="pasal-sub"/>
      </w:pPr>
      <w:r>
        <w:lastRenderedPageBreak/>
        <w:t>Meningkatkan Search Engine Optimization (SEO).</w:t>
      </w:r>
    </w:p>
    <w:p w14:paraId="49AF5104" w14:textId="0FFF496D" w:rsidR="00411B35" w:rsidRDefault="00411B35" w:rsidP="00411B35">
      <w:pPr>
        <w:pStyle w:val="Heading2"/>
      </w:pPr>
      <w:bookmarkStart w:id="139" w:name="_Toc84775358"/>
      <w:bookmarkStart w:id="140" w:name="_Toc84839863"/>
      <w:r>
        <w:t>Analisis Sistem Berjalan</w:t>
      </w:r>
      <w:bookmarkEnd w:id="139"/>
      <w:bookmarkEnd w:id="140"/>
    </w:p>
    <w:p w14:paraId="2DD08B1D" w14:textId="3D1A956A" w:rsidR="002E53CD" w:rsidRPr="002E53CD" w:rsidRDefault="002E53CD" w:rsidP="002E53CD">
      <w:pPr>
        <w:pStyle w:val="base"/>
        <w:ind w:left="1418"/>
      </w:pPr>
      <w:r w:rsidRPr="002E53CD">
        <w:t>Analisis sistem yang sedang berjalan bertujuan untuk mengetahui secara detail prosedur apa saja yang dilakukan.</w:t>
      </w:r>
    </w:p>
    <w:p w14:paraId="6A49FF7F" w14:textId="29EF1D29" w:rsidR="000F623D" w:rsidRDefault="000F623D" w:rsidP="008520CD">
      <w:pPr>
        <w:pStyle w:val="Heading3"/>
      </w:pPr>
      <w:bookmarkStart w:id="141" w:name="_Toc84775359"/>
      <w:bookmarkStart w:id="142" w:name="_Toc84839864"/>
      <w:r>
        <w:t>Uraian Prosedur</w:t>
      </w:r>
      <w:bookmarkEnd w:id="141"/>
      <w:bookmarkEnd w:id="142"/>
    </w:p>
    <w:p w14:paraId="7550F8F3" w14:textId="35641A8A" w:rsidR="006443F5" w:rsidRDefault="000F623D" w:rsidP="006443F5">
      <w:pPr>
        <w:pStyle w:val="base"/>
        <w:ind w:left="1418"/>
      </w:pPr>
      <w:r w:rsidRPr="000F623D">
        <w:t xml:space="preserve">Analisa prosedur bertujuan untuk mengetahui cara kerja dari sistem yang sedang berjalan </w:t>
      </w:r>
      <w:r>
        <w:t>maupun</w:t>
      </w:r>
      <w:r w:rsidRPr="000F623D">
        <w:t xml:space="preserve"> sistem yang sedang dalam pengembangan dan perawatan sehingga kelebihan serta kelemahan sistem tersebut dapat diketahui, hal ini tentu sangat penting dalam proses pengembangan atau perawatan sistem tersebut</w:t>
      </w:r>
      <w:r w:rsidR="006443F5">
        <w:t>.</w:t>
      </w:r>
    </w:p>
    <w:p w14:paraId="344E909B" w14:textId="4AD81D93" w:rsidR="006443F5" w:rsidRDefault="006443F5" w:rsidP="006443F5">
      <w:pPr>
        <w:pStyle w:val="base"/>
        <w:ind w:left="1418"/>
      </w:pPr>
      <w:r w:rsidRPr="006443F5">
        <w:t xml:space="preserve">Adapun uraian prosedur </w:t>
      </w:r>
      <w:r w:rsidR="007C1021">
        <w:t xml:space="preserve">sistem </w:t>
      </w:r>
      <w:r>
        <w:t>absensi di Radar Cirebon</w:t>
      </w:r>
      <w:r w:rsidRPr="006443F5">
        <w:t xml:space="preserve"> dalam penelitian ini adalah sebagai berikut:</w:t>
      </w:r>
    </w:p>
    <w:p w14:paraId="5564E408" w14:textId="4DF897FB" w:rsidR="006443F5" w:rsidRDefault="006443F5" w:rsidP="00EA588A">
      <w:pPr>
        <w:pStyle w:val="ayat-sub"/>
      </w:pPr>
      <w:r>
        <w:t xml:space="preserve">Prosedur </w:t>
      </w:r>
      <w:r w:rsidR="00A92113">
        <w:t>Daftar Karyawan</w:t>
      </w:r>
    </w:p>
    <w:p w14:paraId="7D2F6BE4" w14:textId="11933E2F" w:rsidR="006443F5" w:rsidRDefault="006443F5" w:rsidP="00F8220F">
      <w:pPr>
        <w:pStyle w:val="ayat-sub"/>
        <w:numPr>
          <w:ilvl w:val="0"/>
          <w:numId w:val="0"/>
        </w:numPr>
        <w:ind w:left="1701"/>
      </w:pPr>
      <w:r>
        <w:t>Tahapan untuk prosedur ini adalah sebagai berikut:</w:t>
      </w:r>
    </w:p>
    <w:p w14:paraId="237D8E2F" w14:textId="44FDCE55" w:rsidR="00DB344B" w:rsidRDefault="00DB344B" w:rsidP="006443F5">
      <w:pPr>
        <w:pStyle w:val="pasal"/>
      </w:pPr>
      <w:r>
        <w:t>Admin masuk ke aplikasi khusus admin.</w:t>
      </w:r>
    </w:p>
    <w:p w14:paraId="355D210D" w14:textId="57E16094" w:rsidR="006443F5" w:rsidRDefault="006443F5" w:rsidP="006443F5">
      <w:pPr>
        <w:pStyle w:val="pasal"/>
      </w:pPr>
      <w:r>
        <w:t xml:space="preserve">Admin memasukan data karyawan yang terdaftar kedalam </w:t>
      </w:r>
      <w:r w:rsidRPr="006443F5">
        <w:rPr>
          <w:i/>
          <w:iCs w:val="0"/>
        </w:rPr>
        <w:t>database</w:t>
      </w:r>
      <w:r>
        <w:t>. Data yang diinputkan meliputi data personal karyawan dan sidik jari.</w:t>
      </w:r>
    </w:p>
    <w:p w14:paraId="7C42F577" w14:textId="1A19D938" w:rsidR="00DB344B" w:rsidRDefault="00DB344B" w:rsidP="006443F5">
      <w:pPr>
        <w:pStyle w:val="pasal"/>
      </w:pPr>
      <w:r>
        <w:t>Admin mengklik tombol simpan.</w:t>
      </w:r>
    </w:p>
    <w:p w14:paraId="23121AC3" w14:textId="4EB2B409" w:rsidR="006443F5" w:rsidRDefault="006443F5" w:rsidP="00EA588A">
      <w:pPr>
        <w:pStyle w:val="ayat-sub"/>
      </w:pPr>
      <w:r>
        <w:t>Prosedur Absensi</w:t>
      </w:r>
    </w:p>
    <w:p w14:paraId="38B19CCE" w14:textId="22DED66B" w:rsidR="00A92113" w:rsidRDefault="00A92113" w:rsidP="00F8220F">
      <w:pPr>
        <w:pStyle w:val="ayat-sub"/>
        <w:numPr>
          <w:ilvl w:val="0"/>
          <w:numId w:val="0"/>
        </w:numPr>
        <w:ind w:left="1701"/>
      </w:pPr>
      <w:r w:rsidRPr="00A92113">
        <w:lastRenderedPageBreak/>
        <w:t>Tahapan untuk prosedur ini adalah sebagai berikut:</w:t>
      </w:r>
    </w:p>
    <w:p w14:paraId="6525A118" w14:textId="68931361" w:rsidR="006443F5" w:rsidRDefault="006443F5" w:rsidP="006443F5">
      <w:pPr>
        <w:pStyle w:val="pasal"/>
      </w:pPr>
      <w:r>
        <w:t>Karyawan menempelkan ibu jari pada mesin deteksi.</w:t>
      </w:r>
    </w:p>
    <w:p w14:paraId="6D5B6A38" w14:textId="0FA80054" w:rsidR="006443F5" w:rsidRDefault="006443F5" w:rsidP="006443F5">
      <w:pPr>
        <w:pStyle w:val="pasal"/>
      </w:pPr>
      <w:r>
        <w:t>Mesin deteksi akan me</w:t>
      </w:r>
      <w:r w:rsidR="00DB344B">
        <w:t>mindai sidik jari.</w:t>
      </w:r>
    </w:p>
    <w:p w14:paraId="3B214BA4" w14:textId="74F5F5AB" w:rsidR="00DB344B" w:rsidRDefault="00DB344B" w:rsidP="006443F5">
      <w:pPr>
        <w:pStyle w:val="pasal"/>
      </w:pPr>
      <w:r>
        <w:t xml:space="preserve">Mesin deteksi akan mencocokan sidik jari karyawan dengan sidik jari yang ada di </w:t>
      </w:r>
      <w:r>
        <w:rPr>
          <w:i/>
          <w:iCs w:val="0"/>
        </w:rPr>
        <w:t>database.</w:t>
      </w:r>
    </w:p>
    <w:p w14:paraId="1ADE8527" w14:textId="69B13C42" w:rsidR="00DB344B" w:rsidRDefault="00DB344B" w:rsidP="006443F5">
      <w:pPr>
        <w:pStyle w:val="pasal"/>
      </w:pPr>
      <w:r>
        <w:t>Jika sidik jari cocok, maka mesin akan berwarna hijau</w:t>
      </w:r>
    </w:p>
    <w:p w14:paraId="4F61AB4F" w14:textId="3F535C3E" w:rsidR="00DB344B" w:rsidRDefault="00DB344B" w:rsidP="006443F5">
      <w:pPr>
        <w:pStyle w:val="pasal"/>
      </w:pPr>
      <w:r>
        <w:t>Jika sidik jari tidak terdaftar maka mesin akan berwarna merah.</w:t>
      </w:r>
    </w:p>
    <w:p w14:paraId="7C068C63" w14:textId="59D494B8" w:rsidR="00DB344B" w:rsidRDefault="00DB344B" w:rsidP="00EA588A">
      <w:pPr>
        <w:pStyle w:val="ayat-sub"/>
      </w:pPr>
      <w:r>
        <w:t>Prosedur Membuat Laporan</w:t>
      </w:r>
    </w:p>
    <w:p w14:paraId="4B5A4C7B" w14:textId="1ED1E9E0" w:rsidR="00A92113" w:rsidRDefault="00A92113" w:rsidP="00F8220F">
      <w:pPr>
        <w:pStyle w:val="ayat-sub"/>
        <w:numPr>
          <w:ilvl w:val="0"/>
          <w:numId w:val="0"/>
        </w:numPr>
        <w:ind w:left="1701"/>
      </w:pPr>
      <w:r w:rsidRPr="00A92113">
        <w:t>Tahapan untuk prosedur ini adalah sebagai berikut:</w:t>
      </w:r>
    </w:p>
    <w:p w14:paraId="54B23DAA" w14:textId="57D9D453" w:rsidR="00DB344B" w:rsidRDefault="00DB344B" w:rsidP="00DB344B">
      <w:pPr>
        <w:pStyle w:val="pasal"/>
      </w:pPr>
      <w:r>
        <w:t>Admin masuk ke aplikasi khusus admin.</w:t>
      </w:r>
    </w:p>
    <w:p w14:paraId="5AB34CDE" w14:textId="5D34A02D" w:rsidR="00DB344B" w:rsidRDefault="00DB344B" w:rsidP="00DB344B">
      <w:pPr>
        <w:pStyle w:val="pasal"/>
      </w:pPr>
      <w:r>
        <w:t>Admin mencetak laporan absensi tiap karyawan</w:t>
      </w:r>
      <w:r w:rsidR="00313855">
        <w:t>.</w:t>
      </w:r>
    </w:p>
    <w:p w14:paraId="6791B42B" w14:textId="69B12F7C" w:rsidR="00A92113" w:rsidRDefault="00A92113" w:rsidP="00DB344B">
      <w:pPr>
        <w:pStyle w:val="pasal"/>
      </w:pPr>
      <w:r>
        <w:t>Laporan diberikan ke bagian lain untuk pertimbangan pemberian gaji.</w:t>
      </w:r>
    </w:p>
    <w:p w14:paraId="4D7794B1" w14:textId="486E35CB" w:rsidR="00A92113" w:rsidRDefault="00A92113" w:rsidP="00F8220F">
      <w:pPr>
        <w:pStyle w:val="Heading3"/>
      </w:pPr>
      <w:bookmarkStart w:id="143" w:name="_Toc84775360"/>
      <w:bookmarkStart w:id="144" w:name="_Toc84839865"/>
      <w:r>
        <w:t>Diagram Sistem Prosedur</w:t>
      </w:r>
      <w:bookmarkEnd w:id="143"/>
      <w:bookmarkEnd w:id="144"/>
    </w:p>
    <w:p w14:paraId="767B5ECF" w14:textId="21F1933F" w:rsidR="007C1021" w:rsidRDefault="007C1021" w:rsidP="007C1021">
      <w:pPr>
        <w:pStyle w:val="base"/>
        <w:ind w:left="1418"/>
      </w:pPr>
      <w:r>
        <w:t>Diagram sistem prosedur yang ada pada sistem absensi di Radar Cirebon adalah sebagai berikut:</w:t>
      </w:r>
    </w:p>
    <w:p w14:paraId="21E8AFC4" w14:textId="519630DD" w:rsidR="00A92113" w:rsidRDefault="00A92113" w:rsidP="00EA588A">
      <w:pPr>
        <w:pStyle w:val="ayat-sub"/>
      </w:pPr>
      <w:r>
        <w:t>Flowmap Daftar Karyawan</w:t>
      </w:r>
    </w:p>
    <w:p w14:paraId="09DD7B29" w14:textId="76EF8720" w:rsidR="00FA4B72" w:rsidRDefault="00FA4B72" w:rsidP="00F8220F">
      <w:pPr>
        <w:pStyle w:val="ayat-sub"/>
        <w:numPr>
          <w:ilvl w:val="0"/>
          <w:numId w:val="0"/>
        </w:numPr>
        <w:ind w:left="1701"/>
      </w:pPr>
      <w:r>
        <w:t xml:space="preserve">Berikut adalah </w:t>
      </w:r>
      <w:r>
        <w:rPr>
          <w:i/>
        </w:rPr>
        <w:t xml:space="preserve">Flowmap </w:t>
      </w:r>
      <w:r>
        <w:t xml:space="preserve">Daftar Karyawan </w:t>
      </w:r>
      <w:r w:rsidRPr="00793A5F">
        <w:t>yang</w:t>
      </w:r>
      <w:r>
        <w:rPr>
          <w:i/>
        </w:rPr>
        <w:t xml:space="preserve"> </w:t>
      </w:r>
      <w:r>
        <w:t>dapat dilihat pada Gambar 3.</w:t>
      </w:r>
      <w:r w:rsidR="007D3E62">
        <w:t>2</w:t>
      </w:r>
      <w:r>
        <w:t>.</w:t>
      </w:r>
    </w:p>
    <w:p w14:paraId="54A041B2" w14:textId="43B28CFA" w:rsidR="00FA4B72" w:rsidRDefault="00F15E53" w:rsidP="00F8220F">
      <w:pPr>
        <w:pStyle w:val="ayat-sub"/>
        <w:numPr>
          <w:ilvl w:val="0"/>
          <w:numId w:val="0"/>
        </w:numPr>
        <w:ind w:left="1701"/>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5BF38CEB" w:rsidR="006443F5" w:rsidRPr="00FA4B72" w:rsidRDefault="00FA4B72" w:rsidP="008B4EEB">
      <w:pPr>
        <w:pStyle w:val="Caption"/>
        <w:rPr>
          <w:lang w:val="en-US"/>
        </w:rPr>
      </w:pPr>
      <w:bookmarkStart w:id="145" w:name="_Toc82813394"/>
      <w:r>
        <w:t xml:space="preserve">Gambar 3. </w:t>
      </w:r>
      <w:r>
        <w:fldChar w:fldCharType="begin"/>
      </w:r>
      <w:r>
        <w:instrText xml:space="preserve"> SEQ Gambar_3. \* ARABIC </w:instrText>
      </w:r>
      <w:r>
        <w:fldChar w:fldCharType="separate"/>
      </w:r>
      <w:r w:rsidR="00BB0F63">
        <w:rPr>
          <w:noProof/>
        </w:rPr>
        <w:t>2</w:t>
      </w:r>
      <w:r>
        <w:fldChar w:fldCharType="end"/>
      </w:r>
      <w:r>
        <w:rPr>
          <w:lang w:val="en-US"/>
        </w:rPr>
        <w:t xml:space="preserve"> Flowmap Daftar Karyawan</w:t>
      </w:r>
      <w:bookmarkEnd w:id="145"/>
    </w:p>
    <w:p w14:paraId="5EEE6B61" w14:textId="77777777" w:rsidR="006443F5" w:rsidRDefault="00FA4B72" w:rsidP="00EA588A">
      <w:pPr>
        <w:pStyle w:val="ayat-sub"/>
      </w:pPr>
      <w:r>
        <w:t>Flowmap Absensi</w:t>
      </w:r>
    </w:p>
    <w:p w14:paraId="2316B5F0" w14:textId="07F1F3AA" w:rsidR="00284C72" w:rsidRDefault="00284C72" w:rsidP="00F8220F">
      <w:pPr>
        <w:pStyle w:val="ayat-sub"/>
        <w:numPr>
          <w:ilvl w:val="0"/>
          <w:numId w:val="0"/>
        </w:numPr>
        <w:ind w:left="1701"/>
      </w:pPr>
      <w:bookmarkStart w:id="146" w:name="_Hlk82075321"/>
      <w:r w:rsidRPr="00284C72">
        <w:t xml:space="preserve">Berikut </w:t>
      </w:r>
      <w:r w:rsidR="002E53CD">
        <w:t xml:space="preserve">adalah </w:t>
      </w:r>
      <w:r w:rsidRPr="00284C72">
        <w:rPr>
          <w:i/>
        </w:rPr>
        <w:t>Flowmap</w:t>
      </w:r>
      <w:r w:rsidRPr="00284C72">
        <w:t xml:space="preserve"> </w:t>
      </w:r>
      <w:r>
        <w:t>Absensi</w:t>
      </w:r>
      <w:r w:rsidRPr="00284C72">
        <w:t xml:space="preserve"> yang dapat dilihat pada Gambar 3.</w:t>
      </w:r>
      <w:r w:rsidR="007D3E62">
        <w:t>3</w:t>
      </w:r>
      <w:r w:rsidRPr="00284C72">
        <w:t>.</w:t>
      </w:r>
    </w:p>
    <w:bookmarkEnd w:id="146"/>
    <w:p w14:paraId="6C2E528B" w14:textId="5B5A3246" w:rsidR="00284C72" w:rsidRDefault="00F15E53" w:rsidP="00F8220F">
      <w:pPr>
        <w:pStyle w:val="ayat-sub"/>
        <w:numPr>
          <w:ilvl w:val="0"/>
          <w:numId w:val="0"/>
        </w:numPr>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355AC922" w:rsidR="00284C72" w:rsidRDefault="00284C72" w:rsidP="008B4EEB">
      <w:pPr>
        <w:pStyle w:val="Caption"/>
        <w:rPr>
          <w:lang w:val="en-US"/>
        </w:rPr>
      </w:pPr>
      <w:bookmarkStart w:id="147" w:name="_Toc82813395"/>
      <w:r>
        <w:t xml:space="preserve">Gambar 3. </w:t>
      </w:r>
      <w:r>
        <w:fldChar w:fldCharType="begin"/>
      </w:r>
      <w:r>
        <w:instrText xml:space="preserve"> SEQ Gambar_3. \* ARABIC </w:instrText>
      </w:r>
      <w:r>
        <w:fldChar w:fldCharType="separate"/>
      </w:r>
      <w:r w:rsidR="00BB0F63">
        <w:rPr>
          <w:noProof/>
        </w:rPr>
        <w:t>3</w:t>
      </w:r>
      <w:r>
        <w:fldChar w:fldCharType="end"/>
      </w:r>
      <w:r>
        <w:rPr>
          <w:lang w:val="en-US"/>
        </w:rPr>
        <w:t xml:space="preserve"> Flowmap Absensi</w:t>
      </w:r>
      <w:bookmarkEnd w:id="147"/>
    </w:p>
    <w:p w14:paraId="5D79BAE1" w14:textId="11EA7646" w:rsidR="00284C72" w:rsidRDefault="00284C72" w:rsidP="00EA588A">
      <w:pPr>
        <w:pStyle w:val="ayat-sub"/>
      </w:pPr>
      <w:r>
        <w:t>Flowmap Membuat Laporan</w:t>
      </w:r>
    </w:p>
    <w:p w14:paraId="3C7C5385" w14:textId="6F16D260" w:rsidR="007C1021" w:rsidRDefault="00284C72" w:rsidP="00F8220F">
      <w:pPr>
        <w:pStyle w:val="ayat-sub"/>
        <w:numPr>
          <w:ilvl w:val="0"/>
          <w:numId w:val="0"/>
        </w:numPr>
        <w:ind w:left="1701"/>
      </w:pPr>
      <w:r w:rsidRPr="00284C72">
        <w:t xml:space="preserve">Berikut adalah </w:t>
      </w:r>
      <w:r w:rsidRPr="00284C72">
        <w:rPr>
          <w:i/>
        </w:rPr>
        <w:t>Flowmap</w:t>
      </w:r>
      <w:r w:rsidRPr="00284C72">
        <w:t xml:space="preserve"> </w:t>
      </w:r>
      <w:r>
        <w:t>Membuat Laporan</w:t>
      </w:r>
      <w:r w:rsidRPr="00284C72">
        <w:t xml:space="preserve"> yang dapat dilihat pada Gambar 3.</w:t>
      </w:r>
      <w:r w:rsidR="007831AF">
        <w:t>4</w:t>
      </w:r>
      <w:r w:rsidRPr="00284C72">
        <w:t>.</w:t>
      </w:r>
    </w:p>
    <w:p w14:paraId="6FAC88B2" w14:textId="2F8B6D89" w:rsidR="007C1021" w:rsidRDefault="00F15E53" w:rsidP="00F8220F">
      <w:pPr>
        <w:pStyle w:val="ayat-sub"/>
        <w:numPr>
          <w:ilvl w:val="0"/>
          <w:numId w:val="0"/>
        </w:numPr>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10F31A0F" w:rsidR="00284C72" w:rsidRDefault="00284C72" w:rsidP="00F8220F">
      <w:pPr>
        <w:pStyle w:val="ayat-sub"/>
        <w:numPr>
          <w:ilvl w:val="0"/>
          <w:numId w:val="0"/>
        </w:numPr>
        <w:ind w:left="1701"/>
        <w:jc w:val="center"/>
      </w:pPr>
      <w:bookmarkStart w:id="148" w:name="_Toc82813396"/>
      <w:r>
        <w:t xml:space="preserve">Gambar 3. </w:t>
      </w:r>
      <w:r>
        <w:fldChar w:fldCharType="begin"/>
      </w:r>
      <w:r>
        <w:instrText xml:space="preserve"> SEQ Gambar_3. \* ARABIC </w:instrText>
      </w:r>
      <w:r>
        <w:fldChar w:fldCharType="separate"/>
      </w:r>
      <w:r w:rsidR="00BB0F63">
        <w:rPr>
          <w:noProof/>
        </w:rPr>
        <w:t>4</w:t>
      </w:r>
      <w:r>
        <w:fldChar w:fldCharType="end"/>
      </w:r>
      <w:r>
        <w:t xml:space="preserve"> Flowmap Membuat Laporan</w:t>
      </w:r>
      <w:bookmarkEnd w:id="148"/>
    </w:p>
    <w:p w14:paraId="013EA386" w14:textId="62A2CA65" w:rsidR="007C1021" w:rsidRDefault="007C1021" w:rsidP="007C1021">
      <w:pPr>
        <w:pStyle w:val="Heading3"/>
      </w:pPr>
      <w:bookmarkStart w:id="149" w:name="_Toc84775361"/>
      <w:bookmarkStart w:id="150" w:name="_Toc84839866"/>
      <w:r>
        <w:t>Analisa Dokumen</w:t>
      </w:r>
      <w:bookmarkEnd w:id="149"/>
      <w:bookmarkEnd w:id="150"/>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dokumen </w:t>
      </w:r>
      <w:r>
        <w:rPr>
          <w:rFonts w:eastAsia="Calibri" w:cs="Times New Roman"/>
          <w:iCs w:val="0"/>
        </w:rPr>
        <w:t>memiliki tujuan yaitu</w:t>
      </w:r>
      <w:r w:rsidRPr="007C1021">
        <w:rPr>
          <w:rFonts w:eastAsia="Calibri" w:cs="Times New Roman"/>
          <w:iCs w:val="0"/>
        </w:rPr>
        <w:t xml:space="preserve"> untuk mempelajari dokumen yang terdapat pada sistem, dalam hal ini adalah </w:t>
      </w:r>
      <w:r>
        <w:rPr>
          <w:rFonts w:eastAsia="Calibri" w:cs="Times New Roman"/>
        </w:rPr>
        <w:t>sistem absensi di Radar Cirebon.</w:t>
      </w:r>
    </w:p>
    <w:p w14:paraId="320DA228" w14:textId="77777777" w:rsidR="007C1021" w:rsidRDefault="007C1021" w:rsidP="007C1021">
      <w:pPr>
        <w:pStyle w:val="base"/>
        <w:ind w:left="1418"/>
      </w:pPr>
      <w:r w:rsidRPr="007C1021">
        <w:t xml:space="preserve">Adapun dokumen yang terdapat pada </w:t>
      </w:r>
      <w:r>
        <w:t>sistem absensi di Radar Cirebon</w:t>
      </w:r>
      <w:r w:rsidRPr="007C1021">
        <w:t xml:space="preserve"> yang sedang berjalan adalah sebagai berikut:</w:t>
      </w:r>
    </w:p>
    <w:p w14:paraId="338B3DCE" w14:textId="5013C677" w:rsidR="007C1021" w:rsidRDefault="007C1021" w:rsidP="00EA588A">
      <w:pPr>
        <w:pStyle w:val="ayat-sub"/>
      </w:pPr>
      <w:r>
        <w:t>Dokumen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51" w:name="_Hlk82076458"/>
            <w:r w:rsidRPr="00901339">
              <w:rPr>
                <w:rFonts w:ascii="Times New Roman" w:hAnsi="Times New Roman"/>
                <w:sz w:val="24"/>
                <w:szCs w:val="24"/>
                <w:lang w:val="en-US"/>
              </w:rPr>
              <w:t>Nama dokumen</w:t>
            </w:r>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Sumber</w:t>
            </w:r>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bookmarkEnd w:id="151"/>
    <w:p w14:paraId="3C08DDF4" w14:textId="510DA79F" w:rsidR="00A43B15" w:rsidRPr="00A43B15" w:rsidRDefault="007C1021" w:rsidP="00EA588A">
      <w:pPr>
        <w:pStyle w:val="ayat-sub"/>
      </w:pPr>
      <w:r>
        <w:t>Dokumen</w:t>
      </w:r>
      <w:r w:rsidR="00A43B15">
        <w:t xml:space="preserve">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52" w:name="_Hlk82076496"/>
            <w:r w:rsidRPr="00901339">
              <w:rPr>
                <w:rFonts w:ascii="Times New Roman" w:hAnsi="Times New Roman"/>
                <w:sz w:val="24"/>
                <w:szCs w:val="24"/>
                <w:lang w:val="en-US"/>
              </w:rPr>
              <w:t>Nama dokumen</w:t>
            </w:r>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4B9AB995" w14:textId="5DA42701" w:rsidR="007C1021" w:rsidRDefault="00A43B15" w:rsidP="00A43B15">
      <w:pPr>
        <w:pStyle w:val="Heading3"/>
      </w:pPr>
      <w:bookmarkStart w:id="153" w:name="_Toc84775362"/>
      <w:bookmarkStart w:id="154" w:name="_Toc84839867"/>
      <w:bookmarkEnd w:id="152"/>
      <w:r>
        <w:t>Desain Informasi</w:t>
      </w:r>
      <w:bookmarkEnd w:id="153"/>
      <w:bookmarkEnd w:id="154"/>
    </w:p>
    <w:p w14:paraId="05BE7870" w14:textId="77777777" w:rsidR="00A43B15" w:rsidRDefault="00A43B15" w:rsidP="00A43B15">
      <w:pPr>
        <w:pStyle w:val="base"/>
        <w:ind w:left="1418"/>
      </w:pPr>
      <w:r>
        <w:t>Hasil Analisa dari dokumen yang ada menghasilkan informasi sebagai berikut:</w:t>
      </w:r>
    </w:p>
    <w:p w14:paraId="197FCAAE" w14:textId="77777777" w:rsidR="00A43B15" w:rsidRDefault="00A43B15" w:rsidP="00EA588A">
      <w:pPr>
        <w:pStyle w:val="ayat-sub"/>
      </w:pPr>
      <w:r>
        <w:t>Informasi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p w14:paraId="1F740EBE" w14:textId="77777777" w:rsidR="008A3E4C" w:rsidRDefault="008A3E4C" w:rsidP="00F8220F">
      <w:pPr>
        <w:pStyle w:val="ayat-sub"/>
        <w:numPr>
          <w:ilvl w:val="0"/>
          <w:numId w:val="0"/>
        </w:numPr>
        <w:ind w:left="1701"/>
      </w:pPr>
    </w:p>
    <w:p w14:paraId="238AC1A6" w14:textId="13903CAA" w:rsidR="00A43B15" w:rsidRDefault="00A43B15" w:rsidP="00EA588A">
      <w:pPr>
        <w:pStyle w:val="ayat-sub"/>
      </w:pPr>
      <w:r>
        <w:lastRenderedPageBreak/>
        <w:t>Informasi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2BB76941" w:rsidR="00D5071B" w:rsidRDefault="00D5071B" w:rsidP="00D5071B">
      <w:pPr>
        <w:pStyle w:val="Heading1"/>
      </w:pPr>
      <w:r>
        <w:lastRenderedPageBreak/>
        <w:br/>
      </w:r>
      <w:bookmarkStart w:id="155" w:name="_Toc84775363"/>
      <w:bookmarkStart w:id="156" w:name="_Toc84839868"/>
      <w:r>
        <w:t>PERANCANGAN SISTEM</w:t>
      </w:r>
      <w:bookmarkEnd w:id="155"/>
      <w:bookmarkEnd w:id="156"/>
    </w:p>
    <w:p w14:paraId="16DB7448" w14:textId="6D14F0A2" w:rsidR="00411B35" w:rsidRDefault="00411B35" w:rsidP="00411B35">
      <w:pPr>
        <w:pStyle w:val="Heading2"/>
      </w:pPr>
      <w:bookmarkStart w:id="157" w:name="_Toc84775364"/>
      <w:bookmarkStart w:id="158" w:name="_Toc84839869"/>
      <w:r>
        <w:t>Desain Prosedur</w:t>
      </w:r>
      <w:bookmarkEnd w:id="157"/>
      <w:bookmarkEnd w:id="158"/>
    </w:p>
    <w:p w14:paraId="276DE47B" w14:textId="098CE524" w:rsidR="00B02CC0" w:rsidRPr="00B02CC0" w:rsidRDefault="00B02CC0" w:rsidP="00B02CC0">
      <w:pPr>
        <w:pStyle w:val="base"/>
      </w:pPr>
      <w:r w:rsidRPr="00B02CC0">
        <w:t xml:space="preserve">Berdasarkan uraian pada bab sebelumnya, untuk mengatasi permasalahan </w:t>
      </w:r>
      <w:r>
        <w:t>absensi di</w:t>
      </w:r>
      <w:r w:rsidR="00904F60">
        <w:t xml:space="preserve"> </w:t>
      </w:r>
      <w:r>
        <w:t xml:space="preserve">masa pandemi covid-19 di Radar Cirebon, maka pada penelitian ini penulis akan mengimplementasikan pengenalan wajah menggunakan metode Local Binary Pattern Histogram berbasis </w:t>
      </w:r>
      <w:r w:rsidRPr="00AE3637">
        <w:rPr>
          <w:i/>
          <w:iCs w:val="0"/>
        </w:rPr>
        <w:t>website</w:t>
      </w:r>
      <w:r>
        <w:t xml:space="preserve"> untuk mempermudah karyawan Radar Cirebon melakukan absensi sekaligus menerapkan protokol kesehatan. </w:t>
      </w:r>
    </w:p>
    <w:p w14:paraId="6B021D57" w14:textId="02860218" w:rsidR="00AF5B66" w:rsidRDefault="00AF5B66" w:rsidP="008520CD">
      <w:pPr>
        <w:pStyle w:val="Heading3"/>
      </w:pPr>
      <w:bookmarkStart w:id="159" w:name="_Toc84775365"/>
      <w:bookmarkStart w:id="160" w:name="_Toc84839870"/>
      <w:r>
        <w:t xml:space="preserve">Prosedur </w:t>
      </w:r>
      <w:r w:rsidR="00EB069B">
        <w:t>Pendaftaran Pengguna</w:t>
      </w:r>
      <w:bookmarkEnd w:id="159"/>
      <w:bookmarkEnd w:id="160"/>
    </w:p>
    <w:p w14:paraId="6E4153EB" w14:textId="7D3F4BA6" w:rsidR="00E94AF0" w:rsidRPr="00E94AF0" w:rsidRDefault="00E94AF0" w:rsidP="00E94AF0">
      <w:pPr>
        <w:pStyle w:val="base"/>
        <w:ind w:left="1418"/>
      </w:pPr>
      <w:bookmarkStart w:id="161" w:name="_Hlk82415317"/>
      <w:r>
        <w:t>Berikut desain prosedur pendaftaran pengguna yang diajukan oleh penulis, adapun langkah-langkahnya sebagai berikut:</w:t>
      </w:r>
    </w:p>
    <w:bookmarkEnd w:id="161"/>
    <w:p w14:paraId="7B0FFD3E" w14:textId="75A5F9B9" w:rsidR="00EB069B" w:rsidRDefault="001A0796" w:rsidP="00EA588A">
      <w:pPr>
        <w:pStyle w:val="ayat-sub"/>
      </w:pPr>
      <w:r>
        <w:t xml:space="preserve">Pengguna melakukan pendaftaran dengan menggunakan </w:t>
      </w:r>
      <w:r w:rsidRPr="001A0796">
        <w:rPr>
          <w:i/>
        </w:rPr>
        <w:t>email</w:t>
      </w:r>
      <w:r>
        <w:t xml:space="preserve"> dan </w:t>
      </w:r>
      <w:r w:rsidRPr="001A0796">
        <w:rPr>
          <w:i/>
        </w:rPr>
        <w:t>password</w:t>
      </w:r>
      <w:r>
        <w:t>.</w:t>
      </w:r>
    </w:p>
    <w:p w14:paraId="7B6A30A7" w14:textId="7C0F06B5" w:rsidR="001A0796" w:rsidRDefault="001A0796" w:rsidP="00EA588A">
      <w:pPr>
        <w:pStyle w:val="ayat-sub"/>
      </w:pPr>
      <w:r>
        <w:t xml:space="preserve">Pengguna akan menerima kode </w:t>
      </w:r>
      <w:r w:rsidRPr="001A0796">
        <w:rPr>
          <w:i/>
        </w:rPr>
        <w:t>verifikasi</w:t>
      </w:r>
      <w:r>
        <w:t xml:space="preserve"> yang akan dikirimkan melalui </w:t>
      </w:r>
      <w:r w:rsidRPr="001A0796">
        <w:rPr>
          <w:i/>
        </w:rPr>
        <w:t>email</w:t>
      </w:r>
      <w:r>
        <w:t xml:space="preserve"> yang digunakan untuk pendaftaran, masukan kode </w:t>
      </w:r>
      <w:r w:rsidRPr="001A0796">
        <w:rPr>
          <w:i/>
        </w:rPr>
        <w:t>verifikasi</w:t>
      </w:r>
      <w:r>
        <w:t xml:space="preserve"> ke </w:t>
      </w:r>
      <w:r w:rsidRPr="001A0796">
        <w:rPr>
          <w:i/>
        </w:rPr>
        <w:t>form</w:t>
      </w:r>
      <w:r>
        <w:t xml:space="preserve"> yang tersedia.</w:t>
      </w:r>
    </w:p>
    <w:p w14:paraId="678144F6" w14:textId="4217CA98" w:rsidR="001A0796" w:rsidRDefault="001A0796" w:rsidP="00EA588A">
      <w:pPr>
        <w:pStyle w:val="ayat-sub"/>
      </w:pPr>
      <w:r>
        <w:t>Setelah pendaftaran akun selesai pengguna dapat masuk ke aplikasi.</w:t>
      </w:r>
    </w:p>
    <w:p w14:paraId="25C3FC17" w14:textId="77777777" w:rsidR="00792E8E" w:rsidRPr="00EB069B" w:rsidRDefault="00792E8E" w:rsidP="00F8220F">
      <w:pPr>
        <w:pStyle w:val="base"/>
      </w:pPr>
    </w:p>
    <w:p w14:paraId="27942FF5" w14:textId="0E8C3BFE" w:rsidR="00EB069B" w:rsidRDefault="00EB069B" w:rsidP="008520CD">
      <w:pPr>
        <w:pStyle w:val="Heading3"/>
      </w:pPr>
      <w:bookmarkStart w:id="162" w:name="_Toc84775366"/>
      <w:bookmarkStart w:id="163" w:name="_Toc84839871"/>
      <w:r>
        <w:lastRenderedPageBreak/>
        <w:t>Prosedur Login Pengguna</w:t>
      </w:r>
      <w:bookmarkEnd w:id="162"/>
      <w:bookmarkEnd w:id="163"/>
    </w:p>
    <w:p w14:paraId="1977829A" w14:textId="00461AA4" w:rsidR="00E94AF0" w:rsidRPr="00E94AF0" w:rsidRDefault="00E94AF0" w:rsidP="00E94AF0">
      <w:pPr>
        <w:pStyle w:val="base"/>
        <w:ind w:left="1418"/>
      </w:pPr>
      <w:r>
        <w:t xml:space="preserve">Berikut desain prosedur </w:t>
      </w:r>
      <w:r>
        <w:rPr>
          <w:i/>
          <w:iCs w:val="0"/>
        </w:rPr>
        <w:t>login</w:t>
      </w:r>
      <w:r>
        <w:t xml:space="preserve"> pengguna yang diajukan oleh penulis, adapun langkah-langkahnya sebagai berikut:</w:t>
      </w:r>
    </w:p>
    <w:p w14:paraId="7A29C4FA" w14:textId="7D5F5295" w:rsidR="001A0796" w:rsidRDefault="001A0796" w:rsidP="00EA588A">
      <w:pPr>
        <w:pStyle w:val="ayat-sub"/>
      </w:pPr>
      <w:r>
        <w:t xml:space="preserve">Pengguna melakukan login dengan memasukan alamat </w:t>
      </w:r>
      <w:r w:rsidRPr="001A0796">
        <w:rPr>
          <w:i/>
        </w:rPr>
        <w:t>email</w:t>
      </w:r>
      <w:r>
        <w:t xml:space="preserve"> yang sudah terdaftar dan </w:t>
      </w:r>
      <w:r w:rsidRPr="001A0796">
        <w:rPr>
          <w:i/>
        </w:rPr>
        <w:t>password</w:t>
      </w:r>
      <w:r>
        <w:t>.</w:t>
      </w:r>
    </w:p>
    <w:p w14:paraId="4CF01C3C" w14:textId="60947FD2" w:rsidR="001A0796" w:rsidRDefault="001A0796" w:rsidP="00EA588A">
      <w:pPr>
        <w:pStyle w:val="ayat-sub"/>
      </w:pPr>
      <w:r>
        <w:t xml:space="preserve">Jika alamat </w:t>
      </w:r>
      <w:r>
        <w:rPr>
          <w:i/>
        </w:rPr>
        <w:t>email</w:t>
      </w:r>
      <w:r>
        <w:t>/</w:t>
      </w:r>
      <w:r>
        <w:rPr>
          <w:i/>
        </w:rPr>
        <w:t xml:space="preserve">password </w:t>
      </w:r>
      <w:r>
        <w:t xml:space="preserve">salah, silahkan masukan alamat </w:t>
      </w:r>
      <w:r>
        <w:rPr>
          <w:i/>
        </w:rPr>
        <w:t xml:space="preserve">email/password </w:t>
      </w:r>
      <w:r>
        <w:t>yang benar.</w:t>
      </w:r>
    </w:p>
    <w:p w14:paraId="3BF8963F" w14:textId="36A8646D" w:rsidR="001A0796" w:rsidRPr="001A0796" w:rsidRDefault="001A0796" w:rsidP="00EA588A">
      <w:pPr>
        <w:pStyle w:val="ayat-sub"/>
      </w:pPr>
      <w:r>
        <w:t xml:space="preserve">Jika pengguna berhasil </w:t>
      </w:r>
      <w:r>
        <w:rPr>
          <w:i/>
        </w:rPr>
        <w:t xml:space="preserve">login </w:t>
      </w:r>
      <w:r>
        <w:t>maka pengguna sudah bisa menggunakan aplikasi</w:t>
      </w:r>
    </w:p>
    <w:p w14:paraId="2B586FC3" w14:textId="5EFC99F7" w:rsidR="00EB069B" w:rsidRDefault="00EB069B" w:rsidP="008520CD">
      <w:pPr>
        <w:pStyle w:val="Heading3"/>
      </w:pPr>
      <w:bookmarkStart w:id="164" w:name="_Toc84775367"/>
      <w:bookmarkStart w:id="165" w:name="_Toc84839872"/>
      <w:r>
        <w:t>Prosedur Kelola Akun Pengguna</w:t>
      </w:r>
      <w:bookmarkEnd w:id="164"/>
      <w:bookmarkEnd w:id="165"/>
    </w:p>
    <w:p w14:paraId="25186E87" w14:textId="177F0C0E" w:rsidR="00E94AF0" w:rsidRPr="00E94AF0" w:rsidRDefault="00E94AF0" w:rsidP="00E94AF0">
      <w:pPr>
        <w:pStyle w:val="base"/>
        <w:ind w:left="1418"/>
      </w:pPr>
      <w:r>
        <w:t xml:space="preserve">Berikut desain prosedur kelola akun pengguna yang diajukan oleh penulis, adapun </w:t>
      </w:r>
      <w:r w:rsidR="004E3EB4">
        <w:t>l</w:t>
      </w:r>
      <w:r>
        <w:t>angkah-langkahnya sebagai berikut:</w:t>
      </w:r>
    </w:p>
    <w:p w14:paraId="24437F13" w14:textId="4C060B8B" w:rsidR="001A0796" w:rsidRDefault="001A0796" w:rsidP="00EA588A">
      <w:pPr>
        <w:pStyle w:val="ayat-sub"/>
      </w:pPr>
      <w:r>
        <w:t>Pengguna memilih menu untuk melengkapi data diri pengguna.</w:t>
      </w:r>
    </w:p>
    <w:p w14:paraId="2B61053B" w14:textId="5121CF3D" w:rsidR="001A0796" w:rsidRDefault="001A0796" w:rsidP="00EA588A">
      <w:pPr>
        <w:pStyle w:val="ayat-sub"/>
      </w:pPr>
      <w:r>
        <w:t xml:space="preserve">Pengguna mengisi </w:t>
      </w:r>
      <w:r>
        <w:rPr>
          <w:i/>
        </w:rPr>
        <w:t xml:space="preserve">form </w:t>
      </w:r>
      <w:r>
        <w:t>yang tersedia.</w:t>
      </w:r>
    </w:p>
    <w:p w14:paraId="191831AD" w14:textId="42CA64F8" w:rsidR="001A0796" w:rsidRDefault="001A0796" w:rsidP="00EA588A">
      <w:pPr>
        <w:pStyle w:val="ayat-sub"/>
      </w:pPr>
      <w:r>
        <w:t xml:space="preserve">Pengguna mengisi nama, alamat, nomor </w:t>
      </w:r>
      <w:r>
        <w:rPr>
          <w:i/>
        </w:rPr>
        <w:t>handphone</w:t>
      </w:r>
      <w:r>
        <w:t>, dan video yang berisi wajah pengguna.</w:t>
      </w:r>
    </w:p>
    <w:p w14:paraId="3104DB01" w14:textId="3C08E009" w:rsidR="00EB069B" w:rsidRDefault="001A0796" w:rsidP="00EA588A">
      <w:pPr>
        <w:pStyle w:val="ayat-sub"/>
      </w:pPr>
      <w:r>
        <w:t xml:space="preserve">Pengguna menekan tombol </w:t>
      </w:r>
      <w:r>
        <w:rPr>
          <w:i/>
        </w:rPr>
        <w:t xml:space="preserve">send data </w:t>
      </w:r>
      <w:r>
        <w:t xml:space="preserve">untuk menyimpan perubahan ke </w:t>
      </w:r>
      <w:r>
        <w:rPr>
          <w:i/>
        </w:rPr>
        <w:t>database</w:t>
      </w:r>
      <w:r w:rsidR="004F513A">
        <w:t>.</w:t>
      </w:r>
    </w:p>
    <w:p w14:paraId="3B8799A1" w14:textId="77777777" w:rsidR="00792E8E" w:rsidRDefault="00792E8E" w:rsidP="00F8220F">
      <w:pPr>
        <w:pStyle w:val="base"/>
      </w:pPr>
    </w:p>
    <w:p w14:paraId="47DB33D9" w14:textId="1F019482" w:rsidR="00B02CC0" w:rsidRDefault="00B02CC0" w:rsidP="008520CD">
      <w:pPr>
        <w:pStyle w:val="Heading3"/>
      </w:pPr>
      <w:bookmarkStart w:id="166" w:name="_Toc84775368"/>
      <w:bookmarkStart w:id="167" w:name="_Toc84839873"/>
      <w:r>
        <w:lastRenderedPageBreak/>
        <w:t xml:space="preserve">Prosedur </w:t>
      </w:r>
      <w:r w:rsidR="00C32FF8">
        <w:t>Melatih Model</w:t>
      </w:r>
      <w:bookmarkEnd w:id="166"/>
      <w:bookmarkEnd w:id="167"/>
    </w:p>
    <w:p w14:paraId="3A02E139" w14:textId="5660D739" w:rsidR="00E94AF0" w:rsidRPr="00E94AF0" w:rsidRDefault="00E94AF0" w:rsidP="00E94AF0">
      <w:pPr>
        <w:pStyle w:val="base"/>
        <w:ind w:left="1418"/>
      </w:pPr>
      <w:r>
        <w:t xml:space="preserve">Berikut desain prosedur melatih model yang diajukan oleh penulis, adapun </w:t>
      </w:r>
      <w:r w:rsidR="004E3EB4">
        <w:t>l</w:t>
      </w:r>
      <w:r>
        <w:t>angkah-langkahnya sebagai berikut:</w:t>
      </w:r>
    </w:p>
    <w:p w14:paraId="1F823F37" w14:textId="24588EB6" w:rsidR="00C32FF8" w:rsidRDefault="00C32FF8" w:rsidP="00EA588A">
      <w:pPr>
        <w:pStyle w:val="ayat-sub"/>
      </w:pPr>
      <w:r>
        <w:t>Pengguna memilih video yang berisi gambar wajahnya untuk di unggah</w:t>
      </w:r>
      <w:r w:rsidR="002B2BB8">
        <w:t xml:space="preserve"> ke server</w:t>
      </w:r>
      <w:r>
        <w:t>.</w:t>
      </w:r>
    </w:p>
    <w:p w14:paraId="67235BBC" w14:textId="1BCBF7F6" w:rsidR="002B2BB8" w:rsidRDefault="00461F9C" w:rsidP="00EA588A">
      <w:pPr>
        <w:pStyle w:val="ayat-sub"/>
      </w:pPr>
      <w:r>
        <w:t>Membuat dataset</w:t>
      </w:r>
      <w:r w:rsidR="0078197D">
        <w:t xml:space="preserve"> wajah</w:t>
      </w:r>
      <w:r>
        <w:t xml:space="preserve"> dari video menggunakan </w:t>
      </w:r>
      <w:r>
        <w:rPr>
          <w:i/>
        </w:rPr>
        <w:t>library OpenCV.</w:t>
      </w:r>
    </w:p>
    <w:p w14:paraId="5061A6BB" w14:textId="6649BA59" w:rsidR="00461F9C" w:rsidRDefault="00461F9C" w:rsidP="009B0F32">
      <w:pPr>
        <w:pStyle w:val="pasal"/>
      </w:pPr>
      <w:r>
        <w:t>Langkah pertama yaitu mengunduh file video yang disimpan di S3.</w:t>
      </w:r>
    </w:p>
    <w:p w14:paraId="357EC611" w14:textId="05405CEC" w:rsidR="00461F9C" w:rsidRDefault="00461F9C" w:rsidP="00461F9C">
      <w:pPr>
        <w:pStyle w:val="pasal"/>
      </w:pPr>
      <w:r>
        <w:t>Langkah selanjutnya adalah mena</w:t>
      </w:r>
      <w:r w:rsidR="00843A95">
        <w:t>m</w:t>
      </w:r>
      <w:r>
        <w:t>bahkan nama video ke database sesuai dengan data pengguna.</w:t>
      </w:r>
    </w:p>
    <w:p w14:paraId="7E224706" w14:textId="1139824F" w:rsidR="00461F9C" w:rsidRDefault="00461F9C" w:rsidP="00461F9C">
      <w:pPr>
        <w:pStyle w:val="pasal"/>
      </w:pPr>
      <w:r>
        <w:t>Kemudian muat video menggunakan perintah ‘</w:t>
      </w:r>
      <w:r>
        <w:rPr>
          <w:i/>
          <w:iCs w:val="0"/>
        </w:rPr>
        <w:t>cv2.CaptureVideo</w:t>
      </w:r>
      <w:r>
        <w:t xml:space="preserve">’ yang bertujuan untuk memisahkan video </w:t>
      </w:r>
      <w:r w:rsidRPr="00843A95">
        <w:rPr>
          <w:vanish/>
        </w:rPr>
        <w:t>per</w:t>
      </w:r>
      <w:r w:rsidR="00843A95">
        <w:rPr>
          <w:i/>
          <w:iCs w:val="0"/>
        </w:rPr>
        <w:t xml:space="preserve"> </w:t>
      </w:r>
      <w:r>
        <w:rPr>
          <w:i/>
          <w:iCs w:val="0"/>
        </w:rPr>
        <w:t>frame</w:t>
      </w:r>
      <w:r>
        <w:t xml:space="preserve"> sehingga dapat menghasilkan foto dari sebuah video.</w:t>
      </w:r>
    </w:p>
    <w:p w14:paraId="69F9C3B7" w14:textId="64C3DE44" w:rsidR="00461F9C" w:rsidRDefault="00461F9C" w:rsidP="00EA588A">
      <w:pPr>
        <w:pStyle w:val="ayat-sub"/>
      </w:pPr>
      <w:r>
        <w:t xml:space="preserve">Membuat model dari </w:t>
      </w:r>
      <w:r>
        <w:rPr>
          <w:i/>
        </w:rPr>
        <w:t>dataset</w:t>
      </w:r>
      <w:r w:rsidR="0078197D">
        <w:rPr>
          <w:i/>
        </w:rPr>
        <w:t xml:space="preserve"> </w:t>
      </w:r>
      <w:r w:rsidR="0078197D">
        <w:t>wajah</w:t>
      </w:r>
      <w:r w:rsidR="00BC3518">
        <w:rPr>
          <w:i/>
        </w:rPr>
        <w:t xml:space="preserve"> </w:t>
      </w:r>
      <w:r w:rsidR="00BC3518">
        <w:t>menggunakan metode Local Binary Pattern Histogram</w:t>
      </w:r>
      <w:r>
        <w:t>.</w:t>
      </w:r>
    </w:p>
    <w:p w14:paraId="66930A52" w14:textId="6C17E632" w:rsidR="00461F9C" w:rsidRDefault="00461F9C" w:rsidP="00461F9C">
      <w:pPr>
        <w:pStyle w:val="pasal"/>
      </w:pPr>
      <w:r>
        <w:t xml:space="preserve">Langkah pertama </w:t>
      </w:r>
      <w:r w:rsidR="00BC3518">
        <w:t>adalah deteksi wajah.</w:t>
      </w:r>
    </w:p>
    <w:p w14:paraId="49CD76FB" w14:textId="3081948A" w:rsidR="00A579A0" w:rsidRDefault="00BC3518" w:rsidP="00A579A0">
      <w:pPr>
        <w:pStyle w:val="pasal"/>
        <w:numPr>
          <w:ilvl w:val="0"/>
          <w:numId w:val="0"/>
        </w:numPr>
        <w:ind w:left="1985"/>
      </w:pPr>
      <w:bookmarkStart w:id="168" w:name="_Hlk80722975"/>
      <w:r>
        <w:t xml:space="preserve">Pada Langkah ini penulis mendeteksi wajah menggunakan bantuan dari </w:t>
      </w:r>
      <w:r>
        <w:rPr>
          <w:i/>
          <w:iCs w:val="0"/>
        </w:rPr>
        <w:t xml:space="preserve">library OpenCV. </w:t>
      </w:r>
      <w:r>
        <w:t xml:space="preserve">Gambar dari dataset akan dibandingkan dengan </w:t>
      </w:r>
      <w:r>
        <w:rPr>
          <w:i/>
          <w:iCs w:val="0"/>
        </w:rPr>
        <w:t xml:space="preserve">Cascade Classifier </w:t>
      </w:r>
      <w:r>
        <w:t xml:space="preserve">sehingga dapat </w:t>
      </w:r>
      <w:r>
        <w:lastRenderedPageBreak/>
        <w:t xml:space="preserve">diketahui </w:t>
      </w:r>
      <w:r w:rsidR="003E04B8">
        <w:t>bagian wajahnya. Gambar 4.1 merupakan contoh hasil yang diperoleh dari deteksi wajah.</w:t>
      </w:r>
      <w:bookmarkEnd w:id="168"/>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50F96E17" w:rsidR="00FB0261" w:rsidRDefault="003E04B8" w:rsidP="00A579A0">
      <w:pPr>
        <w:pStyle w:val="pasal"/>
        <w:numPr>
          <w:ilvl w:val="0"/>
          <w:numId w:val="0"/>
        </w:numPr>
        <w:ind w:left="1985"/>
        <w:jc w:val="center"/>
      </w:pPr>
      <w:bookmarkStart w:id="169" w:name="_Toc82507062"/>
      <w:r>
        <w:t xml:space="preserve">Gambar 4. </w:t>
      </w:r>
      <w:r>
        <w:fldChar w:fldCharType="begin"/>
      </w:r>
      <w:r>
        <w:instrText xml:space="preserve"> SEQ Gambar_4. \* ARABIC </w:instrText>
      </w:r>
      <w:r>
        <w:fldChar w:fldCharType="separate"/>
      </w:r>
      <w:r w:rsidR="00BB0F63">
        <w:rPr>
          <w:noProof/>
        </w:rPr>
        <w:t>1</w:t>
      </w:r>
      <w:r>
        <w:fldChar w:fldCharType="end"/>
      </w:r>
      <w:r>
        <w:t xml:space="preserve"> Hasil Deteksi Wajah</w:t>
      </w:r>
      <w:bookmarkEnd w:id="169"/>
    </w:p>
    <w:p w14:paraId="50109C97" w14:textId="3BCF6F39" w:rsidR="00673F12" w:rsidRDefault="00FB0261" w:rsidP="00673F12">
      <w:pPr>
        <w:pStyle w:val="base"/>
        <w:ind w:left="1985" w:firstLine="0"/>
      </w:pPr>
      <w:bookmarkStart w:id="170" w:name="_Hlk80723029"/>
      <w:r>
        <w:t xml:space="preserve">Setelah wajah terdeteksi maka gambar tersebut akan </w:t>
      </w:r>
      <w:r w:rsidR="00843A95">
        <w:t>diubah</w:t>
      </w:r>
      <w:r>
        <w:t xml:space="preserve"> menjadi gambar abu-abu agar dapat dilatih menjadi sebuah model seperti pada gambar 4.2. </w:t>
      </w:r>
      <w:bookmarkEnd w:id="170"/>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02F5D1CF" w:rsidR="003E04B8" w:rsidRDefault="003E04B8" w:rsidP="00673F12">
      <w:pPr>
        <w:pStyle w:val="base"/>
        <w:ind w:left="1985" w:firstLine="0"/>
        <w:jc w:val="center"/>
      </w:pPr>
      <w:bookmarkStart w:id="171" w:name="_Toc82507063"/>
      <w:r>
        <w:t xml:space="preserve">Gambar 4. </w:t>
      </w:r>
      <w:r>
        <w:fldChar w:fldCharType="begin"/>
      </w:r>
      <w:r>
        <w:instrText xml:space="preserve"> SEQ Gambar_4. \* ARABIC </w:instrText>
      </w:r>
      <w:r>
        <w:fldChar w:fldCharType="separate"/>
      </w:r>
      <w:r w:rsidR="00BB0F63">
        <w:rPr>
          <w:noProof/>
        </w:rPr>
        <w:t>2</w:t>
      </w:r>
      <w:r>
        <w:fldChar w:fldCharType="end"/>
      </w:r>
      <w:r>
        <w:t xml:space="preserve"> Merubah Warna Gambar</w:t>
      </w:r>
      <w:bookmarkEnd w:id="171"/>
    </w:p>
    <w:p w14:paraId="08BF22A4" w14:textId="1EBD0195" w:rsidR="00A63D60" w:rsidRPr="00A63D60" w:rsidRDefault="00A63D60" w:rsidP="009B0F32">
      <w:pPr>
        <w:pStyle w:val="base"/>
        <w:ind w:left="1985" w:firstLine="0"/>
      </w:pPr>
      <w:bookmarkStart w:id="172" w:name="_Hlk80723065"/>
      <w:r>
        <w:lastRenderedPageBreak/>
        <w:t>Langkah selanjutnya yaitu membagi wajah menjadi 64 bagian atau 8x8 seperti terlihat pada Gambar 4.3.</w:t>
      </w:r>
      <w:bookmarkEnd w:id="172"/>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03206D44" w:rsidR="0051519C" w:rsidRDefault="0051519C" w:rsidP="008B4EEB">
      <w:pPr>
        <w:pStyle w:val="Caption"/>
        <w:rPr>
          <w:lang w:val="en-US"/>
        </w:rPr>
      </w:pPr>
      <w:bookmarkStart w:id="173" w:name="_Toc82507064"/>
      <w:r>
        <w:t xml:space="preserve">Gambar 4. </w:t>
      </w:r>
      <w:r>
        <w:fldChar w:fldCharType="begin"/>
      </w:r>
      <w:r>
        <w:instrText xml:space="preserve"> SEQ Gambar_4. \* ARABIC </w:instrText>
      </w:r>
      <w:r>
        <w:fldChar w:fldCharType="separate"/>
      </w:r>
      <w:r w:rsidR="00BB0F63">
        <w:rPr>
          <w:noProof/>
        </w:rPr>
        <w:t>3</w:t>
      </w:r>
      <w:r>
        <w:fldChar w:fldCharType="end"/>
      </w:r>
      <w:r>
        <w:rPr>
          <w:lang w:val="en-US"/>
        </w:rPr>
        <w:t xml:space="preserve"> Pembagian Wilayah Wajah</w:t>
      </w:r>
      <w:bookmarkEnd w:id="173"/>
    </w:p>
    <w:p w14:paraId="730A2721" w14:textId="32050E80" w:rsidR="0051519C" w:rsidRDefault="00A63D60" w:rsidP="00A63D60">
      <w:pPr>
        <w:pStyle w:val="pasal"/>
      </w:pPr>
      <w:r>
        <w:t>Langkah kedua yaitu ekstraksi fitur.</w:t>
      </w:r>
    </w:p>
    <w:p w14:paraId="070A0C96" w14:textId="56C6B21C" w:rsidR="00A63D60" w:rsidRDefault="00A63D60" w:rsidP="009B0F32">
      <w:pPr>
        <w:pStyle w:val="pasal"/>
        <w:numPr>
          <w:ilvl w:val="0"/>
          <w:numId w:val="0"/>
        </w:numPr>
        <w:ind w:left="1985"/>
      </w:pPr>
      <w:r>
        <w:t xml:space="preserve">Pada Langkah ini Gambar 4.3 akan </w:t>
      </w:r>
      <w:r w:rsidR="00843A95">
        <w:t>diubah</w:t>
      </w:r>
      <w:r>
        <w:t xml:space="preserve"> menjadi bentuk array yang terdiri dari kepadatan/kecerahan sebuah piksel</w:t>
      </w:r>
      <w:r w:rsidR="00C740A1">
        <w:t xml:space="preserve"> atau bila dituliskan dalam angka akan dihasilkan angka antara 0-255</w:t>
      </w:r>
      <w:r w:rsidR="00EA563E">
        <w:t>.</w:t>
      </w:r>
      <w:r w:rsidR="00D00224">
        <w:t xml:space="preserve"> Penulis mengambil samp</w:t>
      </w:r>
      <w:r w:rsidR="00843A95">
        <w:t>e</w:t>
      </w:r>
      <w:r w:rsidR="00D00224">
        <w:t xml:space="preserve">l sebanyak 54 piksel dari </w:t>
      </w:r>
      <w:r w:rsidR="00F4398C">
        <w:t>keseluruhan 16384 piksel,</w:t>
      </w:r>
      <w:r w:rsidR="00EA563E">
        <w:t xml:space="preserve"> </w:t>
      </w:r>
      <w:r w:rsidR="00DF68B7">
        <w:t>Tabel 4.1</w:t>
      </w:r>
      <w:r w:rsidR="00EA563E">
        <w:t xml:space="preserve"> merupakan </w:t>
      </w:r>
      <w:r w:rsidR="00F4398C">
        <w:t>nilai dari 54 piksel tersebut</w:t>
      </w:r>
      <w:r>
        <w:t>.</w:t>
      </w:r>
    </w:p>
    <w:p w14:paraId="0409D092" w14:textId="537F8281" w:rsidR="00DF68B7" w:rsidRPr="00DF68B7" w:rsidRDefault="00DF68B7" w:rsidP="008B4EEB">
      <w:pPr>
        <w:pStyle w:val="Caption"/>
        <w:rPr>
          <w:lang w:val="en-US"/>
        </w:rPr>
      </w:pPr>
      <w:bookmarkStart w:id="174" w:name="_Toc84840038"/>
      <w:r>
        <w:t xml:space="preserve">Tabel 4. </w:t>
      </w:r>
      <w:r>
        <w:fldChar w:fldCharType="begin"/>
      </w:r>
      <w:r>
        <w:instrText xml:space="preserve"> SEQ Tabel_4. \* ARABIC </w:instrText>
      </w:r>
      <w:r>
        <w:fldChar w:fldCharType="separate"/>
      </w:r>
      <w:r w:rsidR="00BB0F63">
        <w:rPr>
          <w:noProof/>
        </w:rPr>
        <w:t>1</w:t>
      </w:r>
      <w:r>
        <w:fldChar w:fldCharType="end"/>
      </w:r>
      <w:r>
        <w:rPr>
          <w:lang w:val="en-US"/>
        </w:rPr>
        <w:t xml:space="preserve"> Tingkat Kecerahan Gambar</w:t>
      </w:r>
      <w:bookmarkEnd w:id="174"/>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75"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75"/>
    <w:p w14:paraId="5562394C" w14:textId="1FABB783"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selanjutnya akan dicari nilai LBP menggunakan operator LBP yang telah dijelaskan pada BAB II. Dari Tabel 4.1 penulis mengambil nilai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sebagai jendela piksel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yang dapat dilihat pada</w:t>
      </w:r>
      <w:r>
        <w:rPr>
          <w:rFonts w:eastAsia="Times New Roman" w:cs="Times New Roman"/>
          <w:color w:val="000000"/>
          <w:lang w:val="en-ID" w:eastAsia="en-ID"/>
        </w:rPr>
        <w:t xml:space="preserve"> Tabel</w:t>
      </w:r>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5A9F3D38" w:rsidR="008B4013" w:rsidRPr="008B4013" w:rsidRDefault="008B4013" w:rsidP="008B4EEB">
      <w:pPr>
        <w:pStyle w:val="Caption"/>
        <w:rPr>
          <w:lang w:val="en-US"/>
        </w:rPr>
      </w:pPr>
      <w:bookmarkStart w:id="176" w:name="_Toc84840039"/>
      <w:r>
        <w:t xml:space="preserve">Tabel 4. </w:t>
      </w:r>
      <w:r>
        <w:fldChar w:fldCharType="begin"/>
      </w:r>
      <w:r>
        <w:instrText xml:space="preserve"> SEQ Tabel_4. \* ARABIC </w:instrText>
      </w:r>
      <w:r>
        <w:fldChar w:fldCharType="separate"/>
      </w:r>
      <w:r w:rsidR="00BB0F63">
        <w:rPr>
          <w:noProof/>
        </w:rPr>
        <w:t>2</w:t>
      </w:r>
      <w:r>
        <w:fldChar w:fldCharType="end"/>
      </w:r>
      <w:r>
        <w:rPr>
          <w:lang w:val="en-US"/>
        </w:rPr>
        <w:t xml:space="preserve"> Jendela 3 x 3</w:t>
      </w:r>
      <w:bookmarkEnd w:id="17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r>
        <w:t>Untuk mengetahui nilai tengan jendela 3x3 dari Tabel 4.2, maka perlu dicari nilai LBP dari setiap piksel. Berikut cara mencari nilai LBP dari setiap piksel sesuai dengan Persamaan 1.1 dan Persamaan 1.2.</w:t>
      </w:r>
    </w:p>
    <w:p w14:paraId="12BEF5D0" w14:textId="47D643B9" w:rsidR="008B4013" w:rsidRDefault="008B4013" w:rsidP="009B0F32">
      <w:pPr>
        <w:pStyle w:val="pasal"/>
        <w:numPr>
          <w:ilvl w:val="0"/>
          <w:numId w:val="0"/>
        </w:numPr>
        <w:spacing w:before="240"/>
        <w:ind w:left="1985"/>
      </w:pPr>
      <w:r>
        <w:t>Mencari nilai LBP pada piksel pertama:</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38504B5A"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3</w:t>
              </w:r>
            </w:fldSimple>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4A4DCF17"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4</w:t>
              </w:r>
            </w:fldSimple>
            <w:r>
              <w:t>)</w:t>
            </w:r>
          </w:p>
        </w:tc>
      </w:tr>
    </w:tbl>
    <w:p w14:paraId="47ED4927" w14:textId="28FA5E88" w:rsidR="005557D9" w:rsidRDefault="005557D9" w:rsidP="009B0F32">
      <w:pPr>
        <w:pStyle w:val="pasal"/>
        <w:numPr>
          <w:ilvl w:val="0"/>
          <w:numId w:val="0"/>
        </w:numPr>
        <w:spacing w:before="240"/>
        <w:ind w:left="1985"/>
      </w:pPr>
      <w:r>
        <w:t>Mencari nilai LBP pada piksel kedua:</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70F7E4C6"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5</w:t>
              </w:r>
            </w:fldSimple>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347B9932"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6</w:t>
              </w:r>
            </w:fldSimple>
            <w:r>
              <w:t>)</w:t>
            </w:r>
          </w:p>
        </w:tc>
      </w:tr>
    </w:tbl>
    <w:p w14:paraId="478DFD64" w14:textId="008ACD01" w:rsidR="005557D9" w:rsidRDefault="005557D9" w:rsidP="009B0F32">
      <w:pPr>
        <w:pStyle w:val="pasal"/>
        <w:numPr>
          <w:ilvl w:val="0"/>
          <w:numId w:val="0"/>
        </w:numPr>
        <w:spacing w:before="240"/>
        <w:ind w:left="1985"/>
      </w:pPr>
      <w:r>
        <w:t>Mencari nilai LBP pada piksel ketiga:</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07F18C54"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7</w:t>
              </w:r>
            </w:fldSimple>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236A9891"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8</w:t>
              </w:r>
            </w:fldSimple>
            <w:r>
              <w:t>)</w:t>
            </w:r>
          </w:p>
        </w:tc>
      </w:tr>
    </w:tbl>
    <w:p w14:paraId="6CA11FA7" w14:textId="1CE8BA71" w:rsidR="005557D9" w:rsidRDefault="005557D9" w:rsidP="009B0F32">
      <w:pPr>
        <w:pStyle w:val="pasal"/>
        <w:numPr>
          <w:ilvl w:val="0"/>
          <w:numId w:val="0"/>
        </w:numPr>
        <w:spacing w:before="240"/>
        <w:ind w:left="1985"/>
      </w:pPr>
      <w:r>
        <w:t>Mencari nilai LBP pada piksel keempa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3969A98E"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9</w:t>
              </w:r>
            </w:fldSimple>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24C78BC4"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10</w:t>
              </w:r>
            </w:fldSimple>
            <w:r>
              <w:t>)</w:t>
            </w:r>
          </w:p>
        </w:tc>
      </w:tr>
    </w:tbl>
    <w:p w14:paraId="1ABF5166" w14:textId="568B40CE" w:rsidR="005557D9" w:rsidRDefault="005557D9" w:rsidP="009B0F32">
      <w:pPr>
        <w:pStyle w:val="pasal"/>
        <w:numPr>
          <w:ilvl w:val="0"/>
          <w:numId w:val="0"/>
        </w:numPr>
        <w:spacing w:before="240"/>
        <w:ind w:left="1985"/>
      </w:pPr>
      <w:r>
        <w:t>Mencari nilai LBP pada piksel kelima:</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5DB26892"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11</w:t>
              </w:r>
            </w:fldSimple>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054CDC9E"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12</w:t>
              </w:r>
            </w:fldSimple>
            <w:r>
              <w:t>)</w:t>
            </w:r>
          </w:p>
        </w:tc>
      </w:tr>
    </w:tbl>
    <w:p w14:paraId="45BED4F5" w14:textId="3091DA6D" w:rsidR="005557D9" w:rsidRDefault="005557D9" w:rsidP="009B0F32">
      <w:pPr>
        <w:pStyle w:val="pasal"/>
        <w:numPr>
          <w:ilvl w:val="0"/>
          <w:numId w:val="0"/>
        </w:numPr>
        <w:spacing w:before="240"/>
        <w:ind w:left="1985"/>
      </w:pPr>
      <w:r>
        <w:t>Mencari nilai LBP pada piksel keenam:</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2B04A070"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13</w:t>
              </w:r>
            </w:fldSimple>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3C207817"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14</w:t>
              </w:r>
            </w:fldSimple>
            <w:r>
              <w:t>)</w:t>
            </w:r>
          </w:p>
        </w:tc>
      </w:tr>
    </w:tbl>
    <w:p w14:paraId="264681D3" w14:textId="26015AD9" w:rsidR="005557D9" w:rsidRDefault="005557D9" w:rsidP="009B0F32">
      <w:pPr>
        <w:pStyle w:val="pasal"/>
        <w:numPr>
          <w:ilvl w:val="0"/>
          <w:numId w:val="0"/>
        </w:numPr>
        <w:spacing w:before="240"/>
        <w:ind w:left="1985"/>
      </w:pPr>
      <w:r>
        <w:t>Mencari nilai LBP pada piksel ketujuh:</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2867AD1D"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15</w:t>
              </w:r>
            </w:fldSimple>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7C947AE3" w:rsidR="005557D9" w:rsidRDefault="005557D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16</w:t>
              </w:r>
            </w:fldSimple>
            <w:r>
              <w:t>)</w:t>
            </w:r>
          </w:p>
        </w:tc>
      </w:tr>
    </w:tbl>
    <w:p w14:paraId="4AFE8CCF" w14:textId="078FB8D2" w:rsidR="000F1659" w:rsidRDefault="000F1659" w:rsidP="009B0F32">
      <w:pPr>
        <w:pStyle w:val="pasal"/>
        <w:numPr>
          <w:ilvl w:val="0"/>
          <w:numId w:val="0"/>
        </w:numPr>
        <w:spacing w:before="240"/>
        <w:ind w:left="1985"/>
      </w:pPr>
      <w:r>
        <w:t>Mencari nilai LBP pada piksel delapan:</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21F35003" w:rsidR="000F1659" w:rsidRDefault="000F165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17</w:t>
              </w:r>
            </w:fldSimple>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w:lastRenderedPageBreak/>
                  <m:t>S(0) = 1</m:t>
                </m:r>
              </m:oMath>
            </m:oMathPara>
          </w:p>
        </w:tc>
        <w:tc>
          <w:tcPr>
            <w:tcW w:w="1012" w:type="dxa"/>
            <w:gridSpan w:val="2"/>
            <w:vAlign w:val="center"/>
          </w:tcPr>
          <w:p w14:paraId="22F1C611" w14:textId="43D32247" w:rsidR="000F1659" w:rsidRDefault="000F1659" w:rsidP="00EC6ED9">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18</w:t>
              </w:r>
            </w:fldSimple>
            <w:r>
              <w:t>)</w:t>
            </w:r>
          </w:p>
        </w:tc>
      </w:tr>
    </w:tbl>
    <w:p w14:paraId="01F0F73A" w14:textId="497151EF" w:rsidR="008B4013" w:rsidRDefault="00820D7B" w:rsidP="004E3EB4">
      <w:pPr>
        <w:pStyle w:val="pasal"/>
        <w:numPr>
          <w:ilvl w:val="0"/>
          <w:numId w:val="0"/>
        </w:numPr>
        <w:spacing w:before="240" w:after="0"/>
        <w:ind w:left="1985"/>
      </w:pPr>
      <w:r>
        <w:t>Dari hasil persamaan 1.3 hingga persamaan 1.1</w:t>
      </w:r>
      <w:r w:rsidR="000F1659">
        <w:t>8</w:t>
      </w:r>
      <w:r>
        <w:t xml:space="preserve"> diketahui nilai LBP yang jika dibuatkan tabel maka akan seperti Tabel 4.3.</w:t>
      </w:r>
    </w:p>
    <w:p w14:paraId="36DB82BB" w14:textId="08E9BC21" w:rsidR="00820D7B" w:rsidRPr="00820D7B" w:rsidRDefault="00820D7B" w:rsidP="008B4EEB">
      <w:pPr>
        <w:pStyle w:val="Caption"/>
        <w:rPr>
          <w:lang w:val="en-US"/>
        </w:rPr>
      </w:pPr>
      <w:bookmarkStart w:id="177" w:name="_Toc84840040"/>
      <w:r>
        <w:t xml:space="preserve">Tabel 4. </w:t>
      </w:r>
      <w:r>
        <w:fldChar w:fldCharType="begin"/>
      </w:r>
      <w:r>
        <w:instrText xml:space="preserve"> SEQ Tabel_4. \* ARABIC </w:instrText>
      </w:r>
      <w:r>
        <w:fldChar w:fldCharType="separate"/>
      </w:r>
      <w:r w:rsidR="00BB0F63">
        <w:rPr>
          <w:noProof/>
        </w:rPr>
        <w:t>3</w:t>
      </w:r>
      <w:r>
        <w:fldChar w:fldCharType="end"/>
      </w:r>
      <w:r>
        <w:rPr>
          <w:lang w:val="en-US"/>
        </w:rPr>
        <w:t xml:space="preserve"> Hasil Operator LBP</w:t>
      </w:r>
      <w:bookmarkEnd w:id="177"/>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78"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78"/>
    <w:p w14:paraId="37850909" w14:textId="052965B8" w:rsidR="00820D7B" w:rsidRDefault="00820D7B" w:rsidP="009B0F32">
      <w:pPr>
        <w:pStyle w:val="pasal"/>
        <w:numPr>
          <w:ilvl w:val="0"/>
          <w:numId w:val="0"/>
        </w:numPr>
        <w:spacing w:before="240"/>
        <w:ind w:left="1985"/>
      </w:pPr>
      <w:r>
        <w:t>Pada Tabel 4.3 bisa didapatkan bilangan biner dengan cara mengurutkan nilai dari ujung kiri atas searah ja</w:t>
      </w:r>
      <w:r w:rsidR="00843A95">
        <w:t>r</w:t>
      </w:r>
      <w:r>
        <w:t>um jam se</w:t>
      </w:r>
      <w:r w:rsidR="00843A95">
        <w:t>h</w:t>
      </w:r>
      <w:r>
        <w:t>ingga didapatkan nilai 11</w:t>
      </w:r>
      <w:r w:rsidR="000F1659">
        <w:t>00</w:t>
      </w:r>
      <w:r>
        <w:t>1111 atau 2</w:t>
      </w:r>
      <w:r w:rsidR="000F1659">
        <w:t>07</w:t>
      </w:r>
      <w:r>
        <w:t xml:space="preserve"> pada basis 10. Nilai 255 disebut nilai tengah dari Tabel 4.2. </w:t>
      </w:r>
    </w:p>
    <w:p w14:paraId="54D24D88" w14:textId="7B4B8D7C" w:rsidR="006F7497" w:rsidRPr="006F7497" w:rsidRDefault="006F7497" w:rsidP="008B4EEB">
      <w:pPr>
        <w:pStyle w:val="Caption"/>
        <w:rPr>
          <w:lang w:val="en-US"/>
        </w:rPr>
      </w:pPr>
      <w:bookmarkStart w:id="179" w:name="_Toc84840041"/>
      <w:r>
        <w:t xml:space="preserve">Tabel 4. </w:t>
      </w:r>
      <w:r>
        <w:fldChar w:fldCharType="begin"/>
      </w:r>
      <w:r>
        <w:instrText xml:space="preserve"> SEQ Tabel_4. \* ARABIC </w:instrText>
      </w:r>
      <w:r>
        <w:fldChar w:fldCharType="separate"/>
      </w:r>
      <w:r w:rsidR="00BB0F63">
        <w:rPr>
          <w:noProof/>
        </w:rPr>
        <w:t>4</w:t>
      </w:r>
      <w:r>
        <w:fldChar w:fldCharType="end"/>
      </w:r>
      <w:r>
        <w:rPr>
          <w:lang w:val="en-US"/>
        </w:rPr>
        <w:t xml:space="preserve"> Konstanta LBP</w:t>
      </w:r>
      <w:bookmarkEnd w:id="17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r>
        <w:t>Tabel 4.4 merupakan nilai konstanta LBP yang akan dikalikan dengan Tabel 4.3 dan menghasilkan Tabel 4.5.</w:t>
      </w:r>
    </w:p>
    <w:p w14:paraId="19D8707C" w14:textId="5BA9EE71" w:rsidR="006F7497" w:rsidRPr="006F7497" w:rsidRDefault="006F7497" w:rsidP="008B4EEB">
      <w:pPr>
        <w:pStyle w:val="Caption"/>
        <w:rPr>
          <w:lang w:val="en-US"/>
        </w:rPr>
      </w:pPr>
      <w:bookmarkStart w:id="180" w:name="_Toc84840042"/>
      <w:r>
        <w:t xml:space="preserve">Tabel 4. </w:t>
      </w:r>
      <w:r>
        <w:fldChar w:fldCharType="begin"/>
      </w:r>
      <w:r>
        <w:instrText xml:space="preserve"> SEQ Tabel_4. \* ARABIC </w:instrText>
      </w:r>
      <w:r>
        <w:fldChar w:fldCharType="separate"/>
      </w:r>
      <w:r w:rsidR="00BB0F63">
        <w:rPr>
          <w:noProof/>
        </w:rPr>
        <w:t>5</w:t>
      </w:r>
      <w:r>
        <w:fldChar w:fldCharType="end"/>
      </w:r>
      <w:r>
        <w:rPr>
          <w:lang w:val="en-US"/>
        </w:rPr>
        <w:t xml:space="preserve"> Hasil Operator LBP Se</w:t>
      </w:r>
      <w:r w:rsidR="00813A6E">
        <w:rPr>
          <w:lang w:val="en-US"/>
        </w:rPr>
        <w:t>t</w:t>
      </w:r>
      <w:r>
        <w:rPr>
          <w:lang w:val="en-US"/>
        </w:rPr>
        <w:t>elah Dikalikan</w:t>
      </w:r>
      <w:bookmarkEnd w:id="18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6594F5A6" w:rsidR="006F7497" w:rsidRDefault="000F1659" w:rsidP="009B0F32">
      <w:pPr>
        <w:pStyle w:val="pasal"/>
        <w:numPr>
          <w:ilvl w:val="0"/>
          <w:numId w:val="0"/>
        </w:numPr>
        <w:spacing w:before="240"/>
        <w:ind w:left="1985"/>
      </w:pPr>
      <w:r>
        <w:lastRenderedPageBreak/>
        <w:t>Selanjutnya untuk jendela piksel 3x3 yang lain perhitungannya dapat diulang dari mulai Tabel 4.3 hingga Tabel 4.5.</w:t>
      </w:r>
      <w:r w:rsidR="00074C12">
        <w:t xml:space="preserve"> Se</w:t>
      </w:r>
      <w:r w:rsidR="00843A95">
        <w:t>telah</w:t>
      </w:r>
      <w:r w:rsidR="00074C12">
        <w:t xml:space="preserve"> semua piksel sudah dihitung menggunakan Operator LB</w:t>
      </w:r>
      <w:r w:rsidR="0004670F">
        <w:t>P, maka diperoleh histogram seperti pada Gambar 2.4.</w:t>
      </w:r>
    </w:p>
    <w:p w14:paraId="605E598F" w14:textId="714859B5" w:rsidR="0078197D" w:rsidRDefault="0078197D" w:rsidP="007831AF">
      <w:pPr>
        <w:pStyle w:val="pasal"/>
        <w:spacing w:line="360" w:lineRule="auto"/>
      </w:pPr>
      <w:r>
        <w:t xml:space="preserve">Membuat </w:t>
      </w:r>
      <w:r>
        <w:rPr>
          <w:i/>
          <w:iCs w:val="0"/>
        </w:rPr>
        <w:t xml:space="preserve">dataset </w:t>
      </w:r>
      <w:r>
        <w:t>yang berisi nilai LBP dari setiap gambar</w:t>
      </w:r>
      <w:r w:rsidR="007831AF">
        <w:t xml:space="preserve"> </w:t>
      </w:r>
      <w:r>
        <w:t>wajah.</w:t>
      </w:r>
    </w:p>
    <w:p w14:paraId="4BC91A35" w14:textId="1E94D52B" w:rsidR="009B0F32" w:rsidRPr="0078197D" w:rsidRDefault="0078197D" w:rsidP="007831AF">
      <w:pPr>
        <w:pStyle w:val="pasal"/>
        <w:numPr>
          <w:ilvl w:val="0"/>
          <w:numId w:val="0"/>
        </w:numPr>
        <w:ind w:left="1985"/>
      </w:pPr>
      <w:r>
        <w:t xml:space="preserve">Dalam tahap ini penulis menggunakan </w:t>
      </w:r>
      <w:r>
        <w:rPr>
          <w:i/>
          <w:iCs w:val="0"/>
        </w:rPr>
        <w:t xml:space="preserve">library OpenCV </w:t>
      </w:r>
      <w:r>
        <w:t xml:space="preserve">untuk membuat dataset yang berisi </w:t>
      </w:r>
      <w:r w:rsidR="0004670F">
        <w:t>Histogram LBP</w:t>
      </w:r>
      <w:r>
        <w:t xml:space="preserve"> dari setiap gambar wajah yang ada di </w:t>
      </w:r>
      <w:r>
        <w:rPr>
          <w:i/>
          <w:iCs w:val="0"/>
        </w:rPr>
        <w:t xml:space="preserve">dataset </w:t>
      </w:r>
      <w:r>
        <w:t>wajah.</w:t>
      </w:r>
    </w:p>
    <w:p w14:paraId="20DB695F" w14:textId="5B0F870A" w:rsidR="008311CC" w:rsidRDefault="008311CC" w:rsidP="008520CD">
      <w:pPr>
        <w:pStyle w:val="Heading3"/>
      </w:pPr>
      <w:bookmarkStart w:id="181" w:name="_Toc84775369"/>
      <w:bookmarkStart w:id="182" w:name="_Toc84839874"/>
      <w:r>
        <w:t>Prosedur Memprediksi Wajah</w:t>
      </w:r>
      <w:bookmarkEnd w:id="181"/>
      <w:bookmarkEnd w:id="182"/>
    </w:p>
    <w:p w14:paraId="43AD0329" w14:textId="251D8026" w:rsidR="00E94AF0" w:rsidRPr="00E94AF0" w:rsidRDefault="00E94AF0" w:rsidP="00E94AF0">
      <w:pPr>
        <w:pStyle w:val="base"/>
        <w:ind w:left="1418"/>
      </w:pPr>
      <w:r>
        <w:t xml:space="preserve">Berikut desain prosedur memprediksi wajah yang diajukan oleh penulis, adapun </w:t>
      </w:r>
      <w:r w:rsidR="004E3EB4">
        <w:t>l</w:t>
      </w:r>
      <w:r>
        <w:t>angkah-langkahnya sebagai berikut:</w:t>
      </w:r>
    </w:p>
    <w:p w14:paraId="14074007" w14:textId="00914BD8" w:rsidR="008311CC" w:rsidRDefault="008311CC" w:rsidP="00EA588A">
      <w:pPr>
        <w:pStyle w:val="ayat-sub"/>
      </w:pPr>
      <w:r>
        <w:t>Pengguna mengambil gambar wajah.</w:t>
      </w:r>
    </w:p>
    <w:p w14:paraId="61174BD9" w14:textId="271C93A7" w:rsidR="008311CC" w:rsidRDefault="008311CC" w:rsidP="00EA588A">
      <w:pPr>
        <w:pStyle w:val="ayat-sub"/>
      </w:pPr>
      <w:r>
        <w:t>Pengguna mengunggah foto wajah</w:t>
      </w:r>
      <w:r w:rsidR="0078197D">
        <w:t xml:space="preserve"> ke s3.</w:t>
      </w:r>
    </w:p>
    <w:p w14:paraId="0E5947CF" w14:textId="712EDCE8" w:rsidR="005463C7" w:rsidRDefault="005463C7" w:rsidP="00EA588A">
      <w:pPr>
        <w:pStyle w:val="ayat-sub"/>
      </w:pPr>
      <w:r>
        <w:t>Sistem akan mengunduh gambar yang dikirimkan pengguna.</w:t>
      </w:r>
    </w:p>
    <w:p w14:paraId="2DDDA971" w14:textId="437A6EE5" w:rsidR="005463C7" w:rsidRDefault="005463C7" w:rsidP="00EA588A">
      <w:pPr>
        <w:pStyle w:val="ayat-sub"/>
      </w:pPr>
      <w:r>
        <w:t>Pengenalan wajah menggunakan metode Local Binary Pattern Histogram.</w:t>
      </w:r>
    </w:p>
    <w:p w14:paraId="4AFD1AE3" w14:textId="1B747948" w:rsidR="005463C7" w:rsidRDefault="005463C7" w:rsidP="005463C7">
      <w:pPr>
        <w:pStyle w:val="pasal"/>
      </w:pPr>
      <w:r>
        <w:t>Mendeteksi wajah.</w:t>
      </w:r>
    </w:p>
    <w:p w14:paraId="4150276D" w14:textId="2284A365" w:rsidR="005463C7" w:rsidRDefault="005463C7" w:rsidP="005463C7">
      <w:pPr>
        <w:pStyle w:val="pasal"/>
        <w:numPr>
          <w:ilvl w:val="0"/>
          <w:numId w:val="0"/>
        </w:numPr>
        <w:ind w:left="1800"/>
      </w:pPr>
      <w:r>
        <w:t xml:space="preserve">Pada Langkah ini penulis mendeteksi wajah menggunakan bantuan dari </w:t>
      </w:r>
      <w:r>
        <w:rPr>
          <w:i/>
          <w:iCs w:val="0"/>
        </w:rPr>
        <w:t xml:space="preserve">library OpenCV. </w:t>
      </w:r>
      <w:r>
        <w:t xml:space="preserve">Gambar yang diunduh akan </w:t>
      </w:r>
      <w:r>
        <w:lastRenderedPageBreak/>
        <w:t xml:space="preserve">dibandingkan dengan </w:t>
      </w:r>
      <w:r>
        <w:rPr>
          <w:i/>
          <w:iCs w:val="0"/>
        </w:rPr>
        <w:t xml:space="preserve">Cascade Classifier </w:t>
      </w:r>
      <w:r>
        <w:t>sehingga dapat diketahui bagian wajahnya. Gambar 4.1 merupakan contoh hasil yang diperoleh dari deteksi wajah.</w:t>
      </w:r>
    </w:p>
    <w:p w14:paraId="45C4B8EC" w14:textId="3B940AC2" w:rsidR="005463C7" w:rsidRDefault="005463C7" w:rsidP="005463C7">
      <w:pPr>
        <w:spacing w:line="480" w:lineRule="auto"/>
        <w:ind w:left="1843"/>
        <w:jc w:val="both"/>
      </w:pPr>
      <w:r w:rsidRPr="005463C7">
        <w:rPr>
          <w:rFonts w:ascii="Times New Roman" w:hAnsi="Times New Roman"/>
          <w:iCs/>
          <w:sz w:val="24"/>
          <w:lang w:val="en-US"/>
        </w:rPr>
        <w:t xml:space="preserve">Setelah wajah terdeteksi maka gambar tersebut akan </w:t>
      </w:r>
      <w:r w:rsidR="00843A95">
        <w:rPr>
          <w:rFonts w:ascii="Times New Roman" w:hAnsi="Times New Roman"/>
          <w:iCs/>
          <w:sz w:val="24"/>
          <w:lang w:val="en-US"/>
        </w:rPr>
        <w:t>diubah</w:t>
      </w:r>
      <w:r w:rsidRPr="005463C7">
        <w:rPr>
          <w:rFonts w:ascii="Times New Roman" w:hAnsi="Times New Roman"/>
          <w:iCs/>
          <w:sz w:val="24"/>
          <w:lang w:val="en-US"/>
        </w:rPr>
        <w:t xml:space="preserve"> menjadi gambar abu-abu agar dapat dilatih menjadi sebuah model seperti pada g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r>
        <w:t xml:space="preserve">Selanjutnya setelah melakukan ekstraksi fitur dan mendapatkan nilai Histogram LBP maka dilakukan pengukuran jarak antara histogram LBP dengan histogram dari dataset yang sudah dilatih sebelumnya. Mengukur jarak dari dua histogram dapat menggunakan persamaan </w:t>
      </w:r>
      <w:r w:rsidRPr="005463C7">
        <w:rPr>
          <w:i/>
          <w:iCs w:val="0"/>
          <w:lang w:val="id-ID"/>
        </w:rPr>
        <w:t>euclidean distance</w:t>
      </w:r>
      <w:r>
        <w:t xml:space="preserve"> seperti pada persamaan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03636368" w:rsidR="00E94AF0" w:rsidRDefault="00E94AF0" w:rsidP="0042043D">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19</w:t>
              </w:r>
            </w:fldSimple>
            <w:r>
              <w:t>)</w:t>
            </w:r>
          </w:p>
        </w:tc>
      </w:tr>
    </w:tbl>
    <w:p w14:paraId="5E5D7FAB" w14:textId="28A72406" w:rsidR="005463C7" w:rsidRDefault="00AD0EE7" w:rsidP="005463C7">
      <w:pPr>
        <w:pStyle w:val="pasal"/>
        <w:numPr>
          <w:ilvl w:val="0"/>
          <w:numId w:val="0"/>
        </w:numPr>
        <w:ind w:left="1800"/>
      </w:pPr>
      <w:r>
        <w:t>Hasil dari persamaan 1.</w:t>
      </w:r>
      <w:r w:rsidR="00E94AF0">
        <w:t>1</w:t>
      </w:r>
      <w:r>
        <w:t>9 merupakan jarak antara kedua histogram, nilai ini tidak memiliki batas namun sema</w:t>
      </w:r>
      <w:r w:rsidR="00843A95">
        <w:t>k</w:t>
      </w:r>
      <w:r>
        <w:t>in kecil (mendekati 0) nilainya maka tingkat kemiripan semakin tinggi maupun sebaliknya jika nilainya semakin besar (menjauhi 0) maka tingkat kemiripannya semakin kecil.</w:t>
      </w:r>
    </w:p>
    <w:p w14:paraId="7B376097" w14:textId="76F0C97F" w:rsidR="00411B35" w:rsidRDefault="00411B35" w:rsidP="00901339">
      <w:pPr>
        <w:pStyle w:val="Heading2"/>
      </w:pPr>
      <w:bookmarkStart w:id="183" w:name="_Toc84775370"/>
      <w:bookmarkStart w:id="184" w:name="_Toc84839875"/>
      <w:r>
        <w:lastRenderedPageBreak/>
        <w:t>Desain Dokumen dan informasi</w:t>
      </w:r>
      <w:bookmarkEnd w:id="183"/>
      <w:bookmarkEnd w:id="184"/>
    </w:p>
    <w:p w14:paraId="36706C78" w14:textId="21200E51" w:rsidR="00A43B15" w:rsidRPr="00A43B15" w:rsidRDefault="004F513A" w:rsidP="00A43B15">
      <w:pPr>
        <w:pStyle w:val="Heading3"/>
      </w:pPr>
      <w:bookmarkStart w:id="185" w:name="_Toc84775371"/>
      <w:bookmarkStart w:id="186" w:name="_Toc84839876"/>
      <w:r>
        <w:t>Desain Dokumen</w:t>
      </w:r>
      <w:bookmarkEnd w:id="185"/>
      <w:bookmarkEnd w:id="186"/>
    </w:p>
    <w:p w14:paraId="57724F9E" w14:textId="5C2D82D7" w:rsidR="007831AF" w:rsidRPr="00A43B15" w:rsidRDefault="00A43B15" w:rsidP="00074C12">
      <w:pPr>
        <w:pStyle w:val="base"/>
        <w:ind w:left="1418"/>
      </w:pPr>
      <w:r w:rsidRPr="00A43B15">
        <w:t xml:space="preserve">Desain dokumen baru pada </w:t>
      </w:r>
      <w:r w:rsidRPr="00A43B15">
        <w:rPr>
          <w:i/>
          <w:iCs w:val="0"/>
        </w:rPr>
        <w:t>website</w:t>
      </w:r>
      <w:r w:rsidRPr="00A43B15">
        <w:t xml:space="preserve"> Absensi Online Radar Cirebon setelah diimplementasikan dengan teknik pengenalan wajah adalah sebagai berikut:</w:t>
      </w:r>
    </w:p>
    <w:p w14:paraId="5E47D3A3" w14:textId="3DD66786" w:rsidR="004F513A" w:rsidRDefault="004F513A" w:rsidP="00EA588A">
      <w:pPr>
        <w:pStyle w:val="ayat-sub"/>
      </w:pPr>
      <w:r>
        <w:t>D</w:t>
      </w:r>
      <w:r w:rsidR="00A43B15">
        <w:t>okumen</w:t>
      </w:r>
      <w:r>
        <w:t xml:space="preserve">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r>
        <w:t>Dokumen</w:t>
      </w:r>
      <w:r w:rsidR="00B15D01">
        <w:t xml:space="preserve"> absensi</w:t>
      </w:r>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6F87637E" w14:textId="3116CDFB" w:rsidR="004F7D83" w:rsidRDefault="004F7D83" w:rsidP="004F7D83">
      <w:pPr>
        <w:pStyle w:val="base"/>
      </w:pPr>
    </w:p>
    <w:p w14:paraId="52E8D8C6" w14:textId="77777777" w:rsidR="004F7D83" w:rsidRDefault="004F7D83" w:rsidP="004F7D83">
      <w:pPr>
        <w:pStyle w:val="base"/>
      </w:pPr>
    </w:p>
    <w:p w14:paraId="3A5E6CA2" w14:textId="75E00A03" w:rsidR="0093617F" w:rsidRDefault="0093617F" w:rsidP="008520CD">
      <w:pPr>
        <w:pStyle w:val="Heading3"/>
      </w:pPr>
      <w:bookmarkStart w:id="187" w:name="_Toc84775372"/>
      <w:bookmarkStart w:id="188" w:name="_Toc84839877"/>
      <w:r>
        <w:lastRenderedPageBreak/>
        <w:t>Desain Informasi</w:t>
      </w:r>
      <w:bookmarkEnd w:id="187"/>
      <w:bookmarkEnd w:id="188"/>
    </w:p>
    <w:p w14:paraId="6CD29E2C" w14:textId="5416D3BC" w:rsidR="002E53CD" w:rsidRPr="002E53CD" w:rsidRDefault="002E53CD" w:rsidP="002E53CD">
      <w:pPr>
        <w:pStyle w:val="base"/>
        <w:ind w:left="1418"/>
      </w:pPr>
      <w:r w:rsidRPr="002E53CD">
        <w:t>Berdasarkan desain dokumen yang baru menghasilkan informasi sebagai berikut:</w:t>
      </w:r>
    </w:p>
    <w:p w14:paraId="3FB0E295" w14:textId="57A4805C" w:rsidR="0093617F" w:rsidRDefault="0093617F" w:rsidP="00EA588A">
      <w:pPr>
        <w:pStyle w:val="ayat-sub"/>
      </w:pPr>
      <w:r>
        <w:t>Informasi Data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89" w:name="_Hlk82076009"/>
            <w:r w:rsidRPr="00901339">
              <w:rPr>
                <w:rFonts w:ascii="Times New Roman" w:hAnsi="Times New Roman"/>
                <w:sz w:val="24"/>
                <w:szCs w:val="24"/>
                <w:lang w:val="en-US"/>
              </w:rPr>
              <w:t>Nama dokumen</w:t>
            </w:r>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89"/>
    <w:p w14:paraId="6654D0C8" w14:textId="27EF75B2" w:rsidR="0093617F" w:rsidRDefault="0093617F" w:rsidP="00EA588A">
      <w:pPr>
        <w:pStyle w:val="ayat-sub"/>
      </w:pPr>
      <w:r>
        <w:t>Informasi Absensi</w:t>
      </w:r>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90" w:name="_Hlk82202921"/>
            <w:r w:rsidRPr="00901339">
              <w:rPr>
                <w:rFonts w:ascii="Times New Roman" w:hAnsi="Times New Roman"/>
                <w:sz w:val="24"/>
                <w:szCs w:val="24"/>
                <w:lang w:val="en-US"/>
              </w:rPr>
              <w:t>Nama dokumen</w:t>
            </w:r>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56B2CBAA" w:rsidR="00411B35" w:rsidRDefault="00411B35" w:rsidP="00411B35">
      <w:pPr>
        <w:pStyle w:val="Heading2"/>
      </w:pPr>
      <w:bookmarkStart w:id="191" w:name="_Toc84775373"/>
      <w:bookmarkStart w:id="192" w:name="_Toc84839878"/>
      <w:bookmarkEnd w:id="190"/>
      <w:r>
        <w:t>Desain Aliran Data</w:t>
      </w:r>
      <w:bookmarkEnd w:id="191"/>
      <w:bookmarkEnd w:id="192"/>
    </w:p>
    <w:p w14:paraId="46A63699" w14:textId="55AF9E68" w:rsidR="00792E8E" w:rsidRDefault="00792E8E" w:rsidP="00792E8E">
      <w:pPr>
        <w:pStyle w:val="base"/>
      </w:pPr>
      <w:r>
        <w:t xml:space="preserve">Pada penelitian ini digunakan </w:t>
      </w:r>
      <w:r>
        <w:rPr>
          <w:i/>
          <w:iCs w:val="0"/>
        </w:rPr>
        <w:t xml:space="preserve">flowmap </w:t>
      </w:r>
      <w:r>
        <w:t xml:space="preserve">dan </w:t>
      </w:r>
      <w:r>
        <w:rPr>
          <w:i/>
          <w:iCs w:val="0"/>
        </w:rPr>
        <w:t xml:space="preserve">data flow diagram </w:t>
      </w:r>
      <w:r>
        <w:t xml:space="preserve">untuk menggambarkan aliran data dari sistem yang akan dibuat. </w:t>
      </w:r>
      <w:r w:rsidRPr="00792E8E">
        <w:rPr>
          <w:i/>
          <w:iCs w:val="0"/>
        </w:rPr>
        <w:t>Flowmap</w:t>
      </w:r>
      <w:r>
        <w:t xml:space="preserve"> dan </w:t>
      </w:r>
      <w:r w:rsidRPr="00792E8E">
        <w:rPr>
          <w:i/>
          <w:iCs w:val="0"/>
        </w:rPr>
        <w:t>data flow diagram</w:t>
      </w:r>
      <w:r>
        <w:t xml:space="preserve"> adalah sebagai berikut:</w:t>
      </w:r>
    </w:p>
    <w:p w14:paraId="4F5460E3" w14:textId="18DBFA18" w:rsidR="0056088B" w:rsidRDefault="0056088B" w:rsidP="008520CD">
      <w:pPr>
        <w:pStyle w:val="Heading3"/>
      </w:pPr>
      <w:bookmarkStart w:id="193" w:name="_Toc84775374"/>
      <w:bookmarkStart w:id="194" w:name="_Toc84839879"/>
      <w:r>
        <w:lastRenderedPageBreak/>
        <w:t>Data Flow Diagram</w:t>
      </w:r>
      <w:bookmarkEnd w:id="193"/>
      <w:bookmarkEnd w:id="194"/>
    </w:p>
    <w:p w14:paraId="4FC32D58" w14:textId="4D15449A" w:rsidR="0056088B" w:rsidRDefault="0056088B" w:rsidP="00095C9F">
      <w:pPr>
        <w:pStyle w:val="base"/>
        <w:ind w:left="1418"/>
      </w:pPr>
      <w:r>
        <w:t>Berikut adalah</w:t>
      </w:r>
      <w:r w:rsidR="00095C9F">
        <w:t xml:space="preserve"> Diagram Konteks</w:t>
      </w:r>
      <w:r w:rsidR="00095C9F">
        <w:rPr>
          <w:i/>
          <w:iCs w:val="0"/>
        </w:rPr>
        <w:t xml:space="preserve"> </w:t>
      </w:r>
      <w:r w:rsidR="00095C9F">
        <w:t>yang penulis buat pada penelitian ini yang dapat dilihat pada Gambar 4.</w:t>
      </w:r>
      <w:r w:rsidR="00DD0E4E">
        <w:t>4</w:t>
      </w:r>
      <w:r w:rsidR="00095C9F">
        <w:t>.</w:t>
      </w:r>
    </w:p>
    <w:p w14:paraId="236580D3" w14:textId="1DAB9A02" w:rsidR="00320303" w:rsidRDefault="00792E8E" w:rsidP="00320303">
      <w:pPr>
        <w:keepNext/>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2D98363D" w:rsidR="00673F12" w:rsidRPr="00320303" w:rsidRDefault="00320303" w:rsidP="008B4EEB">
      <w:pPr>
        <w:pStyle w:val="Caption"/>
        <w:rPr>
          <w:lang w:val="en-US"/>
        </w:rPr>
      </w:pPr>
      <w:bookmarkStart w:id="195" w:name="_Toc82507065"/>
      <w:r>
        <w:t xml:space="preserve">Gambar 4. </w:t>
      </w:r>
      <w:r>
        <w:fldChar w:fldCharType="begin"/>
      </w:r>
      <w:r>
        <w:instrText xml:space="preserve"> SEQ Gambar_4. \* ARABIC </w:instrText>
      </w:r>
      <w:r>
        <w:fldChar w:fldCharType="separate"/>
      </w:r>
      <w:r w:rsidR="00BB0F63">
        <w:rPr>
          <w:noProof/>
        </w:rPr>
        <w:t>4</w:t>
      </w:r>
      <w:r>
        <w:fldChar w:fldCharType="end"/>
      </w:r>
      <w:r>
        <w:rPr>
          <w:lang w:val="en-US"/>
        </w:rPr>
        <w:t xml:space="preserve"> Diagram Konteks</w:t>
      </w:r>
      <w:bookmarkEnd w:id="195"/>
    </w:p>
    <w:p w14:paraId="09925D8B" w14:textId="707B3CE5" w:rsidR="00095C9F" w:rsidRDefault="00095C9F" w:rsidP="00DD0E4E">
      <w:pPr>
        <w:pStyle w:val="base"/>
        <w:ind w:left="1418"/>
      </w:pPr>
      <w:r>
        <w:tab/>
      </w:r>
      <w:bookmarkStart w:id="196" w:name="_Hlk81948006"/>
      <w:r w:rsidR="00DD0E4E">
        <w:t xml:space="preserve">Dari Gambar 4.4 </w:t>
      </w:r>
      <w:r w:rsidR="00792E8E">
        <w:t xml:space="preserve">diketahui ada 3 </w:t>
      </w:r>
      <w:r w:rsidR="00792E8E" w:rsidRPr="00792E8E">
        <w:rPr>
          <w:i/>
          <w:iCs w:val="0"/>
        </w:rPr>
        <w:t>e</w:t>
      </w:r>
      <w:r w:rsidR="00792E8E">
        <w:rPr>
          <w:i/>
          <w:iCs w:val="0"/>
        </w:rPr>
        <w:t>x</w:t>
      </w:r>
      <w:r w:rsidR="00792E8E" w:rsidRPr="00792E8E">
        <w:rPr>
          <w:i/>
          <w:iCs w:val="0"/>
        </w:rPr>
        <w:t>ternal entity</w:t>
      </w:r>
      <w:r w:rsidR="00792E8E">
        <w:t xml:space="preserve"> yang berinteraksi dengan sistem absensi online yaitu </w:t>
      </w:r>
      <w:r w:rsidR="00792E8E">
        <w:rPr>
          <w:i/>
          <w:iCs w:val="0"/>
        </w:rPr>
        <w:t xml:space="preserve">User, Non-User, </w:t>
      </w:r>
      <w:r w:rsidR="00792E8E">
        <w:t xml:space="preserve">dan </w:t>
      </w:r>
      <w:r w:rsidR="00792E8E" w:rsidRPr="00792E8E">
        <w:t>Admin</w:t>
      </w:r>
      <w:r w:rsidR="00792E8E">
        <w:t xml:space="preserve">. Ketiga </w:t>
      </w:r>
      <w:r w:rsidR="00A05C6C">
        <w:rPr>
          <w:i/>
          <w:iCs w:val="0"/>
        </w:rPr>
        <w:t xml:space="preserve">external </w:t>
      </w:r>
      <w:r w:rsidR="00792E8E" w:rsidRPr="00792E8E">
        <w:rPr>
          <w:i/>
          <w:iCs w:val="0"/>
        </w:rPr>
        <w:t>entity</w:t>
      </w:r>
      <w:r w:rsidR="00792E8E">
        <w:t xml:space="preserve"> tersebut memiliki dapat melakukan beberapa kegiatan.</w:t>
      </w:r>
      <w:r w:rsidR="00A05C6C">
        <w:t xml:space="preserve"> </w:t>
      </w:r>
      <w:r w:rsidR="00792E8E">
        <w:t xml:space="preserve">Kegiatan yang dilakukan oleh </w:t>
      </w:r>
      <w:r w:rsidR="00A05C6C">
        <w:t xml:space="preserve">external </w:t>
      </w:r>
      <w:r w:rsidR="00792E8E" w:rsidRPr="00792E8E">
        <w:rPr>
          <w:i/>
          <w:iCs w:val="0"/>
        </w:rPr>
        <w:t>entity</w:t>
      </w:r>
      <w:r w:rsidR="00792E8E">
        <w:t xml:space="preserve"> </w:t>
      </w:r>
      <w:r w:rsidR="00A05C6C">
        <w:t xml:space="preserve">dijelaskan lebih detail pada Gambar 4.5. </w:t>
      </w:r>
      <w:bookmarkEnd w:id="196"/>
      <w:r w:rsidR="00A05C6C">
        <w:t>Pada Gambar 4.5 terdapat 4 proses yaitu proses pendaftaran, proses melatih model, proses aut</w:t>
      </w:r>
      <w:r w:rsidR="00843A95">
        <w:t>entikasi</w:t>
      </w:r>
      <w:r w:rsidR="00A05C6C">
        <w:t>, dan proses absensi.</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6AFDEE58" w:rsidR="00320303" w:rsidRPr="00320303" w:rsidRDefault="00320303" w:rsidP="008B4EEB">
      <w:pPr>
        <w:pStyle w:val="Caption"/>
        <w:rPr>
          <w:lang w:val="en-US"/>
        </w:rPr>
      </w:pPr>
      <w:bookmarkStart w:id="197" w:name="_Toc82507066"/>
      <w:r>
        <w:t xml:space="preserve">Gambar 4. </w:t>
      </w:r>
      <w:r>
        <w:fldChar w:fldCharType="begin"/>
      </w:r>
      <w:r>
        <w:instrText xml:space="preserve"> SEQ Gambar_4. \* ARABIC </w:instrText>
      </w:r>
      <w:r>
        <w:fldChar w:fldCharType="separate"/>
      </w:r>
      <w:r w:rsidR="00BB0F63">
        <w:rPr>
          <w:noProof/>
        </w:rPr>
        <w:t>5</w:t>
      </w:r>
      <w:r>
        <w:fldChar w:fldCharType="end"/>
      </w:r>
      <w:r>
        <w:rPr>
          <w:lang w:val="en-US"/>
        </w:rPr>
        <w:t xml:space="preserve"> DFD Level 1</w:t>
      </w:r>
      <w:bookmarkEnd w:id="197"/>
    </w:p>
    <w:p w14:paraId="3B71D9F8" w14:textId="0F9D9081" w:rsidR="003B6760" w:rsidRDefault="003B6760" w:rsidP="003B6760">
      <w:pPr>
        <w:pStyle w:val="Heading3"/>
      </w:pPr>
      <w:bookmarkStart w:id="198" w:name="_Toc84775375"/>
      <w:bookmarkStart w:id="199" w:name="_Toc84839880"/>
      <w:r>
        <w:t>Flowmap</w:t>
      </w:r>
      <w:bookmarkEnd w:id="198"/>
      <w:bookmarkEnd w:id="199"/>
    </w:p>
    <w:p w14:paraId="20F8A180" w14:textId="7E0FA72C" w:rsidR="003B6760" w:rsidRDefault="003B6760" w:rsidP="003B6760">
      <w:pPr>
        <w:pStyle w:val="base"/>
        <w:ind w:left="1418"/>
      </w:pPr>
      <w:r>
        <w:t xml:space="preserve">Untuk mempermudah dalam pembuatan program penulis menggunakan </w:t>
      </w:r>
      <w:r>
        <w:rPr>
          <w:i/>
          <w:iCs w:val="0"/>
        </w:rPr>
        <w:t xml:space="preserve">flowmap </w:t>
      </w:r>
      <w:r>
        <w:t xml:space="preserve">sebagai acuan aliran data dalam sebuah program. </w:t>
      </w:r>
      <w:r>
        <w:rPr>
          <w:i/>
          <w:iCs w:val="0"/>
        </w:rPr>
        <w:t xml:space="preserve">Flowmap </w:t>
      </w:r>
      <w:r>
        <w:t>aliran data program dibagi berdasarkan prosedur sebagai berikut:</w:t>
      </w:r>
    </w:p>
    <w:p w14:paraId="398D2EA8" w14:textId="77777777" w:rsidR="00320303" w:rsidRDefault="00320303" w:rsidP="003B6760">
      <w:pPr>
        <w:pStyle w:val="base"/>
        <w:ind w:left="1418"/>
      </w:pPr>
    </w:p>
    <w:p w14:paraId="0290A4B4" w14:textId="2F60E3F8" w:rsidR="003B6760" w:rsidRDefault="003B6760" w:rsidP="00EA588A">
      <w:pPr>
        <w:pStyle w:val="ayat-sub"/>
      </w:pPr>
      <w:r>
        <w:lastRenderedPageBreak/>
        <w:t>Flowmap Pendaftaran</w:t>
      </w:r>
    </w:p>
    <w:p w14:paraId="0909F79A" w14:textId="712FAC8A" w:rsidR="003B6760" w:rsidRDefault="003B6760" w:rsidP="004F7D83">
      <w:pPr>
        <w:pStyle w:val="base"/>
        <w:ind w:left="1701" w:firstLine="11"/>
      </w:pPr>
      <w:r>
        <w:t xml:space="preserve">Berikut adalah </w:t>
      </w:r>
      <w:r>
        <w:rPr>
          <w:i/>
        </w:rPr>
        <w:t xml:space="preserve">Flowmap </w:t>
      </w:r>
      <w:r w:rsidRPr="003B6760">
        <w:t>Pendaftaran</w:t>
      </w:r>
      <w:r w:rsidRPr="00231CA6">
        <w:t xml:space="preserve"> </w:t>
      </w:r>
      <w:r w:rsidRPr="00793A5F">
        <w:t>yang</w:t>
      </w:r>
      <w:r>
        <w:rPr>
          <w:i/>
        </w:rPr>
        <w:t xml:space="preserve"> </w:t>
      </w:r>
      <w:r>
        <w:t>dapat dilihat pada Gambar 4.</w:t>
      </w:r>
      <w:r w:rsidR="008A0E7B">
        <w:t>6</w:t>
      </w:r>
      <w:r>
        <w:t>.</w:t>
      </w:r>
    </w:p>
    <w:p w14:paraId="58E9F541" w14:textId="41015CAE" w:rsidR="003B6760" w:rsidRDefault="00320303" w:rsidP="004F7D83">
      <w:pPr>
        <w:pStyle w:val="base"/>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5994F682" w:rsidR="003B6760" w:rsidRPr="003B6760" w:rsidRDefault="003B6760" w:rsidP="008B4EEB">
      <w:pPr>
        <w:pStyle w:val="Caption"/>
        <w:rPr>
          <w:lang w:val="en-US"/>
        </w:rPr>
      </w:pPr>
      <w:bookmarkStart w:id="200" w:name="_Toc82507067"/>
      <w:r>
        <w:t xml:space="preserve">Gambar 4. </w:t>
      </w:r>
      <w:r>
        <w:fldChar w:fldCharType="begin"/>
      </w:r>
      <w:r>
        <w:instrText xml:space="preserve"> SEQ Gambar_4. \* ARABIC </w:instrText>
      </w:r>
      <w:r>
        <w:fldChar w:fldCharType="separate"/>
      </w:r>
      <w:r w:rsidR="00BB0F63">
        <w:rPr>
          <w:noProof/>
        </w:rPr>
        <w:t>6</w:t>
      </w:r>
      <w:r>
        <w:fldChar w:fldCharType="end"/>
      </w:r>
      <w:r>
        <w:rPr>
          <w:lang w:val="en-US"/>
        </w:rPr>
        <w:t xml:space="preserve"> Flowmap Pendaftaran</w:t>
      </w:r>
      <w:bookmarkEnd w:id="200"/>
    </w:p>
    <w:p w14:paraId="05EA4841" w14:textId="2723AEB6" w:rsidR="003B6760" w:rsidRDefault="003B6760" w:rsidP="00EA588A">
      <w:pPr>
        <w:pStyle w:val="ayat-sub"/>
      </w:pPr>
      <w:r>
        <w:t>Flowmap Login</w:t>
      </w:r>
    </w:p>
    <w:p w14:paraId="1EF24267" w14:textId="4CFB2C22" w:rsidR="003B6760" w:rsidRDefault="003B6760" w:rsidP="004F7D83">
      <w:pPr>
        <w:pStyle w:val="base"/>
        <w:ind w:left="1701" w:firstLine="11"/>
      </w:pPr>
      <w:r>
        <w:t xml:space="preserve">Berikut adalah </w:t>
      </w:r>
      <w:r>
        <w:rPr>
          <w:i/>
        </w:rPr>
        <w:t xml:space="preserve">flowmap </w:t>
      </w:r>
      <w:r w:rsidR="008A0E7B">
        <w:rPr>
          <w:i/>
        </w:rPr>
        <w:t xml:space="preserve">login </w:t>
      </w:r>
      <w:r w:rsidR="008A0E7B">
        <w:t>yang dapat dilihat pada Gambar 4.7.</w:t>
      </w:r>
    </w:p>
    <w:p w14:paraId="5B525355" w14:textId="77777777" w:rsidR="008A0E7B" w:rsidRDefault="008A0E7B" w:rsidP="004F7D83">
      <w:pPr>
        <w:pStyle w:val="base"/>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0B2FDC14" w:rsidR="008A0E7B" w:rsidRPr="008A0E7B" w:rsidRDefault="008A0E7B" w:rsidP="008B4EEB">
      <w:pPr>
        <w:pStyle w:val="Caption"/>
        <w:rPr>
          <w:lang w:val="en-US"/>
        </w:rPr>
      </w:pPr>
      <w:bookmarkStart w:id="201" w:name="_Toc82507068"/>
      <w:r>
        <w:t xml:space="preserve">Gambar 4. </w:t>
      </w:r>
      <w:r>
        <w:fldChar w:fldCharType="begin"/>
      </w:r>
      <w:r>
        <w:instrText xml:space="preserve"> SEQ Gambar_4. \* ARABIC </w:instrText>
      </w:r>
      <w:r>
        <w:fldChar w:fldCharType="separate"/>
      </w:r>
      <w:r w:rsidR="00BB0F63">
        <w:rPr>
          <w:noProof/>
        </w:rPr>
        <w:t>7</w:t>
      </w:r>
      <w:r>
        <w:fldChar w:fldCharType="end"/>
      </w:r>
      <w:r>
        <w:rPr>
          <w:lang w:val="en-US"/>
        </w:rPr>
        <w:t xml:space="preserve"> Flowmap Login</w:t>
      </w:r>
      <w:bookmarkEnd w:id="201"/>
    </w:p>
    <w:p w14:paraId="329AD205" w14:textId="2EA65755" w:rsidR="003B6760" w:rsidRDefault="003B6760" w:rsidP="00EA588A">
      <w:pPr>
        <w:pStyle w:val="ayat-sub"/>
      </w:pPr>
      <w:r>
        <w:t>Flowmap Memprediksi Wajah (Absensi)</w:t>
      </w:r>
    </w:p>
    <w:p w14:paraId="3E712EB9" w14:textId="7014F140" w:rsidR="008A0E7B" w:rsidRDefault="008A0E7B" w:rsidP="004F7D83">
      <w:pPr>
        <w:pStyle w:val="base"/>
        <w:ind w:left="1701" w:firstLine="0"/>
      </w:pPr>
      <w:r>
        <w:t xml:space="preserve">Berikut adalah </w:t>
      </w:r>
      <w:r>
        <w:rPr>
          <w:i/>
        </w:rPr>
        <w:t>flowmap</w:t>
      </w:r>
      <w:r>
        <w:t xml:space="preserve"> memprediksi wajah yang dapat dilihat pada Gambar 4.8.</w:t>
      </w:r>
    </w:p>
    <w:p w14:paraId="5CEF72B5" w14:textId="5CBD480A" w:rsidR="008A0E7B" w:rsidRDefault="00320303" w:rsidP="004F7D83">
      <w:pPr>
        <w:pStyle w:val="base"/>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2A247097" w:rsidR="008A0E7B" w:rsidRPr="008A0E7B" w:rsidRDefault="008A0E7B" w:rsidP="008B4EEB">
      <w:pPr>
        <w:pStyle w:val="Caption"/>
        <w:rPr>
          <w:lang w:val="en-US"/>
        </w:rPr>
      </w:pPr>
      <w:bookmarkStart w:id="202" w:name="_Toc82507069"/>
      <w:r>
        <w:t xml:space="preserve">Gambar 4. </w:t>
      </w:r>
      <w:r>
        <w:fldChar w:fldCharType="begin"/>
      </w:r>
      <w:r>
        <w:instrText xml:space="preserve"> SEQ Gambar_4. \* ARABIC </w:instrText>
      </w:r>
      <w:r>
        <w:fldChar w:fldCharType="separate"/>
      </w:r>
      <w:r w:rsidR="00BB0F63">
        <w:rPr>
          <w:noProof/>
        </w:rPr>
        <w:t>8</w:t>
      </w:r>
      <w:r>
        <w:fldChar w:fldCharType="end"/>
      </w:r>
      <w:r>
        <w:rPr>
          <w:lang w:val="en-US"/>
        </w:rPr>
        <w:t xml:space="preserve"> Flowmap Memprediksi Wajah</w:t>
      </w:r>
      <w:bookmarkEnd w:id="202"/>
    </w:p>
    <w:p w14:paraId="3ED5DB34" w14:textId="0CFBEEA2" w:rsidR="003B6760" w:rsidRDefault="003B6760" w:rsidP="00EA588A">
      <w:pPr>
        <w:pStyle w:val="ayat-sub"/>
      </w:pPr>
      <w:r>
        <w:t>Flowmap Melatih Model</w:t>
      </w:r>
    </w:p>
    <w:p w14:paraId="37FE82E9" w14:textId="489BB25A" w:rsidR="008A0E7B" w:rsidRDefault="008A0E7B" w:rsidP="004F7D83">
      <w:pPr>
        <w:pStyle w:val="base"/>
        <w:ind w:left="1701" w:firstLine="0"/>
      </w:pPr>
      <w:r>
        <w:t xml:space="preserve">Berikut adalah </w:t>
      </w:r>
      <w:r>
        <w:rPr>
          <w:i/>
        </w:rPr>
        <w:t xml:space="preserve">flowmap </w:t>
      </w:r>
      <w:r>
        <w:t>melatih model yang dapat dilihat pada Gambar 4.9.</w:t>
      </w:r>
    </w:p>
    <w:p w14:paraId="0859E7F2" w14:textId="70DACBF3" w:rsidR="008A0E7B" w:rsidRDefault="00320303" w:rsidP="004F7D83">
      <w:pPr>
        <w:pStyle w:val="base"/>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4C194FBB" w:rsidR="008A0E7B" w:rsidRPr="008A0E7B" w:rsidRDefault="008A0E7B" w:rsidP="008B4EEB">
      <w:pPr>
        <w:pStyle w:val="Caption"/>
        <w:rPr>
          <w:lang w:val="en-US"/>
        </w:rPr>
      </w:pPr>
      <w:bookmarkStart w:id="203" w:name="_Toc82507070"/>
      <w:r>
        <w:t xml:space="preserve">Gambar 4. </w:t>
      </w:r>
      <w:r>
        <w:fldChar w:fldCharType="begin"/>
      </w:r>
      <w:r>
        <w:instrText xml:space="preserve"> SEQ Gambar_4. \* ARABIC </w:instrText>
      </w:r>
      <w:r>
        <w:fldChar w:fldCharType="separate"/>
      </w:r>
      <w:r w:rsidR="00BB0F63">
        <w:rPr>
          <w:noProof/>
        </w:rPr>
        <w:t>9</w:t>
      </w:r>
      <w:r>
        <w:fldChar w:fldCharType="end"/>
      </w:r>
      <w:r>
        <w:rPr>
          <w:lang w:val="en-US"/>
        </w:rPr>
        <w:t xml:space="preserve"> Flowmap Melatih Model</w:t>
      </w:r>
      <w:bookmarkEnd w:id="203"/>
    </w:p>
    <w:p w14:paraId="7D35C2E8" w14:textId="61DFDD47" w:rsidR="00C64FE4" w:rsidRDefault="004C087F" w:rsidP="008520CD">
      <w:pPr>
        <w:pStyle w:val="Heading3"/>
      </w:pPr>
      <w:bookmarkStart w:id="204" w:name="_Toc84775376"/>
      <w:bookmarkStart w:id="205" w:name="_Toc84839881"/>
      <w:r>
        <w:t>Flowchart</w:t>
      </w:r>
      <w:bookmarkEnd w:id="204"/>
      <w:bookmarkEnd w:id="205"/>
    </w:p>
    <w:p w14:paraId="59AB8F66" w14:textId="16F209A4" w:rsidR="004C087F" w:rsidRPr="00AB4618" w:rsidRDefault="00AB4618" w:rsidP="00AB4618">
      <w:pPr>
        <w:pStyle w:val="base"/>
        <w:ind w:left="1418"/>
      </w:pPr>
      <w:r>
        <w:t xml:space="preserve">Untuk mempermudah dalam pembuatan program penulis menggunakan </w:t>
      </w:r>
      <w:r>
        <w:rPr>
          <w:i/>
          <w:iCs w:val="0"/>
        </w:rPr>
        <w:t xml:space="preserve">flowchart </w:t>
      </w:r>
      <w:r>
        <w:t xml:space="preserve">sebagai acuan alur program. </w:t>
      </w:r>
      <w:r>
        <w:rPr>
          <w:i/>
          <w:iCs w:val="0"/>
        </w:rPr>
        <w:t xml:space="preserve">Flowchart </w:t>
      </w:r>
      <w:r>
        <w:t xml:space="preserve">alur program ditunjukan oleh Gambar </w:t>
      </w:r>
      <w:r w:rsidR="002B43A8">
        <w:t>4</w:t>
      </w:r>
      <w:r>
        <w:t>.1</w:t>
      </w:r>
      <w:r w:rsidR="002B43A8">
        <w:t>0</w:t>
      </w:r>
      <w:r>
        <w:t xml:space="preserve"> beriku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0A0668BB" w:rsidR="00AB4618" w:rsidRPr="002B43A8" w:rsidRDefault="002B43A8" w:rsidP="008B4EEB">
      <w:pPr>
        <w:pStyle w:val="Caption"/>
        <w:rPr>
          <w:lang w:val="en-US"/>
        </w:rPr>
      </w:pPr>
      <w:bookmarkStart w:id="206" w:name="_Toc82507071"/>
      <w:r>
        <w:t xml:space="preserve">Gambar 4. </w:t>
      </w:r>
      <w:r>
        <w:fldChar w:fldCharType="begin"/>
      </w:r>
      <w:r>
        <w:instrText xml:space="preserve"> SEQ Gambar_4. \* ARABIC </w:instrText>
      </w:r>
      <w:r>
        <w:fldChar w:fldCharType="separate"/>
      </w:r>
      <w:r w:rsidR="00BB0F63">
        <w:rPr>
          <w:noProof/>
        </w:rPr>
        <w:t>10</w:t>
      </w:r>
      <w:r>
        <w:fldChar w:fldCharType="end"/>
      </w:r>
      <w:r>
        <w:rPr>
          <w:lang w:val="en-US"/>
        </w:rPr>
        <w:t xml:space="preserve"> Flowchart Program</w:t>
      </w:r>
      <w:bookmarkEnd w:id="206"/>
    </w:p>
    <w:p w14:paraId="440BEF9F" w14:textId="6A8615B2" w:rsidR="004C087F" w:rsidRDefault="00384147" w:rsidP="008520CD">
      <w:pPr>
        <w:pStyle w:val="Heading3"/>
      </w:pPr>
      <w:bookmarkStart w:id="207" w:name="_Toc84775377"/>
      <w:bookmarkStart w:id="208" w:name="_Toc84839882"/>
      <w:r>
        <w:lastRenderedPageBreak/>
        <w:t>Skema Database</w:t>
      </w:r>
      <w:bookmarkEnd w:id="207"/>
      <w:bookmarkEnd w:id="208"/>
    </w:p>
    <w:p w14:paraId="0EA027C5" w14:textId="11915B2B" w:rsidR="00384147" w:rsidRDefault="00384147" w:rsidP="00384147">
      <w:pPr>
        <w:pStyle w:val="base"/>
        <w:ind w:left="1560"/>
      </w:pPr>
      <w:r>
        <w:rPr>
          <w:i/>
          <w:iCs w:val="0"/>
        </w:rPr>
        <w:t xml:space="preserve">Database nosql </w:t>
      </w:r>
      <w:r>
        <w:t xml:space="preserve">adalah </w:t>
      </w:r>
      <w:r w:rsidRPr="00384147">
        <w:rPr>
          <w:i/>
          <w:iCs w:val="0"/>
        </w:rPr>
        <w:t>d</w:t>
      </w:r>
      <w:r w:rsidRPr="00384147">
        <w:rPr>
          <w:i/>
          <w:iCs w:val="0"/>
          <w:lang w:val="id-ID"/>
        </w:rPr>
        <w:t>atabase</w:t>
      </w:r>
      <w:r w:rsidRPr="00384147">
        <w:rPr>
          <w:lang w:val="id-ID"/>
        </w:rPr>
        <w:t xml:space="preserve"> yang tidak memiliki perintah SQL dan konsep penyimpanannya semi</w:t>
      </w:r>
      <w:r w:rsidR="00843A95">
        <w:t xml:space="preserve"> </w:t>
      </w:r>
      <w:r w:rsidRPr="00384147">
        <w:rPr>
          <w:lang w:val="id-ID"/>
        </w:rPr>
        <w:t>st</w:t>
      </w:r>
      <w:r w:rsidR="00843A95">
        <w:t>r</w:t>
      </w:r>
      <w:r w:rsidRPr="00384147">
        <w:rPr>
          <w:lang w:val="id-ID"/>
        </w:rPr>
        <w:t>uktural atau tidak struktural dan tidak harus memiliki relasi layaknya tabel-tabel MySQL.</w:t>
      </w:r>
      <w:r>
        <w:t xml:space="preserve"> </w:t>
      </w:r>
      <w:r w:rsidR="008520CD">
        <w:t>Dalam penelitian ini p</w:t>
      </w:r>
      <w:r>
        <w:t xml:space="preserve">enulis memilih </w:t>
      </w:r>
      <w:r w:rsidR="008520CD">
        <w:t xml:space="preserve">DynamoDB sebagai </w:t>
      </w:r>
      <w:r w:rsidR="008520CD">
        <w:rPr>
          <w:i/>
          <w:iCs w:val="0"/>
        </w:rPr>
        <w:t>database nosql</w:t>
      </w:r>
      <w:r w:rsidR="008520CD">
        <w:t xml:space="preserve"> karena DynamoDB memiliki kecepatan baca yang konstan sehingga cocok untuk aplikasi </w:t>
      </w:r>
      <w:r w:rsidR="008520CD" w:rsidRPr="008520CD">
        <w:rPr>
          <w:i/>
          <w:iCs w:val="0"/>
        </w:rPr>
        <w:t>realtime</w:t>
      </w:r>
      <w:r w:rsidR="008520CD">
        <w:t>.</w:t>
      </w:r>
    </w:p>
    <w:p w14:paraId="3C4B476A" w14:textId="0A5A64A2" w:rsidR="008520CD" w:rsidRDefault="008520CD" w:rsidP="00EA588A">
      <w:pPr>
        <w:pStyle w:val="ayat-sub"/>
      </w:pPr>
      <w:r>
        <w:t xml:space="preserve">Skema Tabel </w:t>
      </w:r>
      <w:r w:rsidR="00E80DB6">
        <w:t>Pengguna</w:t>
      </w:r>
    </w:p>
    <w:p w14:paraId="1316A373" w14:textId="34D095F4" w:rsidR="0024614C" w:rsidRDefault="00E80DB6" w:rsidP="004F7D83">
      <w:pPr>
        <w:pStyle w:val="base"/>
        <w:ind w:left="1701" w:firstLine="0"/>
      </w:pPr>
      <w:bookmarkStart w:id="209" w:name="_Hlk78882836"/>
      <w:r>
        <w:t>Berikut adalah skema yang penulis buat</w:t>
      </w:r>
      <w:r w:rsidR="00D92DE8">
        <w:t xml:space="preserve"> dalam bentuk </w:t>
      </w:r>
      <w:r w:rsidR="009333DF">
        <w:t>j</w:t>
      </w:r>
      <w:r w:rsidR="00D92DE8">
        <w:t>son</w:t>
      </w:r>
      <w:r>
        <w:t xml:space="preserve"> untuk tabel pengguna yang dapat dilihat pada Tabel 4.1</w:t>
      </w:r>
      <w:r w:rsidR="002B43A8">
        <w:t>5</w:t>
      </w:r>
      <w:r>
        <w:t>.</w:t>
      </w:r>
    </w:p>
    <w:p w14:paraId="2525C596" w14:textId="0C9F5523" w:rsidR="0024614C" w:rsidRPr="0024614C" w:rsidRDefault="0024614C" w:rsidP="008B4EEB">
      <w:pPr>
        <w:pStyle w:val="Caption"/>
        <w:rPr>
          <w:lang w:val="en-US"/>
        </w:rPr>
      </w:pPr>
      <w:bookmarkStart w:id="210" w:name="_Toc84840043"/>
      <w:bookmarkEnd w:id="209"/>
      <w:r>
        <w:t xml:space="preserve">Tabel 4. </w:t>
      </w:r>
      <w:r>
        <w:fldChar w:fldCharType="begin"/>
      </w:r>
      <w:r>
        <w:instrText xml:space="preserve"> SEQ Tabel_4. \* ARABIC </w:instrText>
      </w:r>
      <w:r>
        <w:fldChar w:fldCharType="separate"/>
      </w:r>
      <w:r w:rsidR="00BB0F63">
        <w:rPr>
          <w:noProof/>
        </w:rPr>
        <w:t>6</w:t>
      </w:r>
      <w:r>
        <w:fldChar w:fldCharType="end"/>
      </w:r>
      <w:r>
        <w:rPr>
          <w:lang w:val="en-US"/>
        </w:rPr>
        <w:t xml:space="preserve"> Skema Tabel </w:t>
      </w:r>
      <w:r w:rsidR="00E80DB6">
        <w:rPr>
          <w:lang w:val="en-US"/>
        </w:rPr>
        <w:t>Pengguna</w:t>
      </w:r>
      <w:bookmarkEnd w:id="21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49C10A05"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w:t>
            </w:r>
            <w:r w:rsidR="00843A95">
              <w:rPr>
                <w:rFonts w:ascii="Courier New" w:hAnsi="Courier New" w:cs="Courier New"/>
                <w:lang w:val="en-US"/>
              </w:rPr>
              <w:t>p</w:t>
            </w:r>
            <w:r w:rsidRPr="00AB446F">
              <w:rPr>
                <w:rFonts w:ascii="Courier New" w:hAnsi="Courier New" w:cs="Courier New"/>
              </w:rPr>
              <w:t>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Skema Tabel Data Absensi</w:t>
      </w:r>
    </w:p>
    <w:p w14:paraId="28766A3F" w14:textId="4765DAC4" w:rsidR="00E80DB6" w:rsidRDefault="00E80DB6" w:rsidP="004F7D83">
      <w:pPr>
        <w:pStyle w:val="base"/>
        <w:ind w:left="1701" w:firstLine="0"/>
      </w:pPr>
      <w:r w:rsidRPr="00E80DB6">
        <w:t>Berikut adalah skema yang penulis buat</w:t>
      </w:r>
      <w:r w:rsidR="00D92DE8">
        <w:t xml:space="preserve"> dalam bentuk </w:t>
      </w:r>
      <w:r w:rsidR="009333DF">
        <w:t>j</w:t>
      </w:r>
      <w:r w:rsidR="00D92DE8">
        <w:t>son</w:t>
      </w:r>
      <w:r w:rsidRPr="00E80DB6">
        <w:t xml:space="preserve"> untuk tabel </w:t>
      </w:r>
      <w:r>
        <w:t>data absensi</w:t>
      </w:r>
      <w:r w:rsidRPr="00E80DB6">
        <w:t xml:space="preserve"> yang dapat dilihat pada Tabel 4.</w:t>
      </w:r>
      <w:r w:rsidR="002B43A8">
        <w:t>16</w:t>
      </w:r>
      <w:r w:rsidRPr="00E80DB6">
        <w:t>.</w:t>
      </w:r>
    </w:p>
    <w:p w14:paraId="5D0F6C67" w14:textId="6D4875C7" w:rsidR="0024614C" w:rsidRPr="0024614C" w:rsidRDefault="0024614C" w:rsidP="008B4EEB">
      <w:pPr>
        <w:pStyle w:val="Caption"/>
        <w:rPr>
          <w:lang w:val="en-US"/>
        </w:rPr>
      </w:pPr>
      <w:bookmarkStart w:id="211" w:name="_Toc84840044"/>
      <w:r>
        <w:t xml:space="preserve">Tabel 4. </w:t>
      </w:r>
      <w:r>
        <w:fldChar w:fldCharType="begin"/>
      </w:r>
      <w:r>
        <w:instrText xml:space="preserve"> SEQ Tabel_4. \* ARABIC </w:instrText>
      </w:r>
      <w:r>
        <w:fldChar w:fldCharType="separate"/>
      </w:r>
      <w:r w:rsidR="00BB0F63">
        <w:rPr>
          <w:noProof/>
        </w:rPr>
        <w:t>7</w:t>
      </w:r>
      <w:r>
        <w:fldChar w:fldCharType="end"/>
      </w:r>
      <w:r>
        <w:rPr>
          <w:lang w:val="en-US"/>
        </w:rPr>
        <w:t xml:space="preserve"> Skema Tabel Data Absensi</w:t>
      </w:r>
      <w:bookmarkEnd w:id="21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4F7D83">
      <w:pPr>
        <w:pStyle w:val="base"/>
        <w:ind w:left="1701" w:firstLine="0"/>
      </w:pPr>
      <w:r w:rsidRPr="00E80DB6">
        <w:t>Berikut adalah skema yang</w:t>
      </w:r>
      <w:r>
        <w:t xml:space="preserve"> dihasilkan oleh OpenCV</w:t>
      </w:r>
      <w:r w:rsidR="00D92DE8">
        <w:t xml:space="preserve"> dalam bentuk</w:t>
      </w:r>
      <w:r w:rsidR="009333DF">
        <w:t xml:space="preserve"> yaml</w:t>
      </w:r>
      <w:r w:rsidRPr="00E80DB6">
        <w:t xml:space="preserve"> yang dapat dilihat pada Tabel 4.</w:t>
      </w:r>
      <w:r w:rsidR="002B43A8">
        <w:t>17</w:t>
      </w:r>
      <w:r w:rsidRPr="00E80DB6">
        <w:t>.</w:t>
      </w:r>
    </w:p>
    <w:p w14:paraId="6C0CEBE7" w14:textId="7EE1002D" w:rsidR="00E80DB6" w:rsidRPr="00E80DB6" w:rsidRDefault="00E80DB6" w:rsidP="008B4EEB">
      <w:pPr>
        <w:pStyle w:val="Caption"/>
        <w:rPr>
          <w:lang w:val="en-US"/>
        </w:rPr>
      </w:pPr>
      <w:bookmarkStart w:id="212" w:name="_Toc84840045"/>
      <w:r>
        <w:t xml:space="preserve">Tabel 4. </w:t>
      </w:r>
      <w:r>
        <w:fldChar w:fldCharType="begin"/>
      </w:r>
      <w:r>
        <w:instrText xml:space="preserve"> SEQ Tabel_4. \* ARABIC </w:instrText>
      </w:r>
      <w:r>
        <w:fldChar w:fldCharType="separate"/>
      </w:r>
      <w:r w:rsidR="00BB0F63">
        <w:rPr>
          <w:noProof/>
        </w:rPr>
        <w:t>8</w:t>
      </w:r>
      <w:r>
        <w:fldChar w:fldCharType="end"/>
      </w:r>
      <w:r>
        <w:rPr>
          <w:lang w:val="en-US"/>
        </w:rPr>
        <w:t xml:space="preserve"> Skema Model</w:t>
      </w:r>
      <w:bookmarkEnd w:id="21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0DAA3E6E"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w:t>
            </w:r>
            <w:r w:rsidR="00843A95">
              <w:rPr>
                <w:rFonts w:ascii="Courier New" w:hAnsi="Courier New" w:cs="Courier New"/>
                <w:lang w:val="en-US"/>
              </w:rPr>
              <w:t>h</w:t>
            </w:r>
            <w:r w:rsidRPr="00313E58">
              <w:rPr>
                <w:rFonts w:ascii="Courier New" w:hAnsi="Courier New" w:cs="Courier New"/>
              </w:rPr>
              <w: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2C13AAEC" w:rsidR="00411B35" w:rsidRDefault="00411B35" w:rsidP="004F7D83">
      <w:pPr>
        <w:pStyle w:val="Heading2"/>
        <w:spacing w:before="240"/>
      </w:pPr>
      <w:bookmarkStart w:id="213" w:name="_Toc84775378"/>
      <w:bookmarkStart w:id="214" w:name="_Toc84839883"/>
      <w:r>
        <w:t>Desain Interface dan Struktur Menu</w:t>
      </w:r>
      <w:bookmarkEnd w:id="213"/>
      <w:bookmarkEnd w:id="214"/>
    </w:p>
    <w:p w14:paraId="46E0B9B3" w14:textId="5CA9CC6C" w:rsidR="00501B08" w:rsidRDefault="00501B08" w:rsidP="00501B08">
      <w:pPr>
        <w:pStyle w:val="Heading3"/>
      </w:pPr>
      <w:bookmarkStart w:id="215" w:name="_Toc84775379"/>
      <w:bookmarkStart w:id="216" w:name="_Toc84839884"/>
      <w:r>
        <w:t>Desain Interface</w:t>
      </w:r>
      <w:bookmarkEnd w:id="215"/>
      <w:bookmarkEnd w:id="216"/>
    </w:p>
    <w:p w14:paraId="2072C047" w14:textId="4841D71D" w:rsidR="00314417" w:rsidRDefault="00501B08" w:rsidP="008A0E7B">
      <w:pPr>
        <w:pStyle w:val="base"/>
        <w:ind w:left="1418"/>
      </w:pPr>
      <w:r>
        <w:t>Desain adalah sesuatu yang sangat dibutuhkan dalam membuat sebuah sistem</w:t>
      </w:r>
      <w:r w:rsidRPr="00501B08">
        <w:t xml:space="preserve">, tujuannya agar sistem tersebut mudah untuk digunakan oleh </w:t>
      </w:r>
      <w:r>
        <w:t>pengguna</w:t>
      </w:r>
      <w:r w:rsidRPr="00501B08">
        <w:t xml:space="preserve">. Adapun desain </w:t>
      </w:r>
      <w:r w:rsidRPr="00DE1EF6">
        <w:rPr>
          <w:i/>
          <w:iCs w:val="0"/>
        </w:rPr>
        <w:t>interface</w:t>
      </w:r>
      <w:r w:rsidRPr="00501B08">
        <w:t xml:space="preserve"> untuk </w:t>
      </w:r>
      <w:bookmarkStart w:id="217" w:name="_Hlk82076610"/>
      <w:r w:rsidRPr="007144FD">
        <w:rPr>
          <w:i/>
          <w:iCs w:val="0"/>
        </w:rPr>
        <w:t>website</w:t>
      </w:r>
      <w:r w:rsidRPr="00501B08">
        <w:t xml:space="preserve"> </w:t>
      </w:r>
      <w:r>
        <w:t>Absensi Online Radar Cirebon</w:t>
      </w:r>
      <w:r w:rsidRPr="00501B08">
        <w:t xml:space="preserve"> setelah diimplementasikan </w:t>
      </w:r>
      <w:r>
        <w:t>dengan teknik pengenalan wajah adalah sebagai berikut</w:t>
      </w:r>
      <w:bookmarkEnd w:id="217"/>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4F7D83">
      <w:pPr>
        <w:pStyle w:val="base"/>
        <w:ind w:left="1701" w:firstLine="0"/>
      </w:pPr>
      <w:bookmarkStart w:id="218" w:name="_Hlk81588412"/>
      <w:r>
        <w:t>B</w:t>
      </w:r>
      <w:r w:rsidRPr="00314417">
        <w:t xml:space="preserve">erikut adalah Desain Halaman </w:t>
      </w:r>
      <w:r w:rsidRPr="00314417">
        <w:rPr>
          <w:i/>
        </w:rPr>
        <w:t>Login</w:t>
      </w:r>
      <w:r w:rsidRPr="00314417">
        <w:t xml:space="preserve"> yang dapat dilihat pada Gambar 4.</w:t>
      </w:r>
      <w:r w:rsidR="00DE1EF6">
        <w:t>1</w:t>
      </w:r>
      <w:r w:rsidR="002B43A8">
        <w:t>1</w:t>
      </w:r>
      <w:r w:rsidRPr="00314417">
        <w:t>:</w:t>
      </w:r>
    </w:p>
    <w:bookmarkEnd w:id="218"/>
    <w:p w14:paraId="0EA6216D" w14:textId="77777777" w:rsidR="00314417" w:rsidRDefault="00314417" w:rsidP="004F7D83">
      <w:pPr>
        <w:pStyle w:val="base"/>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3BE3B49F" w:rsidR="00314417" w:rsidRPr="00314417" w:rsidRDefault="00314417" w:rsidP="008B4EEB">
      <w:pPr>
        <w:pStyle w:val="Caption"/>
        <w:rPr>
          <w:lang w:val="en-US"/>
        </w:rPr>
      </w:pPr>
      <w:bookmarkStart w:id="219" w:name="_Toc82507072"/>
      <w:r>
        <w:t xml:space="preserve">Gambar 4. </w:t>
      </w:r>
      <w:r>
        <w:fldChar w:fldCharType="begin"/>
      </w:r>
      <w:r>
        <w:instrText xml:space="preserve"> SEQ Gambar_4. \* ARABIC </w:instrText>
      </w:r>
      <w:r>
        <w:fldChar w:fldCharType="separate"/>
      </w:r>
      <w:r w:rsidR="00BB0F63">
        <w:rPr>
          <w:noProof/>
        </w:rPr>
        <w:t>11</w:t>
      </w:r>
      <w:r>
        <w:fldChar w:fldCharType="end"/>
      </w:r>
      <w:r>
        <w:rPr>
          <w:lang w:val="en-US"/>
        </w:rPr>
        <w:t xml:space="preserve"> Desain </w:t>
      </w:r>
      <w:r w:rsidR="009E0D4C">
        <w:rPr>
          <w:lang w:val="en-US"/>
        </w:rPr>
        <w:t>Halaman</w:t>
      </w:r>
      <w:r>
        <w:rPr>
          <w:lang w:val="en-US"/>
        </w:rPr>
        <w:t xml:space="preserve"> Login</w:t>
      </w:r>
      <w:bookmarkEnd w:id="219"/>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4F7D83">
      <w:pPr>
        <w:pStyle w:val="base"/>
        <w:ind w:left="1701" w:firstLine="0"/>
      </w:pPr>
      <w:r w:rsidRPr="00DE1EF6">
        <w:t>Berikut adalah Desain Halaman Setting yang dapat dilihat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41163F06" w:rsidR="00DE1EF6" w:rsidRPr="00DE1EF6" w:rsidRDefault="00DE1EF6" w:rsidP="008B4EEB">
      <w:pPr>
        <w:pStyle w:val="Caption"/>
        <w:rPr>
          <w:lang w:val="en-US"/>
        </w:rPr>
      </w:pPr>
      <w:bookmarkStart w:id="220" w:name="_Toc82507073"/>
      <w:r>
        <w:t xml:space="preserve">Gambar 4. </w:t>
      </w:r>
      <w:r>
        <w:fldChar w:fldCharType="begin"/>
      </w:r>
      <w:r>
        <w:instrText xml:space="preserve"> SEQ Gambar_4. \* ARABIC </w:instrText>
      </w:r>
      <w:r>
        <w:fldChar w:fldCharType="separate"/>
      </w:r>
      <w:r w:rsidR="00BB0F63">
        <w:rPr>
          <w:noProof/>
        </w:rPr>
        <w:t>12</w:t>
      </w:r>
      <w:r>
        <w:fldChar w:fldCharType="end"/>
      </w:r>
      <w:r>
        <w:rPr>
          <w:lang w:val="en-US"/>
        </w:rPr>
        <w:t xml:space="preserve"> Desain Halaman Dashboard</w:t>
      </w:r>
      <w:bookmarkEnd w:id="220"/>
    </w:p>
    <w:p w14:paraId="396E6254" w14:textId="77777777" w:rsidR="004F7D83" w:rsidRDefault="004F7D83" w:rsidP="004F7D83">
      <w:pPr>
        <w:pStyle w:val="base"/>
      </w:pPr>
    </w:p>
    <w:p w14:paraId="5C1BA83C" w14:textId="78463BBB" w:rsidR="00314417" w:rsidRDefault="00314417" w:rsidP="00EA588A">
      <w:pPr>
        <w:pStyle w:val="ayat-sub"/>
      </w:pPr>
      <w:r>
        <w:lastRenderedPageBreak/>
        <w:t xml:space="preserve">Desain </w:t>
      </w:r>
      <w:r w:rsidR="009E0D4C">
        <w:t>Halaman</w:t>
      </w:r>
      <w:r>
        <w:t xml:space="preserve"> Setting</w:t>
      </w:r>
    </w:p>
    <w:p w14:paraId="75DEA0A0" w14:textId="36F93C10" w:rsidR="00314417" w:rsidRDefault="00314417" w:rsidP="004F7D83">
      <w:pPr>
        <w:pStyle w:val="base"/>
        <w:ind w:left="1701" w:firstLine="0"/>
      </w:pPr>
      <w:bookmarkStart w:id="221" w:name="_Hlk81588831"/>
      <w:r w:rsidRPr="00314417">
        <w:t xml:space="preserve">Berikut adalah Desain Halaman </w:t>
      </w:r>
      <w:r w:rsidR="009E0D4C" w:rsidRPr="009E0D4C">
        <w:rPr>
          <w:i/>
        </w:rPr>
        <w:t>Setting</w:t>
      </w:r>
      <w:r w:rsidRPr="00314417">
        <w:t xml:space="preserve"> yang dapat dilihat pada Gambar 4.</w:t>
      </w:r>
      <w:r w:rsidR="002B43A8">
        <w:t>13</w:t>
      </w:r>
      <w:r w:rsidRPr="00314417">
        <w:t>:</w:t>
      </w:r>
    </w:p>
    <w:bookmarkEnd w:id="221"/>
    <w:p w14:paraId="2443B1A8" w14:textId="77777777" w:rsidR="00314417" w:rsidRDefault="00314417" w:rsidP="004F7D83">
      <w:pPr>
        <w:pStyle w:val="base"/>
        <w:ind w:left="0" w:firstLine="0"/>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56769B4F" w:rsidR="00314417" w:rsidRPr="00314417" w:rsidRDefault="00314417" w:rsidP="008B4EEB">
      <w:pPr>
        <w:pStyle w:val="Caption"/>
        <w:rPr>
          <w:lang w:val="en-US"/>
        </w:rPr>
      </w:pPr>
      <w:bookmarkStart w:id="222" w:name="_Toc82507074"/>
      <w:r>
        <w:t xml:space="preserve">Gambar 4. </w:t>
      </w:r>
      <w:r>
        <w:fldChar w:fldCharType="begin"/>
      </w:r>
      <w:r>
        <w:instrText xml:space="preserve"> SEQ Gambar_4. \* ARABIC </w:instrText>
      </w:r>
      <w:r>
        <w:fldChar w:fldCharType="separate"/>
      </w:r>
      <w:r w:rsidR="00BB0F63">
        <w:rPr>
          <w:noProof/>
        </w:rPr>
        <w:t>13</w:t>
      </w:r>
      <w:r>
        <w:fldChar w:fldCharType="end"/>
      </w:r>
      <w:r>
        <w:rPr>
          <w:lang w:val="en-US"/>
        </w:rPr>
        <w:t xml:space="preserve"> Desain </w:t>
      </w:r>
      <w:r w:rsidR="009E0D4C">
        <w:rPr>
          <w:lang w:val="en-US"/>
        </w:rPr>
        <w:t>Halaman</w:t>
      </w:r>
      <w:r>
        <w:rPr>
          <w:lang w:val="en-US"/>
        </w:rPr>
        <w:t xml:space="preserve"> Setting</w:t>
      </w:r>
      <w:bookmarkEnd w:id="222"/>
    </w:p>
    <w:p w14:paraId="3562D6B3" w14:textId="59D97863" w:rsidR="00314417" w:rsidRDefault="00314417" w:rsidP="00EA588A">
      <w:pPr>
        <w:pStyle w:val="ayat-sub"/>
      </w:pPr>
      <w:r>
        <w:t xml:space="preserve">Desain </w:t>
      </w:r>
      <w:r w:rsidR="009E0D4C">
        <w:t>Halaman</w:t>
      </w:r>
      <w:r>
        <w:t xml:space="preserve"> Absensi</w:t>
      </w:r>
    </w:p>
    <w:p w14:paraId="776E719E" w14:textId="2E2043DD" w:rsidR="009E0D4C" w:rsidRDefault="009E0D4C" w:rsidP="004F7D83">
      <w:pPr>
        <w:pStyle w:val="base"/>
        <w:ind w:left="1701" w:firstLine="0"/>
      </w:pPr>
      <w:r w:rsidRPr="00314417">
        <w:t xml:space="preserve">Berikut adalah Desain </w:t>
      </w:r>
      <w:r>
        <w:t>Halaman Absensi</w:t>
      </w:r>
      <w:r w:rsidRPr="00314417">
        <w:t xml:space="preserve"> yang dapat dilihat pada Gambar 4.</w:t>
      </w:r>
      <w:r w:rsidR="002B43A8">
        <w:t>14</w:t>
      </w:r>
      <w:r w:rsidRPr="00314417">
        <w:t>:</w:t>
      </w:r>
    </w:p>
    <w:p w14:paraId="13F1E506" w14:textId="77777777" w:rsidR="007A39D1" w:rsidRDefault="009E0D4C" w:rsidP="004F7D83">
      <w:pPr>
        <w:pStyle w:val="base"/>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7DCFB81E" w:rsidR="00314417" w:rsidRPr="009E0D4C" w:rsidRDefault="009E0D4C" w:rsidP="004F7D83">
      <w:pPr>
        <w:pStyle w:val="base"/>
        <w:ind w:left="0" w:firstLine="0"/>
        <w:jc w:val="center"/>
      </w:pPr>
      <w:bookmarkStart w:id="223" w:name="_Toc82507075"/>
      <w:r>
        <w:t xml:space="preserve">Gambar 4. </w:t>
      </w:r>
      <w:r>
        <w:fldChar w:fldCharType="begin"/>
      </w:r>
      <w:r>
        <w:instrText xml:space="preserve"> SEQ Gambar_4. \* ARABIC </w:instrText>
      </w:r>
      <w:r>
        <w:fldChar w:fldCharType="separate"/>
      </w:r>
      <w:r w:rsidR="00BB0F63">
        <w:rPr>
          <w:noProof/>
        </w:rPr>
        <w:t>14</w:t>
      </w:r>
      <w:r>
        <w:fldChar w:fldCharType="end"/>
      </w:r>
      <w:r>
        <w:t xml:space="preserve"> Desain Halaman Absensi</w:t>
      </w:r>
      <w:bookmarkEnd w:id="223"/>
    </w:p>
    <w:p w14:paraId="359C2CE2" w14:textId="3593C3E9" w:rsidR="00314417" w:rsidRDefault="00314417" w:rsidP="00EA588A">
      <w:pPr>
        <w:pStyle w:val="ayat-sub"/>
      </w:pPr>
      <w:r>
        <w:t xml:space="preserve">Desain </w:t>
      </w:r>
      <w:r w:rsidR="009E0D4C">
        <w:t>Halaman</w:t>
      </w:r>
      <w:r>
        <w:t xml:space="preserve"> Laporan</w:t>
      </w:r>
    </w:p>
    <w:p w14:paraId="0E321E15" w14:textId="42ED1D52" w:rsidR="009E0D4C" w:rsidRDefault="009E0D4C" w:rsidP="004F7D83">
      <w:pPr>
        <w:pStyle w:val="base"/>
        <w:ind w:left="1701" w:firstLine="0"/>
      </w:pPr>
      <w:r w:rsidRPr="00314417">
        <w:t xml:space="preserve">Berikut adalah Desain </w:t>
      </w:r>
      <w:r>
        <w:t>Halaman Laporan</w:t>
      </w:r>
      <w:r w:rsidRPr="00314417">
        <w:t xml:space="preserve"> yang dapat dilihat pada Gambar 4.</w:t>
      </w:r>
      <w:r w:rsidR="002B43A8">
        <w:t>15</w:t>
      </w:r>
      <w:r w:rsidRPr="00314417">
        <w:t>:</w:t>
      </w:r>
    </w:p>
    <w:p w14:paraId="7B91F537" w14:textId="77777777" w:rsidR="009E0D4C" w:rsidRDefault="009E0D4C" w:rsidP="004F7D83">
      <w:pPr>
        <w:pStyle w:val="base"/>
        <w:ind w:left="0" w:firstLine="0"/>
        <w:jc w:val="cente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5F107EBC" w:rsidR="009E0D4C" w:rsidRDefault="009E0D4C" w:rsidP="008B4EEB">
      <w:pPr>
        <w:pStyle w:val="Caption"/>
        <w:rPr>
          <w:lang w:val="en-US"/>
        </w:rPr>
      </w:pPr>
      <w:bookmarkStart w:id="224" w:name="_Toc82507076"/>
      <w:r>
        <w:t xml:space="preserve">Gambar 4. </w:t>
      </w:r>
      <w:r>
        <w:fldChar w:fldCharType="begin"/>
      </w:r>
      <w:r>
        <w:instrText xml:space="preserve"> SEQ Gambar_4. \* ARABIC </w:instrText>
      </w:r>
      <w:r>
        <w:fldChar w:fldCharType="separate"/>
      </w:r>
      <w:r w:rsidR="00BB0F63">
        <w:rPr>
          <w:noProof/>
        </w:rPr>
        <w:t>15</w:t>
      </w:r>
      <w:r>
        <w:fldChar w:fldCharType="end"/>
      </w:r>
      <w:r>
        <w:rPr>
          <w:lang w:val="en-US"/>
        </w:rPr>
        <w:t xml:space="preserve"> Desain Halaman Laporan</w:t>
      </w:r>
      <w:bookmarkEnd w:id="224"/>
    </w:p>
    <w:p w14:paraId="4D49A89D" w14:textId="77777777" w:rsidR="004F7D83" w:rsidRDefault="004F7D83" w:rsidP="004F7D83">
      <w:pPr>
        <w:pStyle w:val="base"/>
      </w:pPr>
    </w:p>
    <w:p w14:paraId="339C77CE" w14:textId="2A11B588" w:rsidR="009E0D4C" w:rsidRDefault="009E0D4C" w:rsidP="009E0D4C">
      <w:pPr>
        <w:pStyle w:val="Heading3"/>
      </w:pPr>
      <w:bookmarkStart w:id="225" w:name="_Toc84775380"/>
      <w:bookmarkStart w:id="226" w:name="_Toc84839885"/>
      <w:r>
        <w:lastRenderedPageBreak/>
        <w:t>Struktur Menu</w:t>
      </w:r>
      <w:bookmarkEnd w:id="225"/>
      <w:bookmarkEnd w:id="226"/>
    </w:p>
    <w:p w14:paraId="629ECC49" w14:textId="6E74927B" w:rsidR="009E0D4C" w:rsidRDefault="00AB29B4" w:rsidP="00AB29B4">
      <w:pPr>
        <w:pStyle w:val="base"/>
        <w:ind w:left="1418"/>
      </w:pPr>
      <w:r w:rsidRPr="00AB29B4">
        <w:t xml:space="preserve">Berikut adalah struktur </w:t>
      </w:r>
      <w:r>
        <w:t xml:space="preserve">dari </w:t>
      </w:r>
      <w:r w:rsidRPr="00AB29B4">
        <w:t xml:space="preserve">website </w:t>
      </w:r>
      <w:r>
        <w:t>Absensi Online Radar Cirebon</w:t>
      </w:r>
      <w:r w:rsidRPr="00AB29B4">
        <w:t xml:space="preserve"> </w:t>
      </w:r>
      <w:r w:rsidRPr="00501B08">
        <w:t xml:space="preserve">setelah diimplementasikan </w:t>
      </w:r>
      <w:r>
        <w:t xml:space="preserve">dengan teknik pengenalan wajah </w:t>
      </w:r>
      <w:r w:rsidRPr="00AB29B4">
        <w:t>dapat dilihat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5912B07D" w:rsidR="00375772" w:rsidRDefault="00A9370C" w:rsidP="008B4EEB">
      <w:pPr>
        <w:pStyle w:val="Caption"/>
        <w:rPr>
          <w:lang w:val="en-US"/>
        </w:rPr>
      </w:pPr>
      <w:bookmarkStart w:id="227" w:name="_Toc82507077"/>
      <w:r>
        <w:t xml:space="preserve">Gambar 4. </w:t>
      </w:r>
      <w:r>
        <w:fldChar w:fldCharType="begin"/>
      </w:r>
      <w:r>
        <w:instrText xml:space="preserve"> SEQ Gambar_4. \* ARABIC </w:instrText>
      </w:r>
      <w:r>
        <w:fldChar w:fldCharType="separate"/>
      </w:r>
      <w:r w:rsidR="00BB0F63">
        <w:rPr>
          <w:noProof/>
        </w:rPr>
        <w:t>16</w:t>
      </w:r>
      <w:r>
        <w:fldChar w:fldCharType="end"/>
      </w:r>
      <w:r>
        <w:rPr>
          <w:lang w:val="en-US"/>
        </w:rPr>
        <w:t xml:space="preserve"> Struktur Menu Sistem</w:t>
      </w:r>
      <w:bookmarkEnd w:id="227"/>
    </w:p>
    <w:p w14:paraId="3EBD0595" w14:textId="6ED1916D" w:rsidR="0004670F" w:rsidRDefault="0004670F" w:rsidP="0004670F">
      <w:pPr>
        <w:rPr>
          <w:lang w:val="en-US"/>
        </w:rPr>
      </w:pPr>
    </w:p>
    <w:p w14:paraId="5660B9D4" w14:textId="3EB25DD9" w:rsidR="00411B35" w:rsidRDefault="00411B35" w:rsidP="00411B35">
      <w:pPr>
        <w:pStyle w:val="Heading2"/>
      </w:pPr>
      <w:bookmarkStart w:id="228" w:name="_Toc84775381"/>
      <w:bookmarkStart w:id="229" w:name="_Toc84839886"/>
      <w:r>
        <w:t>Implementasi Sistem</w:t>
      </w:r>
      <w:bookmarkEnd w:id="228"/>
      <w:bookmarkEnd w:id="229"/>
    </w:p>
    <w:p w14:paraId="480C9EDE" w14:textId="3F9939A3" w:rsidR="00A9370C" w:rsidRDefault="00A9370C" w:rsidP="00A9370C">
      <w:pPr>
        <w:pStyle w:val="Heading3"/>
      </w:pPr>
      <w:bookmarkStart w:id="230" w:name="_Toc84775382"/>
      <w:bookmarkStart w:id="231" w:name="_Toc84839887"/>
      <w:r>
        <w:t>Konfigurasi Perangkat Lunak</w:t>
      </w:r>
      <w:bookmarkEnd w:id="230"/>
      <w:bookmarkEnd w:id="231"/>
    </w:p>
    <w:p w14:paraId="24ADE174" w14:textId="0BFF98B6" w:rsidR="00A9370C" w:rsidRDefault="00A9370C" w:rsidP="00A9370C">
      <w:pPr>
        <w:pStyle w:val="base"/>
        <w:ind w:left="1418"/>
      </w:pPr>
      <w:r w:rsidRPr="00C95452">
        <w:t>Kebutuhan perangkat lunak untuk</w:t>
      </w:r>
      <w:r>
        <w:t xml:space="preserve"> mengelola server pengenalan wajah guna mendukung </w:t>
      </w:r>
      <w:r>
        <w:rPr>
          <w:i/>
        </w:rPr>
        <w:t xml:space="preserve">website </w:t>
      </w:r>
      <w:r w:rsidR="00E21E96">
        <w:t>Absensi Online Radar Cirebon</w:t>
      </w:r>
      <w:r>
        <w:t xml:space="preserve"> yang dijalankan dalam Amazon EC2 adalah sebagai beriku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r>
        <w:t>Gunicorn.</w:t>
      </w:r>
    </w:p>
    <w:p w14:paraId="3D60704E" w14:textId="5442DF04" w:rsidR="00DB4232" w:rsidRDefault="00DB4232" w:rsidP="0060349D">
      <w:pPr>
        <w:pStyle w:val="ayat-sub"/>
        <w:spacing w:before="0" w:after="0"/>
      </w:pPr>
      <w:r>
        <w:lastRenderedPageBreak/>
        <w:t>Sedangkan perangkat lunak yang digunakan untuk peng</w:t>
      </w:r>
      <w:r w:rsidR="00007567">
        <w:t>e</w:t>
      </w:r>
      <w:r>
        <w:t>mbangan website adalah Visual Studio Code dan Postman.</w:t>
      </w:r>
    </w:p>
    <w:p w14:paraId="4CA0892C" w14:textId="743CCE4D" w:rsidR="00DB4232" w:rsidRDefault="00DB4232" w:rsidP="00DB4232">
      <w:pPr>
        <w:pStyle w:val="Heading3"/>
      </w:pPr>
      <w:bookmarkStart w:id="232" w:name="_Toc84775383"/>
      <w:bookmarkStart w:id="233" w:name="_Toc84839888"/>
      <w:r>
        <w:t>Konfigurasi Perangkat Keras</w:t>
      </w:r>
      <w:bookmarkEnd w:id="232"/>
      <w:bookmarkEnd w:id="233"/>
    </w:p>
    <w:p w14:paraId="7F6C83BD" w14:textId="2B5D30C5" w:rsidR="00DB4232" w:rsidRDefault="00DB4232" w:rsidP="00DB4232">
      <w:pPr>
        <w:pStyle w:val="base"/>
        <w:ind w:left="1418"/>
      </w:pPr>
      <w:r>
        <w:t xml:space="preserve">Dalam pembuatan </w:t>
      </w:r>
      <w:r w:rsidRPr="00007567">
        <w:rPr>
          <w:i/>
          <w:iCs w:val="0"/>
        </w:rPr>
        <w:t>website</w:t>
      </w:r>
      <w:r>
        <w:t xml:space="preserve"> Absensi Online Radar Cirebon penulis hanya menggunakan perangkat keras pada saat pengembangan </w:t>
      </w:r>
      <w:r w:rsidRPr="00A12264">
        <w:rPr>
          <w:i/>
          <w:iCs w:val="0"/>
        </w:rPr>
        <w:t>website</w:t>
      </w:r>
      <w:r>
        <w:t xml:space="preserve">, karena penulis </w:t>
      </w:r>
      <w:r w:rsidR="00A12264">
        <w:t xml:space="preserve">menggunakan Amazon Web Service sebagai sarana </w:t>
      </w:r>
      <w:r w:rsidR="00A12264">
        <w:rPr>
          <w:i/>
          <w:iCs w:val="0"/>
        </w:rPr>
        <w:t xml:space="preserve">hosting </w:t>
      </w:r>
      <w:r w:rsidR="00A12264">
        <w:t xml:space="preserve">sehingga tidak membutuhkan perangkat keras secara langsung. Berikut perangkat keras yang digunakan pada saat pengembangan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r>
        <w:t>Penyimpanan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6F0B3806" w:rsidR="00007567" w:rsidRDefault="00007567" w:rsidP="00007567">
      <w:pPr>
        <w:pStyle w:val="Heading3"/>
      </w:pPr>
      <w:bookmarkStart w:id="234" w:name="_Toc84775384"/>
      <w:bookmarkStart w:id="235" w:name="_Toc84839889"/>
      <w:r>
        <w:t>Implementasi Program</w:t>
      </w:r>
      <w:bookmarkEnd w:id="234"/>
      <w:bookmarkEnd w:id="235"/>
    </w:p>
    <w:p w14:paraId="09D9BA29" w14:textId="71933B19" w:rsidR="00007567" w:rsidRDefault="00007567" w:rsidP="00EA588A">
      <w:pPr>
        <w:pStyle w:val="ayat-sub"/>
      </w:pPr>
      <w:r w:rsidRPr="00007567">
        <w:t xml:space="preserve">Sintaks </w:t>
      </w:r>
      <w:r>
        <w:t>Pembuatan Dataset</w:t>
      </w:r>
    </w:p>
    <w:p w14:paraId="359AE86C" w14:textId="062EED5E" w:rsidR="000D633A" w:rsidRDefault="00007567" w:rsidP="0060349D">
      <w:pPr>
        <w:pStyle w:val="base"/>
        <w:ind w:left="1701" w:firstLine="0"/>
      </w:pPr>
      <w:r>
        <w:t xml:space="preserve">Berikut adalah Sintaks </w:t>
      </w:r>
      <w:r w:rsidR="001307BF">
        <w:t>Pembuatan Dataset</w:t>
      </w:r>
      <w:r>
        <w:t xml:space="preserve"> yang dapat dilihat pada </w:t>
      </w:r>
      <w:r w:rsidR="001307BF">
        <w:t>Tabel</w:t>
      </w:r>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002DD3F7" w:rsidR="000D633A" w:rsidRPr="001307BF" w:rsidRDefault="000D633A" w:rsidP="008B4EEB">
            <w:pPr>
              <w:pStyle w:val="Caption"/>
              <w:rPr>
                <w:lang w:val="en-US"/>
              </w:rPr>
            </w:pPr>
            <w:bookmarkStart w:id="236" w:name="_Toc84840046"/>
            <w:r>
              <w:t xml:space="preserve">Tabel 4. </w:t>
            </w:r>
            <w:r>
              <w:fldChar w:fldCharType="begin"/>
            </w:r>
            <w:r>
              <w:instrText xml:space="preserve"> SEQ Tabel_4. \* ARABIC </w:instrText>
            </w:r>
            <w:r>
              <w:fldChar w:fldCharType="separate"/>
            </w:r>
            <w:r w:rsidR="00BB0F63">
              <w:rPr>
                <w:noProof/>
              </w:rPr>
              <w:t>9</w:t>
            </w:r>
            <w:r>
              <w:fldChar w:fldCharType="end"/>
            </w:r>
            <w:r>
              <w:rPr>
                <w:lang w:val="en-US"/>
              </w:rPr>
              <w:t xml:space="preserve"> Sintaks Membuat Dataset</w:t>
            </w:r>
            <w:bookmarkEnd w:id="236"/>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72BEDE6E" w:rsidR="007A39D1" w:rsidRDefault="00CE0E53" w:rsidP="0060349D">
      <w:pPr>
        <w:pStyle w:val="base"/>
        <w:ind w:left="1701" w:firstLine="0"/>
      </w:pPr>
      <w:r>
        <w:t>*Sintaks selengkapnya pada Lampiran</w:t>
      </w:r>
      <w:r w:rsidR="00B326EF">
        <w:t xml:space="preserve"> </w:t>
      </w:r>
      <w:r w:rsidR="00444140">
        <w:t>4</w:t>
      </w:r>
    </w:p>
    <w:p w14:paraId="15FC5DC7" w14:textId="2A55C38C" w:rsidR="00007567" w:rsidRDefault="001307BF" w:rsidP="00EA588A">
      <w:pPr>
        <w:pStyle w:val="ayat-sub"/>
      </w:pPr>
      <w:r>
        <w:lastRenderedPageBreak/>
        <w:t>Sintaks Membuat Model</w:t>
      </w:r>
    </w:p>
    <w:p w14:paraId="76D3276C" w14:textId="2D3B67D1" w:rsidR="001307BF" w:rsidRDefault="001307BF" w:rsidP="0060349D">
      <w:pPr>
        <w:pStyle w:val="base"/>
        <w:ind w:left="1701" w:firstLine="0"/>
      </w:pPr>
      <w:r>
        <w:t>Berikut adalah Sintaks Membuat Model yang dapat dilihat pada Tabel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2F0DF8A0" w:rsidR="001307BF" w:rsidRPr="001307BF" w:rsidRDefault="001307BF" w:rsidP="008B4EEB">
            <w:pPr>
              <w:pStyle w:val="Caption"/>
              <w:rPr>
                <w:lang w:val="en-US"/>
              </w:rPr>
            </w:pPr>
            <w:bookmarkStart w:id="237" w:name="_Toc84840047"/>
            <w:r>
              <w:t xml:space="preserve">Tabel 4. </w:t>
            </w:r>
            <w:r>
              <w:fldChar w:fldCharType="begin"/>
            </w:r>
            <w:r>
              <w:instrText xml:space="preserve"> SEQ Tabel_4. \* ARABIC </w:instrText>
            </w:r>
            <w:r>
              <w:fldChar w:fldCharType="separate"/>
            </w:r>
            <w:r w:rsidR="00BB0F63">
              <w:rPr>
                <w:noProof/>
              </w:rPr>
              <w:t>10</w:t>
            </w:r>
            <w:r>
              <w:fldChar w:fldCharType="end"/>
            </w:r>
            <w:r>
              <w:rPr>
                <w:lang w:val="en-US"/>
              </w:rPr>
              <w:t xml:space="preserve"> Sintaks Membuat Model</w:t>
            </w:r>
            <w:bookmarkEnd w:id="237"/>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75336232" w:rsidR="007A39D1" w:rsidRDefault="00CE0E53" w:rsidP="0060349D">
      <w:pPr>
        <w:pStyle w:val="base"/>
        <w:ind w:left="1701" w:firstLine="0"/>
      </w:pPr>
      <w:r>
        <w:t>*Sintaks selengkapnya pada Lampiran</w:t>
      </w:r>
      <w:r w:rsidR="00B326EF">
        <w:t xml:space="preserve"> </w:t>
      </w:r>
      <w:r w:rsidR="00444140">
        <w:t>5</w:t>
      </w:r>
    </w:p>
    <w:p w14:paraId="2516C966" w14:textId="030693F1" w:rsidR="00967C00" w:rsidRDefault="00967C00" w:rsidP="00EA588A">
      <w:pPr>
        <w:pStyle w:val="ayat-sub"/>
      </w:pPr>
      <w:r>
        <w:t>Sintaks Pengenalan Wajah</w:t>
      </w:r>
    </w:p>
    <w:p w14:paraId="347CB761" w14:textId="7317A761" w:rsidR="00967C00" w:rsidRPr="00967C00" w:rsidRDefault="00967C00" w:rsidP="0060349D">
      <w:pPr>
        <w:pStyle w:val="base"/>
        <w:ind w:left="1701" w:firstLine="0"/>
      </w:pPr>
      <w:bookmarkStart w:id="238" w:name="_Hlk81862473"/>
      <w:r>
        <w:t>Berikut adalah Sintaks Pengenalan Wajah yang dapat dilihat pada Tabel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681E5117" w:rsidR="00967C00" w:rsidRPr="00967C00" w:rsidRDefault="00967C00" w:rsidP="008B4EEB">
            <w:pPr>
              <w:pStyle w:val="Caption"/>
              <w:rPr>
                <w:lang w:val="en-US"/>
              </w:rPr>
            </w:pPr>
            <w:bookmarkStart w:id="239" w:name="_Toc84840048"/>
            <w:bookmarkEnd w:id="238"/>
            <w:r>
              <w:t xml:space="preserve">Tabel 4. </w:t>
            </w:r>
            <w:r>
              <w:fldChar w:fldCharType="begin"/>
            </w:r>
            <w:r>
              <w:instrText xml:space="preserve"> SEQ Tabel_4. \* ARABIC </w:instrText>
            </w:r>
            <w:r>
              <w:fldChar w:fldCharType="separate"/>
            </w:r>
            <w:r w:rsidR="00BB0F63">
              <w:rPr>
                <w:noProof/>
              </w:rPr>
              <w:t>11</w:t>
            </w:r>
            <w:r>
              <w:fldChar w:fldCharType="end"/>
            </w:r>
            <w:r>
              <w:rPr>
                <w:lang w:val="en-US"/>
              </w:rPr>
              <w:t xml:space="preserve"> Sintaks Pengenalan Wajah</w:t>
            </w:r>
            <w:bookmarkEnd w:id="239"/>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0F3A7C97" w:rsidR="00CE0E53" w:rsidRDefault="00CE0E53" w:rsidP="0060349D">
      <w:pPr>
        <w:pStyle w:val="base"/>
        <w:ind w:left="1701" w:firstLine="0"/>
      </w:pPr>
      <w:r>
        <w:t>*Sintaks selengkapnya pada Lampiran</w:t>
      </w:r>
      <w:r w:rsidR="00B326EF">
        <w:t xml:space="preserve"> </w:t>
      </w:r>
      <w:r w:rsidR="00444140">
        <w:t>6</w:t>
      </w:r>
    </w:p>
    <w:p w14:paraId="4C6335DE" w14:textId="33904A66" w:rsidR="00967C00" w:rsidRDefault="00967C00" w:rsidP="00EA588A">
      <w:pPr>
        <w:pStyle w:val="ayat-sub"/>
      </w:pPr>
      <w:r>
        <w:t>Sintaks Server Pengenalan Wajah</w:t>
      </w:r>
    </w:p>
    <w:p w14:paraId="416BD29F" w14:textId="3FD3D516" w:rsidR="00967C00" w:rsidRPr="00967C00" w:rsidRDefault="00967C00" w:rsidP="0060349D">
      <w:pPr>
        <w:pStyle w:val="base"/>
        <w:ind w:left="1701" w:firstLine="0"/>
      </w:pPr>
      <w:r>
        <w:t>Berikut adalah Sintaks Server Pengenalan Wajah yang dapat dilihat pada Tabel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1A7F08D2" w:rsidR="00967C00" w:rsidRPr="00CE6EAC" w:rsidRDefault="00967C00" w:rsidP="008B4EEB">
            <w:pPr>
              <w:pStyle w:val="Caption"/>
              <w:rPr>
                <w:lang w:val="en-US"/>
              </w:rPr>
            </w:pPr>
            <w:bookmarkStart w:id="240" w:name="_Toc84840049"/>
            <w:r>
              <w:t xml:space="preserve">Tabel 4. </w:t>
            </w:r>
            <w:r>
              <w:fldChar w:fldCharType="begin"/>
            </w:r>
            <w:r>
              <w:instrText xml:space="preserve"> SEQ Tabel_4. \* ARABIC </w:instrText>
            </w:r>
            <w:r>
              <w:fldChar w:fldCharType="separate"/>
            </w:r>
            <w:r w:rsidR="00BB0F63">
              <w:rPr>
                <w:noProof/>
              </w:rPr>
              <w:t>12</w:t>
            </w:r>
            <w:r>
              <w:fldChar w:fldCharType="end"/>
            </w:r>
            <w:r>
              <w:rPr>
                <w:lang w:val="en-US"/>
              </w:rPr>
              <w:t xml:space="preserve"> Sintaks Server Pengenalan Wajah</w:t>
            </w:r>
            <w:bookmarkEnd w:id="240"/>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5C1647E9"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4</w:t>
            </w:r>
            <w:r w:rsidR="00DF0B10">
              <w:rPr>
                <w:rFonts w:ascii="Courier New" w:hAnsi="Courier New" w:cs="Courier New"/>
                <w:lang w:val="en-US"/>
              </w:rPr>
              <w:t>5</w:t>
            </w:r>
            <w:r w:rsidRPr="00CB7C00">
              <w:rPr>
                <w:rFonts w:ascii="Courier New" w:hAnsi="Courier New" w:cs="Courier New"/>
              </w:rPr>
              <w:t>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5D9BFA81" w:rsidR="00C55E22" w:rsidRDefault="00C55E22" w:rsidP="00C55E22">
      <w:pPr>
        <w:pStyle w:val="base"/>
        <w:ind w:left="1701" w:firstLine="11"/>
      </w:pPr>
      <w:r>
        <w:lastRenderedPageBreak/>
        <w:t>*Sintaks selengkapnya pada Lampiran</w:t>
      </w:r>
      <w:r w:rsidR="00B326EF">
        <w:t xml:space="preserve"> </w:t>
      </w:r>
      <w:r w:rsidR="00444140">
        <w:t>7</w:t>
      </w:r>
    </w:p>
    <w:p w14:paraId="787C9758" w14:textId="73916AD3" w:rsidR="00967C00" w:rsidRDefault="00CE6EAC" w:rsidP="00CE6EAC">
      <w:pPr>
        <w:pStyle w:val="Heading3"/>
      </w:pPr>
      <w:bookmarkStart w:id="241" w:name="_Toc84775385"/>
      <w:bookmarkStart w:id="242" w:name="_Toc84839890"/>
      <w:r>
        <w:t>Pedoman Pengoprasian Perangkat Lunak</w:t>
      </w:r>
      <w:bookmarkEnd w:id="241"/>
      <w:bookmarkEnd w:id="242"/>
    </w:p>
    <w:p w14:paraId="1F24E44B" w14:textId="5729C8EB" w:rsidR="00CE6EAC" w:rsidRDefault="00CE6EAC" w:rsidP="00CE6EAC">
      <w:pPr>
        <w:pStyle w:val="base"/>
        <w:ind w:left="1418"/>
      </w:pPr>
      <w:r w:rsidRPr="00CE6EAC">
        <w:t xml:space="preserve">Pedoman pengoperasian berfungsi </w:t>
      </w:r>
      <w:r>
        <w:t xml:space="preserve">tatacara </w:t>
      </w:r>
      <w:r w:rsidRPr="00CE6EAC">
        <w:t xml:space="preserve">untuk membantu </w:t>
      </w:r>
      <w:r>
        <w:t>pengguna</w:t>
      </w:r>
      <w:r w:rsidRPr="00CE6EAC">
        <w:t xml:space="preserve"> dalam menggunakan </w:t>
      </w:r>
      <w:r>
        <w:t xml:space="preserve">sebuah </w:t>
      </w:r>
      <w:r w:rsidRPr="00CE6EAC">
        <w:t xml:space="preserve">sistem, pedoman </w:t>
      </w:r>
      <w:r>
        <w:t>lebih memba</w:t>
      </w:r>
      <w:r w:rsidR="00843A95">
        <w:t>n</w:t>
      </w:r>
      <w:r>
        <w:t xml:space="preserve">tu pengguna </w:t>
      </w:r>
      <w:r w:rsidRPr="00CE6EAC">
        <w:t xml:space="preserve">dibandingkan harus mencoba </w:t>
      </w:r>
      <w:r>
        <w:t>semua menu yang ada</w:t>
      </w:r>
      <w:r w:rsidRPr="00CE6EAC">
        <w:t xml:space="preserve">. Adapun pedoman dalam menggunakan </w:t>
      </w:r>
      <w:r w:rsidRPr="007144FD">
        <w:rPr>
          <w:i/>
          <w:iCs w:val="0"/>
        </w:rPr>
        <w:t>website</w:t>
      </w:r>
      <w:r w:rsidRPr="00CE6EAC">
        <w:t xml:space="preserve"> </w:t>
      </w:r>
      <w:r w:rsidR="007144FD">
        <w:t>Absensi Online Radar Cirebon</w:t>
      </w:r>
      <w:r w:rsidR="007144FD" w:rsidRPr="00501B08">
        <w:t xml:space="preserve"> setelah diimplementasikan </w:t>
      </w:r>
      <w:r w:rsidR="007144FD">
        <w:t>dengan teknik pengenalan wajah adalah sebagai berikut</w:t>
      </w:r>
      <w:r w:rsidRPr="00CE6EAC">
        <w:t>:</w:t>
      </w:r>
    </w:p>
    <w:p w14:paraId="56840267" w14:textId="74DB3A47" w:rsidR="007144FD" w:rsidRDefault="007144FD" w:rsidP="00EA588A">
      <w:pPr>
        <w:pStyle w:val="ayat-sub"/>
      </w:pPr>
      <w:r>
        <w:t>Proses Pendaftaran</w:t>
      </w:r>
    </w:p>
    <w:p w14:paraId="1957AB82" w14:textId="5F6F3AC3" w:rsidR="007144FD" w:rsidRDefault="007144FD" w:rsidP="007144FD">
      <w:pPr>
        <w:pStyle w:val="pasal"/>
      </w:pPr>
      <w:r>
        <w:t xml:space="preserve">Masukan </w:t>
      </w:r>
      <w:r>
        <w:rPr>
          <w:i/>
          <w:iCs w:val="0"/>
        </w:rPr>
        <w:t xml:space="preserve">email </w:t>
      </w:r>
      <w:r>
        <w:t>yang akan didaftarkan.</w:t>
      </w:r>
    </w:p>
    <w:p w14:paraId="492E4340" w14:textId="0063240F" w:rsidR="007144FD" w:rsidRDefault="007144FD" w:rsidP="007144FD">
      <w:pPr>
        <w:pStyle w:val="pasal"/>
      </w:pPr>
      <w:r>
        <w:t xml:space="preserve">Masukan </w:t>
      </w:r>
      <w:r>
        <w:rPr>
          <w:i/>
          <w:iCs w:val="0"/>
        </w:rPr>
        <w:t xml:space="preserve">password </w:t>
      </w:r>
      <w:r>
        <w:t xml:space="preserve">yang akan anda gunakan, pastikan </w:t>
      </w:r>
      <w:r>
        <w:rPr>
          <w:i/>
          <w:iCs w:val="0"/>
        </w:rPr>
        <w:t xml:space="preserve">password </w:t>
      </w:r>
      <w:r>
        <w:t xml:space="preserve">harus merupakan </w:t>
      </w:r>
      <w:r>
        <w:rPr>
          <w:i/>
          <w:iCs w:val="0"/>
        </w:rPr>
        <w:t>alphanumeric.</w:t>
      </w:r>
    </w:p>
    <w:p w14:paraId="766B0832" w14:textId="09EF56A1" w:rsidR="007144FD" w:rsidRDefault="007144FD" w:rsidP="007144FD">
      <w:pPr>
        <w:pStyle w:val="pasal"/>
      </w:pPr>
      <w:r>
        <w:t xml:space="preserve">Setelah pendaftaran pengguna harus mengkonfirmasi akun menggunakan kode yang diberikan ke </w:t>
      </w:r>
      <w:r>
        <w:rPr>
          <w:i/>
          <w:iCs w:val="0"/>
        </w:rPr>
        <w:t xml:space="preserve">email </w:t>
      </w:r>
      <w:r>
        <w:t>yang terdaftar.</w:t>
      </w:r>
    </w:p>
    <w:p w14:paraId="3DDB1C3B" w14:textId="6CD25BCB" w:rsidR="007144FD" w:rsidRDefault="007144FD" w:rsidP="007144FD">
      <w:pPr>
        <w:pStyle w:val="pasal"/>
        <w:numPr>
          <w:ilvl w:val="0"/>
          <w:numId w:val="0"/>
        </w:numPr>
        <w:ind w:left="1701"/>
      </w:pPr>
      <w:r>
        <w:t xml:space="preserve">Berikut adalah tampilan halaman </w:t>
      </w:r>
      <w:r>
        <w:rPr>
          <w:iCs w:val="0"/>
        </w:rPr>
        <w:t>pendaftaran</w:t>
      </w:r>
      <w:r w:rsidRPr="00E8770D">
        <w:rPr>
          <w:i/>
        </w:rPr>
        <w:t xml:space="preserve"> </w:t>
      </w:r>
      <w:r>
        <w:t>yang dapat dilihat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0C6D94C3" w:rsidR="007144FD" w:rsidRPr="007144FD" w:rsidRDefault="007144FD" w:rsidP="008B4EEB">
      <w:pPr>
        <w:pStyle w:val="Caption"/>
        <w:rPr>
          <w:lang w:val="en-US"/>
        </w:rPr>
      </w:pPr>
      <w:bookmarkStart w:id="243" w:name="_Toc82507078"/>
      <w:r>
        <w:t xml:space="preserve">Gambar 4. </w:t>
      </w:r>
      <w:r>
        <w:fldChar w:fldCharType="begin"/>
      </w:r>
      <w:r>
        <w:instrText xml:space="preserve"> SEQ Gambar_4. \* ARABIC </w:instrText>
      </w:r>
      <w:r>
        <w:fldChar w:fldCharType="separate"/>
      </w:r>
      <w:r w:rsidR="00BB0F63">
        <w:rPr>
          <w:noProof/>
        </w:rPr>
        <w:t>17</w:t>
      </w:r>
      <w:r>
        <w:fldChar w:fldCharType="end"/>
      </w:r>
      <w:r>
        <w:rPr>
          <w:lang w:val="en-US"/>
        </w:rPr>
        <w:t xml:space="preserve"> Halaman Pendaftaran</w:t>
      </w:r>
      <w:bookmarkEnd w:id="243"/>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r>
        <w:t xml:space="preserve">Masukan </w:t>
      </w:r>
      <w:r>
        <w:rPr>
          <w:i/>
          <w:iCs w:val="0"/>
        </w:rPr>
        <w:t xml:space="preserve">email </w:t>
      </w:r>
      <w:r w:rsidR="00FB08FE">
        <w:t xml:space="preserve">dan </w:t>
      </w:r>
      <w:r>
        <w:rPr>
          <w:i/>
          <w:iCs w:val="0"/>
        </w:rPr>
        <w:t xml:space="preserve">password </w:t>
      </w:r>
      <w:r>
        <w:t>yang telah terdaftar</w:t>
      </w:r>
      <w:r w:rsidR="00FB08FE">
        <w:t>.</w:t>
      </w:r>
    </w:p>
    <w:p w14:paraId="1D9C45DE" w14:textId="10999399" w:rsidR="00FB08FE" w:rsidRDefault="00FB08FE" w:rsidP="007144FD">
      <w:pPr>
        <w:pStyle w:val="pasal"/>
      </w:pPr>
      <w:r>
        <w:t>Klik tombol masuk</w:t>
      </w:r>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r>
        <w:t xml:space="preserve">benar, maka akan dialihkan ke halaman </w:t>
      </w:r>
      <w:r w:rsidRPr="00AB4618">
        <w:rPr>
          <w:i/>
          <w:iCs w:val="0"/>
        </w:rPr>
        <w:t>dashboard</w:t>
      </w:r>
      <w:r>
        <w:t>.</w:t>
      </w:r>
    </w:p>
    <w:p w14:paraId="1457D5EF" w14:textId="0FD84687" w:rsidR="00FB08FE" w:rsidRDefault="00FB08FE" w:rsidP="00FB08FE">
      <w:pPr>
        <w:pStyle w:val="pasal"/>
        <w:numPr>
          <w:ilvl w:val="0"/>
          <w:numId w:val="0"/>
        </w:numPr>
        <w:ind w:left="1701"/>
      </w:pPr>
      <w:r>
        <w:t xml:space="preserve">Berikut adalah tampilan halaman </w:t>
      </w:r>
      <w:r>
        <w:rPr>
          <w:i/>
        </w:rPr>
        <w:t>login</w:t>
      </w:r>
      <w:r w:rsidRPr="00E8770D">
        <w:rPr>
          <w:i/>
        </w:rPr>
        <w:t xml:space="preserve"> </w:t>
      </w:r>
      <w:r>
        <w:t>yang dapat dilihat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710E3BF8" w:rsidR="00FB08FE" w:rsidRPr="00FB08FE" w:rsidRDefault="00FB08FE" w:rsidP="008B4EEB">
      <w:pPr>
        <w:pStyle w:val="Caption"/>
        <w:rPr>
          <w:lang w:val="en-US"/>
        </w:rPr>
      </w:pPr>
      <w:bookmarkStart w:id="244" w:name="_Toc82507079"/>
      <w:r>
        <w:t xml:space="preserve">Gambar 4. </w:t>
      </w:r>
      <w:r>
        <w:fldChar w:fldCharType="begin"/>
      </w:r>
      <w:r>
        <w:instrText xml:space="preserve"> SEQ Gambar_4. \* ARABIC </w:instrText>
      </w:r>
      <w:r>
        <w:fldChar w:fldCharType="separate"/>
      </w:r>
      <w:r w:rsidR="00BB0F63">
        <w:rPr>
          <w:noProof/>
        </w:rPr>
        <w:t>18</w:t>
      </w:r>
      <w:r>
        <w:fldChar w:fldCharType="end"/>
      </w:r>
      <w:r>
        <w:rPr>
          <w:lang w:val="en-US"/>
        </w:rPr>
        <w:t xml:space="preserve"> Halaman Login</w:t>
      </w:r>
      <w:bookmarkEnd w:id="244"/>
    </w:p>
    <w:p w14:paraId="125A2F04" w14:textId="7DADA587" w:rsidR="007144FD" w:rsidRDefault="007144FD" w:rsidP="00EA588A">
      <w:pPr>
        <w:pStyle w:val="ayat-sub"/>
      </w:pPr>
      <w:r>
        <w:t>Proses Menambahkan Informasi Pengguna</w:t>
      </w:r>
    </w:p>
    <w:p w14:paraId="5369189A" w14:textId="52FDC525" w:rsidR="00FB08FE" w:rsidRDefault="00FB08FE" w:rsidP="0060349D">
      <w:pPr>
        <w:pStyle w:val="base"/>
        <w:ind w:left="1701" w:firstLine="0"/>
      </w:pPr>
      <w:bookmarkStart w:id="245" w:name="_Hlk81864450"/>
      <w:r>
        <w:t xml:space="preserve">Untuk menambahkan informasi pengguna maka pilih menu </w:t>
      </w:r>
      <w:r>
        <w:rPr>
          <w:i/>
        </w:rPr>
        <w:t>setting.</w:t>
      </w:r>
      <w:r>
        <w:t xml:space="preserve"> Pada halaman </w:t>
      </w:r>
      <w:r>
        <w:rPr>
          <w:i/>
        </w:rPr>
        <w:t>setting</w:t>
      </w:r>
      <w:bookmarkEnd w:id="245"/>
      <w:r>
        <w:rPr>
          <w:i/>
        </w:rPr>
        <w:t xml:space="preserve"> </w:t>
      </w:r>
      <w:r>
        <w:t xml:space="preserve">berisi informasi dari pengguna seperti nama, alamat </w:t>
      </w:r>
      <w:r>
        <w:rPr>
          <w:i/>
        </w:rPr>
        <w:t xml:space="preserve">email, </w:t>
      </w:r>
      <w:r>
        <w:t>alamat dan nom</w:t>
      </w:r>
      <w:r w:rsidR="00843A95">
        <w:t>o</w:t>
      </w:r>
      <w:r>
        <w:t xml:space="preserve">r telepon. Di halaman ini juga pengguna bisa memasukan data wajahnya yang berupa file video. Tampilan halaman </w:t>
      </w:r>
      <w:r>
        <w:rPr>
          <w:i/>
        </w:rPr>
        <w:t xml:space="preserve">setting </w:t>
      </w:r>
      <w:r>
        <w:t>dapat dilihat pada Gambar 4.1</w:t>
      </w:r>
      <w:r w:rsidR="002B43A8">
        <w:t>9</w:t>
      </w:r>
      <w:r>
        <w:t xml:space="preserve"> berikut:</w:t>
      </w:r>
    </w:p>
    <w:p w14:paraId="4F848F2A" w14:textId="77777777" w:rsidR="00FB08FE" w:rsidRDefault="00FB08FE" w:rsidP="0060349D">
      <w:pPr>
        <w:pStyle w:val="base"/>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63163" cy="2520004"/>
                    </a:xfrm>
                    <a:prstGeom prst="rect">
                      <a:avLst/>
                    </a:prstGeom>
                  </pic:spPr>
                </pic:pic>
              </a:graphicData>
            </a:graphic>
          </wp:inline>
        </w:drawing>
      </w:r>
    </w:p>
    <w:p w14:paraId="09B41C24" w14:textId="4C2F04C1" w:rsidR="00FB08FE" w:rsidRDefault="00FB08FE" w:rsidP="008B4EEB">
      <w:pPr>
        <w:pStyle w:val="Caption"/>
        <w:rPr>
          <w:lang w:val="en-US"/>
        </w:rPr>
      </w:pPr>
      <w:bookmarkStart w:id="246" w:name="_Toc82507080"/>
      <w:r>
        <w:t xml:space="preserve">Gambar 4. </w:t>
      </w:r>
      <w:r>
        <w:fldChar w:fldCharType="begin"/>
      </w:r>
      <w:r>
        <w:instrText xml:space="preserve"> SEQ Gambar_4. \* ARABIC </w:instrText>
      </w:r>
      <w:r>
        <w:fldChar w:fldCharType="separate"/>
      </w:r>
      <w:r w:rsidR="00BB0F63">
        <w:rPr>
          <w:noProof/>
        </w:rPr>
        <w:t>19</w:t>
      </w:r>
      <w:r>
        <w:fldChar w:fldCharType="end"/>
      </w:r>
      <w:r>
        <w:rPr>
          <w:lang w:val="en-US"/>
        </w:rPr>
        <w:t xml:space="preserve"> Tampilan Setting</w:t>
      </w:r>
      <w:bookmarkEnd w:id="246"/>
    </w:p>
    <w:p w14:paraId="3377974D" w14:textId="13BB1EDE" w:rsidR="007144FD" w:rsidRDefault="007144FD" w:rsidP="00EA588A">
      <w:pPr>
        <w:pStyle w:val="ayat-sub"/>
      </w:pPr>
      <w:r>
        <w:t>Proses Absensi</w:t>
      </w:r>
    </w:p>
    <w:p w14:paraId="0C9BE65F" w14:textId="3B8297A1" w:rsidR="00FB08FE" w:rsidRDefault="00FB08FE" w:rsidP="0060349D">
      <w:pPr>
        <w:pStyle w:val="base"/>
        <w:ind w:left="1701" w:firstLine="0"/>
      </w:pPr>
      <w:r>
        <w:t xml:space="preserve">Untuk </w:t>
      </w:r>
      <w:r w:rsidR="00DD0E4E">
        <w:t>melakukan absensi</w:t>
      </w:r>
      <w:r>
        <w:t xml:space="preserve"> maka pilih menu </w:t>
      </w:r>
      <w:r w:rsidR="00DD0E4E">
        <w:t>absensi</w:t>
      </w:r>
      <w:r>
        <w:rPr>
          <w:i/>
        </w:rPr>
        <w:t>.</w:t>
      </w:r>
      <w:r>
        <w:t xml:space="preserve"> Pada halaman</w:t>
      </w:r>
      <w:r w:rsidR="00DD0E4E">
        <w:t xml:space="preserve"> absensi te</w:t>
      </w:r>
      <w:r w:rsidR="00843A95">
        <w:t>r</w:t>
      </w:r>
      <w:r w:rsidR="00DD0E4E">
        <w:t>dapat tombol untuk mengunggah foto dan kamera yang bisa digunakan untuk mena</w:t>
      </w:r>
      <w:r w:rsidR="00843A95">
        <w:t>n</w:t>
      </w:r>
      <w:r w:rsidR="00DD0E4E">
        <w:t>gkap gambar wajah pengguna. Tampilan halaman absensi dapat dilihat pada Gambar 4.</w:t>
      </w:r>
      <w:r w:rsidR="002B43A8">
        <w:t>20</w:t>
      </w:r>
      <w:r w:rsidR="00DD0E4E">
        <w:t xml:space="preserve"> berikut:</w:t>
      </w:r>
    </w:p>
    <w:p w14:paraId="05919AB0" w14:textId="77777777" w:rsidR="00DD0E4E" w:rsidRDefault="00DD0E4E" w:rsidP="0060349D">
      <w:pPr>
        <w:pStyle w:val="base"/>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42F071EA" w:rsidR="00411B35" w:rsidRPr="00C55E22" w:rsidRDefault="00DD0E4E" w:rsidP="008B4EEB">
      <w:pPr>
        <w:pStyle w:val="Caption"/>
        <w:rPr>
          <w:lang w:val="en-US"/>
        </w:rPr>
      </w:pPr>
      <w:bookmarkStart w:id="247" w:name="_Toc82507081"/>
      <w:r>
        <w:t xml:space="preserve">Gambar 4. </w:t>
      </w:r>
      <w:r>
        <w:fldChar w:fldCharType="begin"/>
      </w:r>
      <w:r>
        <w:instrText xml:space="preserve"> SEQ Gambar_4. \* ARABIC </w:instrText>
      </w:r>
      <w:r>
        <w:fldChar w:fldCharType="separate"/>
      </w:r>
      <w:r w:rsidR="00BB0F63">
        <w:rPr>
          <w:noProof/>
        </w:rPr>
        <w:t>20</w:t>
      </w:r>
      <w:r>
        <w:fldChar w:fldCharType="end"/>
      </w:r>
      <w:r>
        <w:rPr>
          <w:lang w:val="en-US"/>
        </w:rPr>
        <w:t xml:space="preserve"> Halaman Absensi</w:t>
      </w:r>
      <w:bookmarkEnd w:id="247"/>
    </w:p>
    <w:p w14:paraId="26444A35" w14:textId="3A46DC36" w:rsidR="00C55E22" w:rsidRDefault="00C55E22" w:rsidP="008F0B41">
      <w:pPr>
        <w:pStyle w:val="Heading2"/>
      </w:pPr>
      <w:bookmarkStart w:id="248" w:name="_Toc84775386"/>
      <w:bookmarkStart w:id="249" w:name="_Toc84839891"/>
      <w:r>
        <w:t>Pengujian</w:t>
      </w:r>
      <w:bookmarkEnd w:id="248"/>
      <w:bookmarkEnd w:id="249"/>
    </w:p>
    <w:p w14:paraId="1BD0B549" w14:textId="149D6726" w:rsidR="00C55E22" w:rsidRDefault="00C55E22" w:rsidP="008F0B41">
      <w:pPr>
        <w:pStyle w:val="base"/>
      </w:pPr>
      <w:r w:rsidRPr="00C55E22">
        <w:t xml:space="preserve">Pengujian sistem dilakukan dengan </w:t>
      </w:r>
      <w:r>
        <w:t>maksud</w:t>
      </w:r>
      <w:r w:rsidRPr="00C55E22">
        <w:t xml:space="preserve"> mengetahui sistem bekerja sesuai dengan </w:t>
      </w:r>
      <w:r>
        <w:t>harapan</w:t>
      </w:r>
      <w:r w:rsidRPr="00C55E22">
        <w:t xml:space="preserve"> atau tidak.</w:t>
      </w:r>
      <w:r>
        <w:t xml:space="preserve"> Berikut Pengujian yang dilakukan</w:t>
      </w:r>
      <w:r w:rsidR="008F0B41">
        <w:t>.</w:t>
      </w:r>
    </w:p>
    <w:p w14:paraId="758AD167" w14:textId="0BD2025F" w:rsidR="008F0B41" w:rsidRDefault="008F0B41" w:rsidP="008F0B41">
      <w:pPr>
        <w:pStyle w:val="Heading3"/>
      </w:pPr>
      <w:bookmarkStart w:id="250" w:name="_Toc84775387"/>
      <w:bookmarkStart w:id="251" w:name="_Toc84839892"/>
      <w:r>
        <w:t xml:space="preserve">Pengujian </w:t>
      </w:r>
      <w:r w:rsidR="00ED6C06">
        <w:t>Metode/</w:t>
      </w:r>
      <w:r>
        <w:t>Prosedur</w:t>
      </w:r>
      <w:bookmarkEnd w:id="250"/>
      <w:bookmarkEnd w:id="251"/>
    </w:p>
    <w:p w14:paraId="16C4970D" w14:textId="4EB1FF2A" w:rsidR="008F0B41" w:rsidRPr="008F0B41" w:rsidRDefault="008F0B41" w:rsidP="008F0B41">
      <w:pPr>
        <w:pStyle w:val="base"/>
      </w:pPr>
      <w:r>
        <w:t>Pengujian yang dilakukan adalah sebagai berikut:</w:t>
      </w:r>
    </w:p>
    <w:p w14:paraId="54D62FA3" w14:textId="3E3239C3" w:rsidR="00C55E22" w:rsidRDefault="00C55E22" w:rsidP="00AC66AB">
      <w:pPr>
        <w:pStyle w:val="ayat-sub"/>
      </w:pPr>
      <w:r>
        <w:t>Prosedur I</w:t>
      </w:r>
    </w:p>
    <w:p w14:paraId="27DECA3A" w14:textId="1BFFCE49" w:rsidR="00C55E22" w:rsidRDefault="00C55E22" w:rsidP="001735D9">
      <w:pPr>
        <w:pStyle w:val="pasal"/>
        <w:numPr>
          <w:ilvl w:val="0"/>
          <w:numId w:val="0"/>
        </w:numPr>
        <w:ind w:left="1701"/>
      </w:pPr>
      <w:r>
        <w:t>Pada prosedur pertama akan dilakukan pengujian terhadap lamanya durasi video. Pe</w:t>
      </w:r>
      <w:r w:rsidR="00843A95">
        <w:t>n</w:t>
      </w:r>
      <w:r>
        <w:t xml:space="preserve">gujian ini bertujuan untuk mengetahui berapa lama durasi video minimal untuk mendapatkan jumlah </w:t>
      </w:r>
      <w:r w:rsidRPr="00C55E22">
        <w:rPr>
          <w:i/>
          <w:iCs w:val="0"/>
        </w:rPr>
        <w:t>frame</w:t>
      </w:r>
      <w:r>
        <w:t xml:space="preserve"> yang diinginkan. Dalam penelitian ini penulis menetapkan </w:t>
      </w:r>
      <w:r>
        <w:lastRenderedPageBreak/>
        <w:t xml:space="preserve">jumlah </w:t>
      </w:r>
      <w:r w:rsidRPr="00C55E22">
        <w:rPr>
          <w:i/>
          <w:iCs w:val="0"/>
        </w:rPr>
        <w:t>frame</w:t>
      </w:r>
      <w:r>
        <w:t xml:space="preserve"> yang diinginkan yaitu 15 </w:t>
      </w:r>
      <w:r w:rsidRPr="00C55E22">
        <w:rPr>
          <w:i/>
          <w:iCs w:val="0"/>
        </w:rPr>
        <w:t>frame</w:t>
      </w:r>
      <w:r>
        <w:t xml:space="preserve"> per video</w:t>
      </w:r>
      <w:r w:rsidR="00826AFD">
        <w:t xml:space="preserve"> dan hasil dari pengujian dapat dilihat pada Tabel 4.13.</w:t>
      </w:r>
    </w:p>
    <w:p w14:paraId="33228803" w14:textId="244E7E80" w:rsidR="00826AFD" w:rsidRPr="00826AFD" w:rsidRDefault="00826AFD" w:rsidP="008B4EEB">
      <w:pPr>
        <w:pStyle w:val="Caption"/>
        <w:rPr>
          <w:lang w:val="en-US"/>
        </w:rPr>
      </w:pPr>
      <w:bookmarkStart w:id="252" w:name="_Toc84840050"/>
      <w:r>
        <w:t xml:space="preserve">Tabel 4. </w:t>
      </w:r>
      <w:r>
        <w:fldChar w:fldCharType="begin"/>
      </w:r>
      <w:r>
        <w:instrText xml:space="preserve"> SEQ Tabel_4. \* ARABIC </w:instrText>
      </w:r>
      <w:r>
        <w:fldChar w:fldCharType="separate"/>
      </w:r>
      <w:r w:rsidR="00BB0F63">
        <w:rPr>
          <w:noProof/>
        </w:rPr>
        <w:t>13</w:t>
      </w:r>
      <w:r>
        <w:fldChar w:fldCharType="end"/>
      </w:r>
      <w:r>
        <w:rPr>
          <w:lang w:val="en-US"/>
        </w:rPr>
        <w:t xml:space="preserve"> Durasi Video</w:t>
      </w:r>
      <w:bookmarkEnd w:id="25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r>
              <w:t>Durasi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r>
              <w:t>Jumlah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3 detik</w:t>
            </w:r>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5 detik</w:t>
            </w:r>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10 detik</w:t>
            </w:r>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15 detik</w:t>
            </w:r>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02032E1C" w:rsidR="00826AFD" w:rsidRPr="00826AFD" w:rsidRDefault="00826AFD" w:rsidP="001735D9">
      <w:pPr>
        <w:pStyle w:val="pasal"/>
        <w:numPr>
          <w:ilvl w:val="0"/>
          <w:numId w:val="0"/>
        </w:numPr>
        <w:spacing w:before="240"/>
        <w:ind w:left="1701"/>
      </w:pPr>
      <w:r>
        <w:t>Dari proses pengujian yang dilaku</w:t>
      </w:r>
      <w:r w:rsidR="00843A95">
        <w:t>k</w:t>
      </w:r>
      <w:r>
        <w:t xml:space="preserve">an pada Tabel 4.13 terlihat bahwa durasi video 3 detik dan 5 detik menghasilkan jumlah </w:t>
      </w:r>
      <w:r>
        <w:rPr>
          <w:i/>
          <w:iCs w:val="0"/>
        </w:rPr>
        <w:t xml:space="preserve">frame </w:t>
      </w:r>
      <w:r>
        <w:t xml:space="preserve">kurang dari 15, sedangkan video dengan durasi 10 detik dan 15 detik menghasilkan jumlah </w:t>
      </w:r>
      <w:r>
        <w:rPr>
          <w:i/>
          <w:iCs w:val="0"/>
        </w:rPr>
        <w:t xml:space="preserve">frame </w:t>
      </w:r>
      <w:r>
        <w:t xml:space="preserve">diatas 15. Hasil pengujian ini tergantung banyak aspek seperti </w:t>
      </w:r>
      <w:r>
        <w:rPr>
          <w:i/>
          <w:iCs w:val="0"/>
        </w:rPr>
        <w:t xml:space="preserve">fps </w:t>
      </w:r>
      <w:r>
        <w:t>video, spesifikasi komputer, dan program yang dibuat.</w:t>
      </w:r>
    </w:p>
    <w:p w14:paraId="62CB6273" w14:textId="77777777" w:rsidR="00C55E22" w:rsidRDefault="00C55E22" w:rsidP="00AC66AB">
      <w:pPr>
        <w:pStyle w:val="ayat-sub"/>
      </w:pPr>
      <w:r>
        <w:t>Prosedur II</w:t>
      </w:r>
    </w:p>
    <w:p w14:paraId="0E585364" w14:textId="4BE15992" w:rsidR="002F495F" w:rsidRDefault="00ED234A" w:rsidP="001735D9">
      <w:pPr>
        <w:pStyle w:val="pasal"/>
        <w:numPr>
          <w:ilvl w:val="0"/>
          <w:numId w:val="0"/>
        </w:numPr>
        <w:ind w:left="1701"/>
      </w:pPr>
      <w:r>
        <w:t xml:space="preserve">Pada prosedur kedua akan dilakukan </w:t>
      </w:r>
      <w:r w:rsidR="001570E1">
        <w:t>pengujian</w:t>
      </w:r>
      <w:r>
        <w:t xml:space="preserve"> akurasi model </w:t>
      </w:r>
      <w:r w:rsidR="001570E1">
        <w:t xml:space="preserve">terhadap berbagai kriteria gambar diantaranya gambar wajah dengan </w:t>
      </w:r>
      <w:r w:rsidR="00E94AF0">
        <w:t xml:space="preserve">berbagai </w:t>
      </w:r>
      <w:r w:rsidR="001570E1">
        <w:t>ekspresi</w:t>
      </w:r>
      <w:r>
        <w:t xml:space="preserve">. Hasil pengujian </w:t>
      </w:r>
      <w:r w:rsidR="00044A12">
        <w:t xml:space="preserve">akurasi model dengan gambar seseorang yang sedang tersenyum </w:t>
      </w:r>
      <w:r>
        <w:t xml:space="preserve">dapat dilihat pada Tabel 4.14. </w:t>
      </w:r>
    </w:p>
    <w:p w14:paraId="465A6A9E" w14:textId="15B91441" w:rsidR="001005F7" w:rsidRDefault="001005F7" w:rsidP="001005F7">
      <w:pPr>
        <w:pStyle w:val="pasal"/>
        <w:numPr>
          <w:ilvl w:val="0"/>
          <w:numId w:val="0"/>
        </w:numPr>
        <w:ind w:left="1985"/>
      </w:pPr>
    </w:p>
    <w:p w14:paraId="784AC7D1" w14:textId="67E0A4B2" w:rsidR="001005F7" w:rsidRDefault="001005F7" w:rsidP="001005F7">
      <w:pPr>
        <w:pStyle w:val="pasal"/>
        <w:numPr>
          <w:ilvl w:val="0"/>
          <w:numId w:val="0"/>
        </w:numPr>
        <w:ind w:left="1985"/>
      </w:pPr>
    </w:p>
    <w:p w14:paraId="301B1F99" w14:textId="77777777" w:rsidR="001005F7" w:rsidRPr="002F495F" w:rsidRDefault="001005F7" w:rsidP="001005F7">
      <w:pPr>
        <w:pStyle w:val="pasal"/>
        <w:numPr>
          <w:ilvl w:val="0"/>
          <w:numId w:val="0"/>
        </w:numPr>
        <w:ind w:left="1985"/>
      </w:pP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005F7">
        <w:trPr>
          <w:trHeight w:val="453"/>
          <w:tblHeader/>
        </w:trPr>
        <w:tc>
          <w:tcPr>
            <w:tcW w:w="5942" w:type="dxa"/>
            <w:gridSpan w:val="5"/>
            <w:tcBorders>
              <w:top w:val="nil"/>
              <w:left w:val="nil"/>
              <w:bottom w:val="single" w:sz="4" w:space="0" w:color="auto"/>
              <w:right w:val="nil"/>
            </w:tcBorders>
            <w:vAlign w:val="center"/>
          </w:tcPr>
          <w:p w14:paraId="7FDD6664" w14:textId="1238220C" w:rsidR="001005F7" w:rsidRPr="001005F7" w:rsidRDefault="001005F7" w:rsidP="008B4EEB">
            <w:pPr>
              <w:pStyle w:val="Caption"/>
              <w:rPr>
                <w:lang w:val="en-US"/>
              </w:rPr>
            </w:pPr>
            <w:bookmarkStart w:id="253" w:name="_Toc84840051"/>
            <w:r>
              <w:lastRenderedPageBreak/>
              <w:t xml:space="preserve">Tabel 4. </w:t>
            </w:r>
            <w:r>
              <w:fldChar w:fldCharType="begin"/>
            </w:r>
            <w:r>
              <w:instrText xml:space="preserve"> SEQ Tabel_4. \* ARABIC </w:instrText>
            </w:r>
            <w:r>
              <w:fldChar w:fldCharType="separate"/>
            </w:r>
            <w:r w:rsidR="00BB0F63">
              <w:rPr>
                <w:noProof/>
              </w:rPr>
              <w:t>14</w:t>
            </w:r>
            <w:r>
              <w:fldChar w:fldCharType="end"/>
            </w:r>
            <w:r>
              <w:rPr>
                <w:lang w:val="en-US"/>
              </w:rPr>
              <w:t xml:space="preserve"> Hasil Pengujian Muka Senyum</w:t>
            </w:r>
            <w:bookmarkEnd w:id="253"/>
          </w:p>
        </w:tc>
      </w:tr>
      <w:tr w:rsidR="007C5B18" w14:paraId="4CAF324D" w14:textId="670EDD92" w:rsidTr="001005F7">
        <w:trPr>
          <w:trHeight w:val="453"/>
          <w:tblHeader/>
        </w:trPr>
        <w:tc>
          <w:tcPr>
            <w:tcW w:w="984" w:type="dxa"/>
            <w:tcBorders>
              <w:top w:val="single" w:sz="4" w:space="0" w:color="auto"/>
            </w:tcBorders>
            <w:vAlign w:val="center"/>
          </w:tcPr>
          <w:p w14:paraId="2737784C" w14:textId="311C9779" w:rsidR="007C5B18" w:rsidRDefault="007C5B18" w:rsidP="000564BF">
            <w:pPr>
              <w:pStyle w:val="pasal"/>
              <w:numPr>
                <w:ilvl w:val="0"/>
                <w:numId w:val="0"/>
              </w:numPr>
              <w:spacing w:after="0" w:line="240" w:lineRule="auto"/>
              <w:jc w:val="center"/>
            </w:pPr>
            <w:bookmarkStart w:id="254" w:name="_Hlk82338551"/>
            <w:r>
              <w:t>No</w:t>
            </w:r>
          </w:p>
        </w:tc>
        <w:tc>
          <w:tcPr>
            <w:tcW w:w="1428" w:type="dxa"/>
            <w:tcBorders>
              <w:top w:val="single" w:sz="4" w:space="0" w:color="auto"/>
            </w:tcBorders>
            <w:vAlign w:val="center"/>
          </w:tcPr>
          <w:p w14:paraId="160EC066" w14:textId="57FB55B4" w:rsidR="007C5B18" w:rsidRDefault="007C5B18" w:rsidP="000564BF">
            <w:pPr>
              <w:pStyle w:val="pasal"/>
              <w:numPr>
                <w:ilvl w:val="0"/>
                <w:numId w:val="0"/>
              </w:numPr>
              <w:spacing w:after="0" w:line="240" w:lineRule="auto"/>
              <w:jc w:val="center"/>
            </w:pPr>
            <w:r>
              <w:t>Id Pengguna</w:t>
            </w:r>
          </w:p>
        </w:tc>
        <w:tc>
          <w:tcPr>
            <w:tcW w:w="1319" w:type="dxa"/>
            <w:tcBorders>
              <w:top w:val="single" w:sz="4" w:space="0" w:color="auto"/>
            </w:tcBorders>
            <w:vAlign w:val="center"/>
          </w:tcPr>
          <w:p w14:paraId="4EF7C9CB" w14:textId="71A7DF11" w:rsidR="007C5B18" w:rsidRDefault="007C5B18" w:rsidP="000564BF">
            <w:pPr>
              <w:pStyle w:val="pasal"/>
              <w:numPr>
                <w:ilvl w:val="0"/>
                <w:numId w:val="0"/>
              </w:numPr>
              <w:spacing w:after="0" w:line="240" w:lineRule="auto"/>
              <w:jc w:val="center"/>
            </w:pPr>
            <w:r>
              <w:t>Hasil Prediksi</w:t>
            </w:r>
          </w:p>
        </w:tc>
        <w:tc>
          <w:tcPr>
            <w:tcW w:w="1205" w:type="dxa"/>
            <w:tcBorders>
              <w:top w:val="single" w:sz="4" w:space="0" w:color="auto"/>
            </w:tcBorders>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tcBorders>
              <w:top w:val="single" w:sz="4" w:space="0" w:color="auto"/>
            </w:tcBorders>
            <w:vAlign w:val="center"/>
          </w:tcPr>
          <w:p w14:paraId="4057224D" w14:textId="7597AD56" w:rsidR="007C5B18" w:rsidRDefault="007C5B18" w:rsidP="000564BF">
            <w:pPr>
              <w:pStyle w:val="pasal"/>
              <w:numPr>
                <w:ilvl w:val="0"/>
                <w:numId w:val="0"/>
              </w:numPr>
              <w:spacing w:after="0" w:line="240" w:lineRule="auto"/>
              <w:jc w:val="center"/>
            </w:pPr>
            <w:r>
              <w:t>Prediksi</w:t>
            </w:r>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r>
              <w:t>Benar</w:t>
            </w:r>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r>
              <w:t>Benar</w:t>
            </w:r>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r>
              <w:t>Benar</w:t>
            </w:r>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r>
              <w:t>Benar</w:t>
            </w:r>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r>
              <w:t>Benar</w:t>
            </w:r>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r>
              <w:t>Benar</w:t>
            </w:r>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r>
              <w:t>Benar</w:t>
            </w:r>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255" w:name="_Hlk82339671"/>
      <w:bookmarkEnd w:id="254"/>
      <w:r>
        <w:t xml:space="preserve">*Tabel selengkapnya pada Lampiran </w:t>
      </w:r>
      <w:r w:rsidR="007107FF">
        <w:t>7</w:t>
      </w:r>
    </w:p>
    <w:p w14:paraId="41DC0405" w14:textId="44AF7BC6" w:rsidR="0087717C" w:rsidRDefault="0087717C" w:rsidP="001735D9">
      <w:pPr>
        <w:pStyle w:val="pasal"/>
        <w:numPr>
          <w:ilvl w:val="0"/>
          <w:numId w:val="0"/>
        </w:numPr>
        <w:spacing w:before="240"/>
        <w:ind w:left="1701"/>
      </w:pPr>
      <w:r>
        <w:t>Keterangan:</w:t>
      </w:r>
    </w:p>
    <w:p w14:paraId="6139D25D" w14:textId="3437A455" w:rsidR="0087717C" w:rsidRDefault="0087717C" w:rsidP="001735D9">
      <w:pPr>
        <w:pStyle w:val="pasal"/>
        <w:numPr>
          <w:ilvl w:val="0"/>
          <w:numId w:val="15"/>
        </w:numPr>
        <w:spacing w:before="240"/>
        <w:ind w:left="2127"/>
      </w:pPr>
      <w:r>
        <w:t xml:space="preserve">Jika </w:t>
      </w:r>
      <w:r w:rsidR="00F27A8E">
        <w:t xml:space="preserve">id </w:t>
      </w:r>
      <w:r>
        <w:t>pengguna sama dengan hasil prediksi maka prediksi pengenalan wajah berhasil</w:t>
      </w:r>
      <w:r w:rsidR="00843AD1">
        <w:t>.</w:t>
      </w:r>
    </w:p>
    <w:p w14:paraId="55A812BD" w14:textId="46524F1B" w:rsidR="004B689D" w:rsidRDefault="004B689D" w:rsidP="001735D9">
      <w:pPr>
        <w:pStyle w:val="pasal"/>
        <w:numPr>
          <w:ilvl w:val="0"/>
          <w:numId w:val="15"/>
        </w:numPr>
        <w:spacing w:before="240"/>
        <w:ind w:left="2127"/>
      </w:pPr>
      <w:r>
        <w:rPr>
          <w:iCs w:val="0"/>
        </w:rPr>
        <w:t>Jika hasil prediksi kosong, maka saat pengujian tidak ada wajah yang terdeteksi.</w:t>
      </w:r>
    </w:p>
    <w:bookmarkEnd w:id="255"/>
    <w:p w14:paraId="7517A17F" w14:textId="065D4F15" w:rsidR="002F495F" w:rsidRDefault="002F495F" w:rsidP="001735D9">
      <w:pPr>
        <w:pStyle w:val="pasal"/>
        <w:numPr>
          <w:ilvl w:val="0"/>
          <w:numId w:val="0"/>
        </w:numPr>
        <w:spacing w:before="240"/>
        <w:ind w:left="1701"/>
      </w:pPr>
      <w:r>
        <w:t xml:space="preserve">Dari proses pengujian yang dilakukan pada Tabel 4.14 terlihat bahwa </w:t>
      </w:r>
      <w:r w:rsidR="00C134C3">
        <w:t>14</w:t>
      </w:r>
      <w:r>
        <w:t xml:space="preserve"> dari </w:t>
      </w:r>
      <w:r w:rsidR="00C134C3">
        <w:t>2</w:t>
      </w:r>
      <w:r>
        <w:t xml:space="preserve">0 pengujian berhasil </w:t>
      </w:r>
      <w:r w:rsidR="0087717C">
        <w:t xml:space="preserve">memprediksi </w:t>
      </w:r>
      <w:r>
        <w:t>wajah dengan benar</w:t>
      </w:r>
      <w:r w:rsidR="00DB54FB">
        <w:t>.  Selanjutnya dilakukan pengujian dengan gambar seseorang dengan wajah datar, hasilnya dapat dilihat pada Tabel 4.15.</w:t>
      </w:r>
    </w:p>
    <w:p w14:paraId="5FC0D863" w14:textId="77777777" w:rsidR="004B689D" w:rsidRDefault="004B689D" w:rsidP="002F495F">
      <w:pPr>
        <w:pStyle w:val="pasal"/>
        <w:numPr>
          <w:ilvl w:val="0"/>
          <w:numId w:val="0"/>
        </w:numPr>
        <w:spacing w:before="240"/>
        <w:ind w:left="1985"/>
      </w:pPr>
    </w:p>
    <w:p w14:paraId="6B1CA1BC" w14:textId="0A490284" w:rsidR="00DB54FB" w:rsidRPr="00DB54FB" w:rsidRDefault="00DB54FB" w:rsidP="008B4EEB">
      <w:pPr>
        <w:pStyle w:val="Caption"/>
        <w:rPr>
          <w:lang w:val="en-US"/>
        </w:rPr>
      </w:pPr>
      <w:bookmarkStart w:id="256" w:name="_Toc84840052"/>
      <w:r>
        <w:lastRenderedPageBreak/>
        <w:t xml:space="preserve">Tabel 4. </w:t>
      </w:r>
      <w:r>
        <w:fldChar w:fldCharType="begin"/>
      </w:r>
      <w:r>
        <w:instrText xml:space="preserve"> SEQ Tabel_4. \* ARABIC </w:instrText>
      </w:r>
      <w:r>
        <w:fldChar w:fldCharType="separate"/>
      </w:r>
      <w:r w:rsidR="00BB0F63">
        <w:rPr>
          <w:noProof/>
        </w:rPr>
        <w:t>15</w:t>
      </w:r>
      <w:r>
        <w:fldChar w:fldCharType="end"/>
      </w:r>
      <w:r>
        <w:rPr>
          <w:lang w:val="en-US"/>
        </w:rPr>
        <w:t xml:space="preserve"> Hasil Pengujian Muka Datar</w:t>
      </w:r>
      <w:bookmarkEnd w:id="25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59"/>
        <w:gridCol w:w="1581"/>
        <w:gridCol w:w="1204"/>
        <w:gridCol w:w="1036"/>
      </w:tblGrid>
      <w:tr w:rsidR="007C5B18" w:rsidRPr="00C134C3" w14:paraId="1E18A70C" w14:textId="3B4D8DBC" w:rsidTr="00BA6340">
        <w:trPr>
          <w:trHeight w:val="340"/>
        </w:trPr>
        <w:tc>
          <w:tcPr>
            <w:tcW w:w="562" w:type="dxa"/>
          </w:tcPr>
          <w:p w14:paraId="74243C37" w14:textId="77777777" w:rsidR="007C5B18" w:rsidRPr="00C134C3" w:rsidRDefault="007C5B18" w:rsidP="00BA6340">
            <w:pPr>
              <w:spacing w:line="240" w:lineRule="auto"/>
              <w:rPr>
                <w:rFonts w:ascii="Times New Roman" w:hAnsi="Times New Roman" w:cs="Times New Roman"/>
                <w:sz w:val="24"/>
                <w:szCs w:val="24"/>
              </w:rPr>
            </w:pPr>
            <w:bookmarkStart w:id="257" w:name="_Hlk82848747"/>
            <w:r w:rsidRPr="00C134C3">
              <w:rPr>
                <w:rFonts w:ascii="Times New Roman" w:hAnsi="Times New Roman" w:cs="Times New Roman"/>
                <w:sz w:val="24"/>
                <w:szCs w:val="24"/>
              </w:rPr>
              <w:t>No</w:t>
            </w:r>
          </w:p>
        </w:tc>
        <w:tc>
          <w:tcPr>
            <w:tcW w:w="1559" w:type="dxa"/>
          </w:tcPr>
          <w:p w14:paraId="2D26FAE6" w14:textId="0E85911C"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581" w:type="dxa"/>
          </w:tcPr>
          <w:p w14:paraId="4B741934"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tcPr>
          <w:p w14:paraId="3FF7BCF4"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tcPr>
          <w:p w14:paraId="29433C71" w14:textId="40D54DFD"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7C5B18" w:rsidRPr="00C134C3" w14:paraId="608F6226" w14:textId="1372780C" w:rsidTr="00BA6340">
        <w:trPr>
          <w:trHeight w:val="340"/>
        </w:trPr>
        <w:tc>
          <w:tcPr>
            <w:tcW w:w="562" w:type="dxa"/>
          </w:tcPr>
          <w:p w14:paraId="32CD38FF"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59" w:type="dxa"/>
          </w:tcPr>
          <w:p w14:paraId="06106CFA"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3F315A3C"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tcPr>
          <w:p w14:paraId="635F781A" w14:textId="4AC7536B"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tcPr>
          <w:p w14:paraId="2974124B" w14:textId="3376E782"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142F8BF" w14:textId="64EE87FB" w:rsidTr="00BA6340">
        <w:trPr>
          <w:trHeight w:val="340"/>
        </w:trPr>
        <w:tc>
          <w:tcPr>
            <w:tcW w:w="562" w:type="dxa"/>
          </w:tcPr>
          <w:p w14:paraId="77B52A70"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2</w:t>
            </w:r>
          </w:p>
        </w:tc>
        <w:tc>
          <w:tcPr>
            <w:tcW w:w="1559" w:type="dxa"/>
          </w:tcPr>
          <w:p w14:paraId="7C29F455"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708F6593" w14:textId="0BD3A774"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tcPr>
          <w:p w14:paraId="4838AC9E" w14:textId="122D4D9D"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tcPr>
          <w:p w14:paraId="2DE3A5FD" w14:textId="74CD5E6F"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BA6340">
        <w:trPr>
          <w:trHeight w:val="340"/>
        </w:trPr>
        <w:tc>
          <w:tcPr>
            <w:tcW w:w="562" w:type="dxa"/>
          </w:tcPr>
          <w:p w14:paraId="414D9EF0"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3</w:t>
            </w:r>
          </w:p>
        </w:tc>
        <w:tc>
          <w:tcPr>
            <w:tcW w:w="1559" w:type="dxa"/>
          </w:tcPr>
          <w:p w14:paraId="59D73813"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308F1768"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tcPr>
          <w:p w14:paraId="7C81B6D6" w14:textId="3C0C9C0E"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tcPr>
          <w:p w14:paraId="38F49D1B" w14:textId="4CEA0C4A"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3E245B84" w14:textId="1B3BD70C" w:rsidTr="00BA6340">
        <w:trPr>
          <w:trHeight w:val="340"/>
        </w:trPr>
        <w:tc>
          <w:tcPr>
            <w:tcW w:w="562" w:type="dxa"/>
          </w:tcPr>
          <w:p w14:paraId="7957D3BA"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4</w:t>
            </w:r>
          </w:p>
        </w:tc>
        <w:tc>
          <w:tcPr>
            <w:tcW w:w="1559" w:type="dxa"/>
          </w:tcPr>
          <w:p w14:paraId="396272EB"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10DF6E07"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tcPr>
          <w:p w14:paraId="668CAF0C" w14:textId="4DFBFB06"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tcPr>
          <w:p w14:paraId="61B5B0B6" w14:textId="1DC45A98"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984105E" w14:textId="12492FA7" w:rsidTr="00BA6340">
        <w:trPr>
          <w:trHeight w:val="340"/>
        </w:trPr>
        <w:tc>
          <w:tcPr>
            <w:tcW w:w="562" w:type="dxa"/>
          </w:tcPr>
          <w:p w14:paraId="13D7AFF9"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5</w:t>
            </w:r>
          </w:p>
        </w:tc>
        <w:tc>
          <w:tcPr>
            <w:tcW w:w="1559" w:type="dxa"/>
          </w:tcPr>
          <w:p w14:paraId="54868ED7" w14:textId="3000840D"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tcPr>
          <w:p w14:paraId="4922AE77" w14:textId="30893BC5"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tcPr>
          <w:p w14:paraId="528BD555" w14:textId="5BEAAFC1"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tcPr>
          <w:p w14:paraId="1CB5E4F9" w14:textId="4BDE01C9"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8EF6691" w14:textId="091DECFE" w:rsidTr="00BA6340">
        <w:trPr>
          <w:trHeight w:val="340"/>
        </w:trPr>
        <w:tc>
          <w:tcPr>
            <w:tcW w:w="562" w:type="dxa"/>
          </w:tcPr>
          <w:p w14:paraId="3A74D4F8"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6</w:t>
            </w:r>
          </w:p>
        </w:tc>
        <w:tc>
          <w:tcPr>
            <w:tcW w:w="1559" w:type="dxa"/>
          </w:tcPr>
          <w:p w14:paraId="2F1AFA5F"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3903E4E8" w14:textId="320C3E6F"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tcPr>
          <w:p w14:paraId="65715C50" w14:textId="71782282"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tcPr>
          <w:p w14:paraId="5C197927" w14:textId="1AFAFC02"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624F053" w14:textId="5849C5CD" w:rsidTr="00BA6340">
        <w:trPr>
          <w:trHeight w:val="340"/>
        </w:trPr>
        <w:tc>
          <w:tcPr>
            <w:tcW w:w="562" w:type="dxa"/>
          </w:tcPr>
          <w:p w14:paraId="233EAC08"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7</w:t>
            </w:r>
          </w:p>
        </w:tc>
        <w:tc>
          <w:tcPr>
            <w:tcW w:w="1559" w:type="dxa"/>
          </w:tcPr>
          <w:p w14:paraId="365A8334" w14:textId="6C4E4916"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tcPr>
          <w:p w14:paraId="496822A1" w14:textId="281FD76D"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tcPr>
          <w:p w14:paraId="3B0551EE" w14:textId="31C74403"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tcPr>
          <w:p w14:paraId="2136343F" w14:textId="12BEF102"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20E87F82" w14:textId="377F2882" w:rsidTr="00BA6340">
        <w:trPr>
          <w:trHeight w:val="340"/>
        </w:trPr>
        <w:tc>
          <w:tcPr>
            <w:tcW w:w="562" w:type="dxa"/>
          </w:tcPr>
          <w:p w14:paraId="62248A53"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8</w:t>
            </w:r>
          </w:p>
        </w:tc>
        <w:tc>
          <w:tcPr>
            <w:tcW w:w="1559" w:type="dxa"/>
          </w:tcPr>
          <w:p w14:paraId="2EDB7AC1" w14:textId="19C780EF"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tcPr>
          <w:p w14:paraId="35010778" w14:textId="1BD91A90"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tcPr>
          <w:p w14:paraId="038859C5" w14:textId="2D427806"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tcPr>
          <w:p w14:paraId="2441D1FA" w14:textId="182B6CBD"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15F89515" w14:textId="0C2139FE" w:rsidTr="00BA6340">
        <w:trPr>
          <w:trHeight w:val="340"/>
        </w:trPr>
        <w:tc>
          <w:tcPr>
            <w:tcW w:w="562" w:type="dxa"/>
          </w:tcPr>
          <w:p w14:paraId="127066C3"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9</w:t>
            </w:r>
          </w:p>
        </w:tc>
        <w:tc>
          <w:tcPr>
            <w:tcW w:w="1559" w:type="dxa"/>
          </w:tcPr>
          <w:p w14:paraId="7D22F3B8"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40ECD27B" w14:textId="3AC39DFC"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tcPr>
          <w:p w14:paraId="58537D3E" w14:textId="113FDA42"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tcPr>
          <w:p w14:paraId="71BA7467" w14:textId="6D740B51"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0FA20B78" w14:textId="191076ED" w:rsidTr="00BA6340">
        <w:trPr>
          <w:trHeight w:val="340"/>
        </w:trPr>
        <w:tc>
          <w:tcPr>
            <w:tcW w:w="562" w:type="dxa"/>
          </w:tcPr>
          <w:p w14:paraId="7C7C0D22"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0</w:t>
            </w:r>
          </w:p>
        </w:tc>
        <w:tc>
          <w:tcPr>
            <w:tcW w:w="1559" w:type="dxa"/>
          </w:tcPr>
          <w:p w14:paraId="3E10CEA2"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25D3EB4E"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tcPr>
          <w:p w14:paraId="4DF6C9A1"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tcPr>
          <w:p w14:paraId="27AF1DF8" w14:textId="41868811"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57"/>
    <w:p w14:paraId="7EC2A2AD" w14:textId="4C8BEA5A" w:rsidR="00C134C3" w:rsidRDefault="00C134C3" w:rsidP="00C134C3">
      <w:pPr>
        <w:pStyle w:val="pasal"/>
        <w:numPr>
          <w:ilvl w:val="0"/>
          <w:numId w:val="0"/>
        </w:numPr>
        <w:spacing w:after="0"/>
        <w:ind w:left="1985"/>
      </w:pPr>
      <w:r>
        <w:t xml:space="preserve">*Tabel selengkapnya pada Lampiran </w:t>
      </w:r>
      <w:r w:rsidR="007107FF">
        <w:t>8</w:t>
      </w:r>
    </w:p>
    <w:p w14:paraId="4BADC5A8" w14:textId="39D54A73" w:rsidR="0087717C" w:rsidRPr="0087717C" w:rsidRDefault="0087717C" w:rsidP="001735D9">
      <w:pPr>
        <w:spacing w:before="240" w:line="480" w:lineRule="auto"/>
        <w:ind w:left="1701"/>
        <w:jc w:val="both"/>
        <w:rPr>
          <w:rFonts w:ascii="Times New Roman" w:hAnsi="Times New Roman"/>
          <w:iCs/>
          <w:sz w:val="24"/>
          <w:lang w:val="en-US"/>
        </w:rPr>
      </w:pPr>
      <w:r w:rsidRPr="0087717C">
        <w:rPr>
          <w:rFonts w:ascii="Times New Roman" w:hAnsi="Times New Roman"/>
          <w:iCs/>
          <w:sz w:val="24"/>
          <w:lang w:val="en-US"/>
        </w:rPr>
        <w:t>Keterangan:</w:t>
      </w:r>
    </w:p>
    <w:p w14:paraId="62745FD0" w14:textId="391A6026" w:rsidR="0087717C" w:rsidRDefault="0087717C"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r w:rsidRPr="004B689D">
        <w:rPr>
          <w:rFonts w:ascii="Times New Roman" w:hAnsi="Times New Roman"/>
          <w:iCs/>
          <w:sz w:val="24"/>
          <w:lang w:val="en-US"/>
        </w:rPr>
        <w:t>pengguna sama dengan hasil prediksi maka prediksi pengenalan wajah berhasil</w:t>
      </w:r>
      <w:r w:rsidR="00843AD1" w:rsidRPr="004B689D">
        <w:rPr>
          <w:rFonts w:ascii="Times New Roman" w:hAnsi="Times New Roman"/>
          <w:iCs/>
          <w:sz w:val="24"/>
          <w:lang w:val="en-US"/>
        </w:rPr>
        <w:t>.</w:t>
      </w:r>
    </w:p>
    <w:p w14:paraId="43E75FA8" w14:textId="0F1FFFEB"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6897959" w14:textId="5BF951CE" w:rsidR="001005F7" w:rsidRDefault="00DB54FB" w:rsidP="001735D9">
      <w:pPr>
        <w:pStyle w:val="pasal"/>
        <w:numPr>
          <w:ilvl w:val="0"/>
          <w:numId w:val="0"/>
        </w:numPr>
        <w:spacing w:before="240"/>
        <w:ind w:left="1701"/>
      </w:pPr>
      <w:r>
        <w:t xml:space="preserve">Dari proses pengujian yang dilakukan pada Tabel 4.15 terlihat bahwa sistem dapat </w:t>
      </w:r>
      <w:r w:rsidR="0087717C">
        <w:t>memprediksi dengan benar</w:t>
      </w:r>
      <w:r>
        <w:t xml:space="preserve"> </w:t>
      </w:r>
      <w:r w:rsidR="00C134C3">
        <w:t>17</w:t>
      </w:r>
      <w:r>
        <w:t xml:space="preserve"> dari </w:t>
      </w:r>
      <w:r w:rsidR="00C134C3">
        <w:t>2</w:t>
      </w:r>
      <w:r>
        <w:t>0 gambar dengan wajah datar.</w:t>
      </w:r>
    </w:p>
    <w:p w14:paraId="361976D8" w14:textId="3240CB3C" w:rsidR="00DB54FB" w:rsidRDefault="00DB54FB" w:rsidP="00AC66AB">
      <w:pPr>
        <w:pStyle w:val="ayat-sub"/>
      </w:pPr>
      <w:r>
        <w:t>Prosedur III</w:t>
      </w:r>
    </w:p>
    <w:p w14:paraId="015D0178" w14:textId="77777777" w:rsidR="00DB54FB" w:rsidRDefault="00DB54FB" w:rsidP="001735D9">
      <w:pPr>
        <w:pStyle w:val="pasal"/>
        <w:numPr>
          <w:ilvl w:val="0"/>
          <w:numId w:val="0"/>
        </w:numPr>
        <w:ind w:left="1701"/>
      </w:pPr>
      <w:r>
        <w:lastRenderedPageBreak/>
        <w:t xml:space="preserve">Dalam prosedur ini penulis akan menguji sistem </w:t>
      </w:r>
      <w:r w:rsidR="0087717C">
        <w:t>untuk memprediksi 50 gambar acak. Hasil pengujian dapat dilihat pada Tabel 4.16.</w:t>
      </w:r>
    </w:p>
    <w:p w14:paraId="761AA857" w14:textId="400F5710" w:rsidR="004B689D" w:rsidRPr="004B689D" w:rsidRDefault="004B689D" w:rsidP="008B4EEB">
      <w:pPr>
        <w:pStyle w:val="Caption"/>
        <w:rPr>
          <w:lang w:val="en-US"/>
        </w:rPr>
      </w:pPr>
      <w:bookmarkStart w:id="258" w:name="_Toc84840053"/>
      <w:r>
        <w:t xml:space="preserve">Tabel 4. </w:t>
      </w:r>
      <w:r>
        <w:fldChar w:fldCharType="begin"/>
      </w:r>
      <w:r>
        <w:instrText xml:space="preserve"> SEQ Tabel_4. \* ARABIC </w:instrText>
      </w:r>
      <w:r>
        <w:fldChar w:fldCharType="separate"/>
      </w:r>
      <w:r w:rsidR="00BB0F63">
        <w:rPr>
          <w:noProof/>
        </w:rPr>
        <w:t>16</w:t>
      </w:r>
      <w:r>
        <w:fldChar w:fldCharType="end"/>
      </w:r>
      <w:r>
        <w:rPr>
          <w:lang w:val="en-US"/>
        </w:rPr>
        <w:t xml:space="preserve"> Hasil Pengujian Gambar Acak</w:t>
      </w:r>
      <w:bookmarkEnd w:id="25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402"/>
        <w:gridCol w:w="1517"/>
        <w:gridCol w:w="723"/>
        <w:gridCol w:w="1003"/>
      </w:tblGrid>
      <w:tr w:rsidR="007C5B18" w14:paraId="24BF6B96" w14:textId="1084615E" w:rsidTr="00191A8E">
        <w:trPr>
          <w:trHeight w:val="340"/>
        </w:trPr>
        <w:tc>
          <w:tcPr>
            <w:tcW w:w="0" w:type="auto"/>
          </w:tcPr>
          <w:p w14:paraId="4D1A0035" w14:textId="57A60431" w:rsidR="007C5B18" w:rsidRDefault="007C5B18" w:rsidP="00191A8E">
            <w:pPr>
              <w:pStyle w:val="pasal"/>
              <w:numPr>
                <w:ilvl w:val="0"/>
                <w:numId w:val="0"/>
              </w:numPr>
              <w:spacing w:line="240" w:lineRule="auto"/>
              <w:jc w:val="left"/>
            </w:pPr>
            <w:bookmarkStart w:id="259" w:name="_Hlk82368581"/>
            <w:r>
              <w:t>Pengujian ke</w:t>
            </w:r>
          </w:p>
        </w:tc>
        <w:tc>
          <w:tcPr>
            <w:tcW w:w="0" w:type="auto"/>
          </w:tcPr>
          <w:p w14:paraId="7986E012" w14:textId="3712826C" w:rsidR="007C5B18" w:rsidRDefault="007C5B18" w:rsidP="00191A8E">
            <w:pPr>
              <w:pStyle w:val="pasal"/>
              <w:numPr>
                <w:ilvl w:val="0"/>
                <w:numId w:val="0"/>
              </w:numPr>
              <w:spacing w:line="240" w:lineRule="auto"/>
              <w:jc w:val="left"/>
            </w:pPr>
            <w:r>
              <w:t>Id Pengguna</w:t>
            </w:r>
          </w:p>
        </w:tc>
        <w:tc>
          <w:tcPr>
            <w:tcW w:w="1517" w:type="dxa"/>
          </w:tcPr>
          <w:p w14:paraId="464F052E" w14:textId="1CF9B399" w:rsidR="007C5B18" w:rsidRDefault="007C5B18" w:rsidP="00191A8E">
            <w:pPr>
              <w:pStyle w:val="pasal"/>
              <w:numPr>
                <w:ilvl w:val="0"/>
                <w:numId w:val="0"/>
              </w:numPr>
              <w:spacing w:line="240" w:lineRule="auto"/>
              <w:jc w:val="left"/>
            </w:pPr>
            <w:r>
              <w:t>Hasil prediksi</w:t>
            </w:r>
          </w:p>
        </w:tc>
        <w:tc>
          <w:tcPr>
            <w:tcW w:w="550" w:type="dxa"/>
          </w:tcPr>
          <w:p w14:paraId="60868C40" w14:textId="62617BBD" w:rsidR="007C5B18" w:rsidRDefault="007C5B18" w:rsidP="00191A8E">
            <w:pPr>
              <w:pStyle w:val="pasal"/>
              <w:numPr>
                <w:ilvl w:val="0"/>
                <w:numId w:val="0"/>
              </w:numPr>
              <w:spacing w:line="240" w:lineRule="auto"/>
              <w:jc w:val="left"/>
            </w:pPr>
            <w:r>
              <w:t>Jarak</w:t>
            </w:r>
          </w:p>
        </w:tc>
        <w:tc>
          <w:tcPr>
            <w:tcW w:w="0" w:type="auto"/>
          </w:tcPr>
          <w:p w14:paraId="419805A6" w14:textId="177544EF" w:rsidR="007C5B18" w:rsidRDefault="007C5B18" w:rsidP="00191A8E">
            <w:pPr>
              <w:pStyle w:val="pasal"/>
              <w:numPr>
                <w:ilvl w:val="0"/>
                <w:numId w:val="0"/>
              </w:numPr>
              <w:spacing w:line="240" w:lineRule="auto"/>
              <w:jc w:val="left"/>
            </w:pPr>
            <w:r>
              <w:t>Prediksi</w:t>
            </w:r>
          </w:p>
        </w:tc>
      </w:tr>
      <w:tr w:rsidR="007C5B18" w14:paraId="36499638" w14:textId="001D9B7B" w:rsidTr="00191A8E">
        <w:trPr>
          <w:trHeight w:val="340"/>
        </w:trPr>
        <w:tc>
          <w:tcPr>
            <w:tcW w:w="0" w:type="auto"/>
          </w:tcPr>
          <w:p w14:paraId="5E8F2864" w14:textId="50BD4212" w:rsidR="007C5B18" w:rsidRDefault="007C5B18" w:rsidP="00191A8E">
            <w:pPr>
              <w:pStyle w:val="pasal"/>
              <w:numPr>
                <w:ilvl w:val="0"/>
                <w:numId w:val="0"/>
              </w:numPr>
              <w:spacing w:line="240" w:lineRule="auto"/>
              <w:jc w:val="left"/>
            </w:pPr>
            <w:r>
              <w:t>1</w:t>
            </w:r>
          </w:p>
        </w:tc>
        <w:tc>
          <w:tcPr>
            <w:tcW w:w="0" w:type="auto"/>
          </w:tcPr>
          <w:p w14:paraId="350D686F" w14:textId="23A4A611" w:rsidR="007C5B18" w:rsidRDefault="007C5B18" w:rsidP="00191A8E">
            <w:pPr>
              <w:pStyle w:val="pasal"/>
              <w:numPr>
                <w:ilvl w:val="0"/>
                <w:numId w:val="0"/>
              </w:numPr>
              <w:spacing w:line="240" w:lineRule="auto"/>
              <w:jc w:val="left"/>
            </w:pPr>
            <w:r>
              <w:t>Tidak diketahui</w:t>
            </w:r>
          </w:p>
        </w:tc>
        <w:tc>
          <w:tcPr>
            <w:tcW w:w="1517" w:type="dxa"/>
          </w:tcPr>
          <w:p w14:paraId="5E6C3793" w14:textId="3CAC5283" w:rsidR="007C5B18" w:rsidRDefault="007C5B18" w:rsidP="00191A8E">
            <w:pPr>
              <w:pStyle w:val="pasal"/>
              <w:numPr>
                <w:ilvl w:val="0"/>
                <w:numId w:val="0"/>
              </w:numPr>
              <w:spacing w:line="240" w:lineRule="auto"/>
              <w:jc w:val="left"/>
            </w:pPr>
            <w:r>
              <w:t>1</w:t>
            </w:r>
          </w:p>
        </w:tc>
        <w:tc>
          <w:tcPr>
            <w:tcW w:w="550" w:type="dxa"/>
          </w:tcPr>
          <w:p w14:paraId="789CE6A7" w14:textId="541626B5" w:rsidR="007C5B18" w:rsidRDefault="007C5B18" w:rsidP="00191A8E">
            <w:pPr>
              <w:pStyle w:val="pasal"/>
              <w:numPr>
                <w:ilvl w:val="0"/>
                <w:numId w:val="0"/>
              </w:numPr>
              <w:spacing w:line="240" w:lineRule="auto"/>
              <w:jc w:val="left"/>
            </w:pPr>
            <w:r>
              <w:t>89</w:t>
            </w:r>
          </w:p>
        </w:tc>
        <w:tc>
          <w:tcPr>
            <w:tcW w:w="0" w:type="auto"/>
          </w:tcPr>
          <w:p w14:paraId="0AE27FEC" w14:textId="3A446A0A" w:rsidR="007C5B18" w:rsidRDefault="007C5B18" w:rsidP="00191A8E">
            <w:pPr>
              <w:pStyle w:val="pasal"/>
              <w:numPr>
                <w:ilvl w:val="0"/>
                <w:numId w:val="0"/>
              </w:numPr>
              <w:spacing w:line="240" w:lineRule="auto"/>
              <w:jc w:val="left"/>
            </w:pPr>
            <w:r>
              <w:t>Salah</w:t>
            </w:r>
          </w:p>
        </w:tc>
      </w:tr>
      <w:tr w:rsidR="007C5B18" w14:paraId="1534F703" w14:textId="2E524A18" w:rsidTr="00191A8E">
        <w:trPr>
          <w:trHeight w:val="340"/>
        </w:trPr>
        <w:tc>
          <w:tcPr>
            <w:tcW w:w="0" w:type="auto"/>
          </w:tcPr>
          <w:p w14:paraId="4014BE6E" w14:textId="079C9033" w:rsidR="007C5B18" w:rsidRDefault="007C5B18" w:rsidP="00191A8E">
            <w:pPr>
              <w:pStyle w:val="pasal"/>
              <w:numPr>
                <w:ilvl w:val="0"/>
                <w:numId w:val="0"/>
              </w:numPr>
              <w:spacing w:line="240" w:lineRule="auto"/>
              <w:jc w:val="left"/>
            </w:pPr>
            <w:r>
              <w:t>2</w:t>
            </w:r>
          </w:p>
        </w:tc>
        <w:tc>
          <w:tcPr>
            <w:tcW w:w="0" w:type="auto"/>
          </w:tcPr>
          <w:p w14:paraId="76DA64DD" w14:textId="3A9176F7" w:rsidR="007C5B18" w:rsidRDefault="007C5B18" w:rsidP="00191A8E">
            <w:pPr>
              <w:pStyle w:val="pasal"/>
              <w:numPr>
                <w:ilvl w:val="0"/>
                <w:numId w:val="0"/>
              </w:numPr>
              <w:spacing w:line="240" w:lineRule="auto"/>
              <w:jc w:val="left"/>
            </w:pPr>
            <w:r>
              <w:t>Tidak diketahui</w:t>
            </w:r>
          </w:p>
        </w:tc>
        <w:tc>
          <w:tcPr>
            <w:tcW w:w="1517" w:type="dxa"/>
          </w:tcPr>
          <w:p w14:paraId="335C697F" w14:textId="21BA7C43" w:rsidR="007C5B18" w:rsidRDefault="007C5B18" w:rsidP="00191A8E">
            <w:pPr>
              <w:pStyle w:val="pasal"/>
              <w:numPr>
                <w:ilvl w:val="0"/>
                <w:numId w:val="0"/>
              </w:numPr>
              <w:spacing w:line="240" w:lineRule="auto"/>
              <w:jc w:val="left"/>
            </w:pPr>
            <w:r>
              <w:t>1</w:t>
            </w:r>
          </w:p>
        </w:tc>
        <w:tc>
          <w:tcPr>
            <w:tcW w:w="550" w:type="dxa"/>
          </w:tcPr>
          <w:p w14:paraId="7B4806AC" w14:textId="39723D91" w:rsidR="007C5B18" w:rsidRDefault="007C5B18" w:rsidP="00191A8E">
            <w:pPr>
              <w:pStyle w:val="pasal"/>
              <w:numPr>
                <w:ilvl w:val="0"/>
                <w:numId w:val="0"/>
              </w:numPr>
              <w:spacing w:line="240" w:lineRule="auto"/>
              <w:jc w:val="left"/>
            </w:pPr>
            <w:r>
              <w:t>113</w:t>
            </w:r>
          </w:p>
        </w:tc>
        <w:tc>
          <w:tcPr>
            <w:tcW w:w="0" w:type="auto"/>
          </w:tcPr>
          <w:p w14:paraId="25F135E8" w14:textId="0AAD9BC2" w:rsidR="007C5B18" w:rsidRDefault="007C5B18" w:rsidP="00191A8E">
            <w:pPr>
              <w:pStyle w:val="pasal"/>
              <w:numPr>
                <w:ilvl w:val="0"/>
                <w:numId w:val="0"/>
              </w:numPr>
              <w:spacing w:line="240" w:lineRule="auto"/>
              <w:jc w:val="left"/>
            </w:pPr>
            <w:r>
              <w:t>Salah</w:t>
            </w:r>
          </w:p>
        </w:tc>
      </w:tr>
      <w:tr w:rsidR="007C5B18" w14:paraId="345A64A7" w14:textId="31ADBC8B" w:rsidTr="00191A8E">
        <w:trPr>
          <w:trHeight w:val="340"/>
        </w:trPr>
        <w:tc>
          <w:tcPr>
            <w:tcW w:w="0" w:type="auto"/>
          </w:tcPr>
          <w:p w14:paraId="2BF4F1C0" w14:textId="1C5497F9" w:rsidR="007C5B18" w:rsidRDefault="007C5B18" w:rsidP="00191A8E">
            <w:pPr>
              <w:pStyle w:val="pasal"/>
              <w:numPr>
                <w:ilvl w:val="0"/>
                <w:numId w:val="0"/>
              </w:numPr>
              <w:spacing w:line="240" w:lineRule="auto"/>
              <w:jc w:val="left"/>
            </w:pPr>
            <w:r>
              <w:t>3</w:t>
            </w:r>
          </w:p>
        </w:tc>
        <w:tc>
          <w:tcPr>
            <w:tcW w:w="0" w:type="auto"/>
          </w:tcPr>
          <w:p w14:paraId="6EEB2D69" w14:textId="56AC6306" w:rsidR="007C5B18" w:rsidRDefault="007C5B18" w:rsidP="00191A8E">
            <w:pPr>
              <w:pStyle w:val="pasal"/>
              <w:numPr>
                <w:ilvl w:val="0"/>
                <w:numId w:val="0"/>
              </w:numPr>
              <w:spacing w:line="240" w:lineRule="auto"/>
              <w:jc w:val="left"/>
            </w:pPr>
            <w:r>
              <w:t>Tidak diketahui</w:t>
            </w:r>
          </w:p>
        </w:tc>
        <w:tc>
          <w:tcPr>
            <w:tcW w:w="1517" w:type="dxa"/>
          </w:tcPr>
          <w:p w14:paraId="4F3A0D1B" w14:textId="2E5FC8EE" w:rsidR="007C5B18" w:rsidRDefault="007C5B18" w:rsidP="00191A8E">
            <w:pPr>
              <w:pStyle w:val="pasal"/>
              <w:numPr>
                <w:ilvl w:val="0"/>
                <w:numId w:val="0"/>
              </w:numPr>
              <w:spacing w:line="240" w:lineRule="auto"/>
              <w:jc w:val="left"/>
            </w:pPr>
            <w:r>
              <w:t>-</w:t>
            </w:r>
          </w:p>
        </w:tc>
        <w:tc>
          <w:tcPr>
            <w:tcW w:w="550" w:type="dxa"/>
          </w:tcPr>
          <w:p w14:paraId="0115974F" w14:textId="2BAC0D95" w:rsidR="007C5B18" w:rsidRDefault="007C5B18" w:rsidP="00191A8E">
            <w:pPr>
              <w:pStyle w:val="pasal"/>
              <w:numPr>
                <w:ilvl w:val="0"/>
                <w:numId w:val="0"/>
              </w:numPr>
              <w:spacing w:line="240" w:lineRule="auto"/>
              <w:jc w:val="left"/>
            </w:pPr>
            <w:r>
              <w:t>-</w:t>
            </w:r>
          </w:p>
        </w:tc>
        <w:tc>
          <w:tcPr>
            <w:tcW w:w="0" w:type="auto"/>
          </w:tcPr>
          <w:p w14:paraId="7126E59D" w14:textId="6AAC6B49" w:rsidR="007C5B18" w:rsidRDefault="007C5B18" w:rsidP="00191A8E">
            <w:pPr>
              <w:pStyle w:val="pasal"/>
              <w:numPr>
                <w:ilvl w:val="0"/>
                <w:numId w:val="0"/>
              </w:numPr>
              <w:spacing w:line="240" w:lineRule="auto"/>
              <w:jc w:val="left"/>
            </w:pPr>
            <w:r>
              <w:t>benar</w:t>
            </w:r>
          </w:p>
        </w:tc>
      </w:tr>
      <w:tr w:rsidR="007C5B18" w14:paraId="2864EE69" w14:textId="7C43BAAB" w:rsidTr="00191A8E">
        <w:trPr>
          <w:trHeight w:val="340"/>
        </w:trPr>
        <w:tc>
          <w:tcPr>
            <w:tcW w:w="0" w:type="auto"/>
          </w:tcPr>
          <w:p w14:paraId="0AD421EE" w14:textId="7456DBB5" w:rsidR="007C5B18" w:rsidRDefault="007C5B18" w:rsidP="00191A8E">
            <w:pPr>
              <w:pStyle w:val="pasal"/>
              <w:numPr>
                <w:ilvl w:val="0"/>
                <w:numId w:val="0"/>
              </w:numPr>
              <w:spacing w:line="240" w:lineRule="auto"/>
              <w:jc w:val="left"/>
            </w:pPr>
            <w:r>
              <w:t>4</w:t>
            </w:r>
          </w:p>
        </w:tc>
        <w:tc>
          <w:tcPr>
            <w:tcW w:w="0" w:type="auto"/>
          </w:tcPr>
          <w:p w14:paraId="07265C7A" w14:textId="0291CCAC" w:rsidR="007C5B18" w:rsidRDefault="007C5B18" w:rsidP="00191A8E">
            <w:pPr>
              <w:pStyle w:val="pasal"/>
              <w:numPr>
                <w:ilvl w:val="0"/>
                <w:numId w:val="0"/>
              </w:numPr>
              <w:spacing w:line="240" w:lineRule="auto"/>
              <w:jc w:val="left"/>
            </w:pPr>
            <w:r>
              <w:t>2</w:t>
            </w:r>
          </w:p>
        </w:tc>
        <w:tc>
          <w:tcPr>
            <w:tcW w:w="1517" w:type="dxa"/>
          </w:tcPr>
          <w:p w14:paraId="65B66835" w14:textId="2E659729" w:rsidR="007C5B18" w:rsidRDefault="007C5B18" w:rsidP="00191A8E">
            <w:pPr>
              <w:pStyle w:val="pasal"/>
              <w:numPr>
                <w:ilvl w:val="0"/>
                <w:numId w:val="0"/>
              </w:numPr>
              <w:spacing w:line="240" w:lineRule="auto"/>
              <w:jc w:val="left"/>
            </w:pPr>
            <w:r>
              <w:t>2</w:t>
            </w:r>
          </w:p>
        </w:tc>
        <w:tc>
          <w:tcPr>
            <w:tcW w:w="550" w:type="dxa"/>
          </w:tcPr>
          <w:p w14:paraId="21C89E12" w14:textId="754AD4F1" w:rsidR="007C5B18" w:rsidRDefault="007C5B18" w:rsidP="00191A8E">
            <w:pPr>
              <w:pStyle w:val="pasal"/>
              <w:numPr>
                <w:ilvl w:val="0"/>
                <w:numId w:val="0"/>
              </w:numPr>
              <w:spacing w:line="240" w:lineRule="auto"/>
              <w:jc w:val="left"/>
            </w:pPr>
            <w:r>
              <w:t>121</w:t>
            </w:r>
          </w:p>
        </w:tc>
        <w:tc>
          <w:tcPr>
            <w:tcW w:w="0" w:type="auto"/>
          </w:tcPr>
          <w:p w14:paraId="4D5D39AA" w14:textId="47DFDC6D" w:rsidR="007C5B18" w:rsidRDefault="007C5B18" w:rsidP="00191A8E">
            <w:pPr>
              <w:pStyle w:val="pasal"/>
              <w:numPr>
                <w:ilvl w:val="0"/>
                <w:numId w:val="0"/>
              </w:numPr>
              <w:spacing w:line="240" w:lineRule="auto"/>
              <w:jc w:val="left"/>
            </w:pPr>
            <w:r>
              <w:t>Benar</w:t>
            </w:r>
          </w:p>
        </w:tc>
      </w:tr>
      <w:tr w:rsidR="007C5B18" w14:paraId="46949AA2" w14:textId="0C7A1F3B" w:rsidTr="00191A8E">
        <w:trPr>
          <w:trHeight w:val="340"/>
        </w:trPr>
        <w:tc>
          <w:tcPr>
            <w:tcW w:w="0" w:type="auto"/>
          </w:tcPr>
          <w:p w14:paraId="431AEBC4" w14:textId="4337AE0F" w:rsidR="007C5B18" w:rsidRDefault="007C5B18" w:rsidP="00191A8E">
            <w:pPr>
              <w:pStyle w:val="pasal"/>
              <w:numPr>
                <w:ilvl w:val="0"/>
                <w:numId w:val="0"/>
              </w:numPr>
              <w:spacing w:line="240" w:lineRule="auto"/>
              <w:jc w:val="left"/>
            </w:pPr>
            <w:r>
              <w:t>5</w:t>
            </w:r>
          </w:p>
        </w:tc>
        <w:tc>
          <w:tcPr>
            <w:tcW w:w="0" w:type="auto"/>
          </w:tcPr>
          <w:p w14:paraId="7AD38BD3" w14:textId="52D828DF" w:rsidR="007C5B18" w:rsidRDefault="007C5B18" w:rsidP="00191A8E">
            <w:pPr>
              <w:pStyle w:val="pasal"/>
              <w:numPr>
                <w:ilvl w:val="0"/>
                <w:numId w:val="0"/>
              </w:numPr>
              <w:spacing w:line="240" w:lineRule="auto"/>
              <w:jc w:val="left"/>
            </w:pPr>
            <w:r>
              <w:t>1</w:t>
            </w:r>
          </w:p>
        </w:tc>
        <w:tc>
          <w:tcPr>
            <w:tcW w:w="1517" w:type="dxa"/>
          </w:tcPr>
          <w:p w14:paraId="20A824C0" w14:textId="49A4CEA6" w:rsidR="007C5B18" w:rsidRDefault="007C5B18" w:rsidP="00191A8E">
            <w:pPr>
              <w:pStyle w:val="pasal"/>
              <w:numPr>
                <w:ilvl w:val="0"/>
                <w:numId w:val="0"/>
              </w:numPr>
              <w:spacing w:line="240" w:lineRule="auto"/>
              <w:jc w:val="left"/>
            </w:pPr>
            <w:r>
              <w:t>1</w:t>
            </w:r>
          </w:p>
        </w:tc>
        <w:tc>
          <w:tcPr>
            <w:tcW w:w="550" w:type="dxa"/>
          </w:tcPr>
          <w:p w14:paraId="6D96A068" w14:textId="42B6436A" w:rsidR="007C5B18" w:rsidRDefault="007C5B18" w:rsidP="00191A8E">
            <w:pPr>
              <w:pStyle w:val="pasal"/>
              <w:numPr>
                <w:ilvl w:val="0"/>
                <w:numId w:val="0"/>
              </w:numPr>
              <w:spacing w:line="240" w:lineRule="auto"/>
              <w:jc w:val="left"/>
            </w:pPr>
            <w:r>
              <w:t>97</w:t>
            </w:r>
          </w:p>
        </w:tc>
        <w:tc>
          <w:tcPr>
            <w:tcW w:w="0" w:type="auto"/>
          </w:tcPr>
          <w:p w14:paraId="440CC033" w14:textId="2D5FAB6B" w:rsidR="007C5B18" w:rsidRDefault="007C5B18" w:rsidP="00191A8E">
            <w:pPr>
              <w:pStyle w:val="pasal"/>
              <w:numPr>
                <w:ilvl w:val="0"/>
                <w:numId w:val="0"/>
              </w:numPr>
              <w:spacing w:line="240" w:lineRule="auto"/>
              <w:jc w:val="left"/>
            </w:pPr>
            <w:r>
              <w:t>Benar</w:t>
            </w:r>
          </w:p>
        </w:tc>
      </w:tr>
      <w:tr w:rsidR="007C5B18" w14:paraId="6B69C930" w14:textId="38362CFC" w:rsidTr="00191A8E">
        <w:trPr>
          <w:trHeight w:val="340"/>
        </w:trPr>
        <w:tc>
          <w:tcPr>
            <w:tcW w:w="0" w:type="auto"/>
          </w:tcPr>
          <w:p w14:paraId="4DFD2592" w14:textId="4A1D404D" w:rsidR="007C5B18" w:rsidRDefault="007C5B18" w:rsidP="00191A8E">
            <w:pPr>
              <w:pStyle w:val="pasal"/>
              <w:numPr>
                <w:ilvl w:val="0"/>
                <w:numId w:val="0"/>
              </w:numPr>
              <w:spacing w:line="240" w:lineRule="auto"/>
              <w:jc w:val="left"/>
            </w:pPr>
            <w:r>
              <w:t>6</w:t>
            </w:r>
          </w:p>
        </w:tc>
        <w:tc>
          <w:tcPr>
            <w:tcW w:w="0" w:type="auto"/>
          </w:tcPr>
          <w:p w14:paraId="03974163" w14:textId="24CBC828" w:rsidR="007C5B18" w:rsidRDefault="007C5B18" w:rsidP="00191A8E">
            <w:pPr>
              <w:pStyle w:val="pasal"/>
              <w:numPr>
                <w:ilvl w:val="0"/>
                <w:numId w:val="0"/>
              </w:numPr>
              <w:spacing w:line="240" w:lineRule="auto"/>
              <w:jc w:val="left"/>
            </w:pPr>
            <w:r>
              <w:t>Tidak diketahui</w:t>
            </w:r>
          </w:p>
        </w:tc>
        <w:tc>
          <w:tcPr>
            <w:tcW w:w="1517" w:type="dxa"/>
          </w:tcPr>
          <w:p w14:paraId="5CB4234B" w14:textId="38CA6699" w:rsidR="007C5B18" w:rsidRDefault="007C5B18" w:rsidP="00191A8E">
            <w:pPr>
              <w:pStyle w:val="pasal"/>
              <w:numPr>
                <w:ilvl w:val="0"/>
                <w:numId w:val="0"/>
              </w:numPr>
              <w:spacing w:line="240" w:lineRule="auto"/>
              <w:jc w:val="left"/>
            </w:pPr>
            <w:r>
              <w:t>1</w:t>
            </w:r>
          </w:p>
        </w:tc>
        <w:tc>
          <w:tcPr>
            <w:tcW w:w="550" w:type="dxa"/>
          </w:tcPr>
          <w:p w14:paraId="05BAD428" w14:textId="60DC3013" w:rsidR="007C5B18" w:rsidRDefault="007C5B18" w:rsidP="00191A8E">
            <w:pPr>
              <w:pStyle w:val="pasal"/>
              <w:numPr>
                <w:ilvl w:val="0"/>
                <w:numId w:val="0"/>
              </w:numPr>
              <w:spacing w:line="240" w:lineRule="auto"/>
              <w:jc w:val="left"/>
            </w:pPr>
            <w:r>
              <w:t>78</w:t>
            </w:r>
          </w:p>
        </w:tc>
        <w:tc>
          <w:tcPr>
            <w:tcW w:w="0" w:type="auto"/>
          </w:tcPr>
          <w:p w14:paraId="11688BD4" w14:textId="360CC019" w:rsidR="007C5B18" w:rsidRDefault="007C5B18" w:rsidP="00191A8E">
            <w:pPr>
              <w:pStyle w:val="pasal"/>
              <w:numPr>
                <w:ilvl w:val="0"/>
                <w:numId w:val="0"/>
              </w:numPr>
              <w:spacing w:line="240" w:lineRule="auto"/>
              <w:jc w:val="left"/>
            </w:pPr>
            <w:r>
              <w:t>Salah</w:t>
            </w:r>
          </w:p>
        </w:tc>
      </w:tr>
      <w:tr w:rsidR="007C5B18" w14:paraId="141A7563" w14:textId="72C8F40B" w:rsidTr="00191A8E">
        <w:trPr>
          <w:trHeight w:val="340"/>
        </w:trPr>
        <w:tc>
          <w:tcPr>
            <w:tcW w:w="0" w:type="auto"/>
          </w:tcPr>
          <w:p w14:paraId="54581B4A" w14:textId="5F38B56B" w:rsidR="007C5B18" w:rsidRDefault="007C5B18" w:rsidP="00191A8E">
            <w:pPr>
              <w:pStyle w:val="pasal"/>
              <w:numPr>
                <w:ilvl w:val="0"/>
                <w:numId w:val="0"/>
              </w:numPr>
              <w:spacing w:line="240" w:lineRule="auto"/>
              <w:jc w:val="left"/>
            </w:pPr>
            <w:r>
              <w:t>7</w:t>
            </w:r>
          </w:p>
        </w:tc>
        <w:tc>
          <w:tcPr>
            <w:tcW w:w="0" w:type="auto"/>
          </w:tcPr>
          <w:p w14:paraId="531BD29A" w14:textId="3D42A937" w:rsidR="007C5B18" w:rsidRDefault="007C5B18" w:rsidP="00191A8E">
            <w:pPr>
              <w:pStyle w:val="pasal"/>
              <w:numPr>
                <w:ilvl w:val="0"/>
                <w:numId w:val="0"/>
              </w:numPr>
              <w:spacing w:line="240" w:lineRule="auto"/>
              <w:jc w:val="left"/>
            </w:pPr>
            <w:r>
              <w:t>1</w:t>
            </w:r>
          </w:p>
        </w:tc>
        <w:tc>
          <w:tcPr>
            <w:tcW w:w="1517" w:type="dxa"/>
          </w:tcPr>
          <w:p w14:paraId="6D6B4D49" w14:textId="41626C43" w:rsidR="007C5B18" w:rsidRDefault="007C5B18" w:rsidP="00191A8E">
            <w:pPr>
              <w:pStyle w:val="pasal"/>
              <w:numPr>
                <w:ilvl w:val="0"/>
                <w:numId w:val="0"/>
              </w:numPr>
              <w:spacing w:line="240" w:lineRule="auto"/>
              <w:jc w:val="left"/>
            </w:pPr>
            <w:r>
              <w:t>1</w:t>
            </w:r>
          </w:p>
        </w:tc>
        <w:tc>
          <w:tcPr>
            <w:tcW w:w="550" w:type="dxa"/>
          </w:tcPr>
          <w:p w14:paraId="4880E693" w14:textId="6A342DEB" w:rsidR="007C5B18" w:rsidRDefault="007C5B18" w:rsidP="00191A8E">
            <w:pPr>
              <w:pStyle w:val="pasal"/>
              <w:numPr>
                <w:ilvl w:val="0"/>
                <w:numId w:val="0"/>
              </w:numPr>
              <w:spacing w:line="240" w:lineRule="auto"/>
              <w:jc w:val="left"/>
            </w:pPr>
            <w:r>
              <w:t>76</w:t>
            </w:r>
          </w:p>
        </w:tc>
        <w:tc>
          <w:tcPr>
            <w:tcW w:w="0" w:type="auto"/>
          </w:tcPr>
          <w:p w14:paraId="22473465" w14:textId="1DC48F99" w:rsidR="007C5B18" w:rsidRDefault="007C5B18" w:rsidP="00191A8E">
            <w:pPr>
              <w:pStyle w:val="pasal"/>
              <w:numPr>
                <w:ilvl w:val="0"/>
                <w:numId w:val="0"/>
              </w:numPr>
              <w:spacing w:line="240" w:lineRule="auto"/>
              <w:jc w:val="left"/>
            </w:pPr>
            <w:r>
              <w:t>Benar</w:t>
            </w:r>
          </w:p>
        </w:tc>
      </w:tr>
      <w:tr w:rsidR="007C5B18" w14:paraId="3EC16FE4" w14:textId="20B1DDD6" w:rsidTr="00191A8E">
        <w:trPr>
          <w:trHeight w:val="340"/>
        </w:trPr>
        <w:tc>
          <w:tcPr>
            <w:tcW w:w="0" w:type="auto"/>
          </w:tcPr>
          <w:p w14:paraId="3DAA02E5" w14:textId="1DEE5160" w:rsidR="007C5B18" w:rsidRDefault="007C5B18" w:rsidP="00191A8E">
            <w:pPr>
              <w:pStyle w:val="pasal"/>
              <w:numPr>
                <w:ilvl w:val="0"/>
                <w:numId w:val="0"/>
              </w:numPr>
              <w:spacing w:line="240" w:lineRule="auto"/>
              <w:jc w:val="left"/>
            </w:pPr>
            <w:r>
              <w:t>8</w:t>
            </w:r>
          </w:p>
        </w:tc>
        <w:tc>
          <w:tcPr>
            <w:tcW w:w="0" w:type="auto"/>
          </w:tcPr>
          <w:p w14:paraId="3E3DE33C" w14:textId="6ED27EE3" w:rsidR="007C5B18" w:rsidRDefault="007C5B18" w:rsidP="00191A8E">
            <w:pPr>
              <w:pStyle w:val="pasal"/>
              <w:numPr>
                <w:ilvl w:val="0"/>
                <w:numId w:val="0"/>
              </w:numPr>
              <w:spacing w:line="240" w:lineRule="auto"/>
              <w:jc w:val="left"/>
            </w:pPr>
            <w:r>
              <w:t>2</w:t>
            </w:r>
          </w:p>
        </w:tc>
        <w:tc>
          <w:tcPr>
            <w:tcW w:w="1517" w:type="dxa"/>
          </w:tcPr>
          <w:p w14:paraId="674338AE" w14:textId="1C5AC799" w:rsidR="007C5B18" w:rsidRDefault="007C5B18" w:rsidP="00191A8E">
            <w:pPr>
              <w:pStyle w:val="pasal"/>
              <w:numPr>
                <w:ilvl w:val="0"/>
                <w:numId w:val="0"/>
              </w:numPr>
              <w:spacing w:line="240" w:lineRule="auto"/>
              <w:jc w:val="left"/>
            </w:pPr>
            <w:r>
              <w:t>2</w:t>
            </w:r>
          </w:p>
        </w:tc>
        <w:tc>
          <w:tcPr>
            <w:tcW w:w="550" w:type="dxa"/>
          </w:tcPr>
          <w:p w14:paraId="18E25AC8" w14:textId="368DC469" w:rsidR="007C5B18" w:rsidRDefault="007C5B18" w:rsidP="00191A8E">
            <w:pPr>
              <w:pStyle w:val="pasal"/>
              <w:numPr>
                <w:ilvl w:val="0"/>
                <w:numId w:val="0"/>
              </w:numPr>
              <w:spacing w:line="240" w:lineRule="auto"/>
              <w:jc w:val="left"/>
            </w:pPr>
            <w:r>
              <w:t>117</w:t>
            </w:r>
          </w:p>
        </w:tc>
        <w:tc>
          <w:tcPr>
            <w:tcW w:w="0" w:type="auto"/>
          </w:tcPr>
          <w:p w14:paraId="629817BB" w14:textId="708D3EC8" w:rsidR="007C5B18" w:rsidRDefault="007C5B18" w:rsidP="00191A8E">
            <w:pPr>
              <w:pStyle w:val="pasal"/>
              <w:numPr>
                <w:ilvl w:val="0"/>
                <w:numId w:val="0"/>
              </w:numPr>
              <w:spacing w:line="240" w:lineRule="auto"/>
              <w:jc w:val="left"/>
            </w:pPr>
            <w:r>
              <w:t>Benar</w:t>
            </w:r>
          </w:p>
        </w:tc>
      </w:tr>
      <w:tr w:rsidR="007C5B18" w14:paraId="23069350" w14:textId="7FD35B96" w:rsidTr="00191A8E">
        <w:trPr>
          <w:trHeight w:val="340"/>
        </w:trPr>
        <w:tc>
          <w:tcPr>
            <w:tcW w:w="0" w:type="auto"/>
          </w:tcPr>
          <w:p w14:paraId="5B10BE2C" w14:textId="4E4E3C54" w:rsidR="007C5B18" w:rsidRDefault="007C5B18" w:rsidP="00191A8E">
            <w:pPr>
              <w:pStyle w:val="pasal"/>
              <w:numPr>
                <w:ilvl w:val="0"/>
                <w:numId w:val="0"/>
              </w:numPr>
              <w:spacing w:line="240" w:lineRule="auto"/>
              <w:jc w:val="left"/>
            </w:pPr>
            <w:r>
              <w:t>9</w:t>
            </w:r>
          </w:p>
        </w:tc>
        <w:tc>
          <w:tcPr>
            <w:tcW w:w="0" w:type="auto"/>
          </w:tcPr>
          <w:p w14:paraId="2C5C7AF9" w14:textId="77B4B394" w:rsidR="007C5B18" w:rsidRDefault="007C5B18" w:rsidP="00191A8E">
            <w:pPr>
              <w:pStyle w:val="pasal"/>
              <w:numPr>
                <w:ilvl w:val="0"/>
                <w:numId w:val="0"/>
              </w:numPr>
              <w:spacing w:line="240" w:lineRule="auto"/>
              <w:jc w:val="left"/>
            </w:pPr>
            <w:r>
              <w:t>1</w:t>
            </w:r>
          </w:p>
        </w:tc>
        <w:tc>
          <w:tcPr>
            <w:tcW w:w="1517" w:type="dxa"/>
          </w:tcPr>
          <w:p w14:paraId="72E665E4" w14:textId="6A5A20E3" w:rsidR="007C5B18" w:rsidRDefault="007C5B18" w:rsidP="00191A8E">
            <w:pPr>
              <w:pStyle w:val="pasal"/>
              <w:numPr>
                <w:ilvl w:val="0"/>
                <w:numId w:val="0"/>
              </w:numPr>
              <w:spacing w:line="240" w:lineRule="auto"/>
              <w:jc w:val="left"/>
            </w:pPr>
            <w:r>
              <w:t>-</w:t>
            </w:r>
          </w:p>
        </w:tc>
        <w:tc>
          <w:tcPr>
            <w:tcW w:w="550" w:type="dxa"/>
          </w:tcPr>
          <w:p w14:paraId="0BDFC7F4" w14:textId="1EAC8281" w:rsidR="007C5B18" w:rsidRDefault="007C5B18" w:rsidP="00191A8E">
            <w:pPr>
              <w:pStyle w:val="pasal"/>
              <w:numPr>
                <w:ilvl w:val="0"/>
                <w:numId w:val="0"/>
              </w:numPr>
              <w:spacing w:line="240" w:lineRule="auto"/>
              <w:jc w:val="left"/>
            </w:pPr>
            <w:r>
              <w:t>-</w:t>
            </w:r>
          </w:p>
        </w:tc>
        <w:tc>
          <w:tcPr>
            <w:tcW w:w="0" w:type="auto"/>
          </w:tcPr>
          <w:p w14:paraId="6A6D96F4" w14:textId="0219C5B3" w:rsidR="007C5B18" w:rsidRDefault="007C5B18" w:rsidP="00191A8E">
            <w:pPr>
              <w:pStyle w:val="pasal"/>
              <w:numPr>
                <w:ilvl w:val="0"/>
                <w:numId w:val="0"/>
              </w:numPr>
              <w:spacing w:line="240" w:lineRule="auto"/>
              <w:jc w:val="left"/>
            </w:pPr>
            <w:r>
              <w:t>Salah</w:t>
            </w:r>
          </w:p>
        </w:tc>
      </w:tr>
      <w:tr w:rsidR="007C5B18" w14:paraId="7338F07B" w14:textId="09450C73" w:rsidTr="00191A8E">
        <w:trPr>
          <w:trHeight w:val="340"/>
        </w:trPr>
        <w:tc>
          <w:tcPr>
            <w:tcW w:w="0" w:type="auto"/>
          </w:tcPr>
          <w:p w14:paraId="1ADF6AD4" w14:textId="31F48F13" w:rsidR="007C5B18" w:rsidRDefault="007C5B18" w:rsidP="00191A8E">
            <w:pPr>
              <w:pStyle w:val="pasal"/>
              <w:numPr>
                <w:ilvl w:val="0"/>
                <w:numId w:val="0"/>
              </w:numPr>
              <w:spacing w:line="240" w:lineRule="auto"/>
              <w:jc w:val="left"/>
            </w:pPr>
            <w:r>
              <w:t>10</w:t>
            </w:r>
          </w:p>
        </w:tc>
        <w:tc>
          <w:tcPr>
            <w:tcW w:w="0" w:type="auto"/>
          </w:tcPr>
          <w:p w14:paraId="08120090" w14:textId="0EF0D60F" w:rsidR="007C5B18" w:rsidRDefault="007C5B18" w:rsidP="00191A8E">
            <w:pPr>
              <w:pStyle w:val="pasal"/>
              <w:numPr>
                <w:ilvl w:val="0"/>
                <w:numId w:val="0"/>
              </w:numPr>
              <w:spacing w:line="240" w:lineRule="auto"/>
              <w:jc w:val="left"/>
            </w:pPr>
            <w:r>
              <w:t>Tidak diketahui</w:t>
            </w:r>
          </w:p>
        </w:tc>
        <w:tc>
          <w:tcPr>
            <w:tcW w:w="1517" w:type="dxa"/>
          </w:tcPr>
          <w:p w14:paraId="35AC5AF9" w14:textId="4850C2E8" w:rsidR="007C5B18" w:rsidRDefault="007C5B18" w:rsidP="00191A8E">
            <w:pPr>
              <w:pStyle w:val="pasal"/>
              <w:numPr>
                <w:ilvl w:val="0"/>
                <w:numId w:val="0"/>
              </w:numPr>
              <w:spacing w:line="240" w:lineRule="auto"/>
              <w:jc w:val="left"/>
            </w:pPr>
            <w:r>
              <w:t>1</w:t>
            </w:r>
          </w:p>
        </w:tc>
        <w:tc>
          <w:tcPr>
            <w:tcW w:w="550" w:type="dxa"/>
          </w:tcPr>
          <w:p w14:paraId="302AC0F3" w14:textId="33A4B5B7" w:rsidR="007C5B18" w:rsidRDefault="007C5B18" w:rsidP="00191A8E">
            <w:pPr>
              <w:pStyle w:val="pasal"/>
              <w:numPr>
                <w:ilvl w:val="0"/>
                <w:numId w:val="0"/>
              </w:numPr>
              <w:spacing w:line="240" w:lineRule="auto"/>
              <w:jc w:val="left"/>
            </w:pPr>
            <w:r>
              <w:t>83</w:t>
            </w:r>
          </w:p>
        </w:tc>
        <w:tc>
          <w:tcPr>
            <w:tcW w:w="0" w:type="auto"/>
          </w:tcPr>
          <w:p w14:paraId="38FB4A48" w14:textId="7B9530AB" w:rsidR="007C5B18" w:rsidRDefault="007C5B18" w:rsidP="00191A8E">
            <w:pPr>
              <w:pStyle w:val="pasal"/>
              <w:numPr>
                <w:ilvl w:val="0"/>
                <w:numId w:val="0"/>
              </w:numPr>
              <w:spacing w:line="240" w:lineRule="auto"/>
              <w:jc w:val="left"/>
            </w:pPr>
            <w:r>
              <w:t>Salah</w:t>
            </w:r>
          </w:p>
        </w:tc>
      </w:tr>
      <w:tr w:rsidR="00212252" w14:paraId="76E8E179" w14:textId="77777777" w:rsidTr="00191A8E">
        <w:trPr>
          <w:trHeight w:val="340"/>
        </w:trPr>
        <w:tc>
          <w:tcPr>
            <w:tcW w:w="0" w:type="auto"/>
          </w:tcPr>
          <w:p w14:paraId="4BF0D232" w14:textId="5138199A" w:rsidR="00212252" w:rsidRDefault="00212252" w:rsidP="00191A8E">
            <w:pPr>
              <w:pStyle w:val="pasal"/>
              <w:numPr>
                <w:ilvl w:val="0"/>
                <w:numId w:val="0"/>
              </w:numPr>
              <w:spacing w:line="240" w:lineRule="auto"/>
              <w:jc w:val="left"/>
            </w:pPr>
            <w:r>
              <w:t>…</w:t>
            </w:r>
          </w:p>
        </w:tc>
        <w:tc>
          <w:tcPr>
            <w:tcW w:w="0" w:type="auto"/>
          </w:tcPr>
          <w:p w14:paraId="70BCB27C" w14:textId="20619859" w:rsidR="00212252" w:rsidRDefault="00212252" w:rsidP="00191A8E">
            <w:pPr>
              <w:pStyle w:val="pasal"/>
              <w:numPr>
                <w:ilvl w:val="0"/>
                <w:numId w:val="0"/>
              </w:numPr>
              <w:spacing w:line="240" w:lineRule="auto"/>
              <w:jc w:val="left"/>
            </w:pPr>
            <w:r>
              <w:t>…</w:t>
            </w:r>
          </w:p>
        </w:tc>
        <w:tc>
          <w:tcPr>
            <w:tcW w:w="1517" w:type="dxa"/>
          </w:tcPr>
          <w:p w14:paraId="12183596" w14:textId="233225D1" w:rsidR="00212252" w:rsidRDefault="00212252" w:rsidP="00191A8E">
            <w:pPr>
              <w:pStyle w:val="pasal"/>
              <w:numPr>
                <w:ilvl w:val="0"/>
                <w:numId w:val="0"/>
              </w:numPr>
              <w:spacing w:line="240" w:lineRule="auto"/>
              <w:jc w:val="left"/>
            </w:pPr>
            <w:r>
              <w:t>…</w:t>
            </w:r>
          </w:p>
        </w:tc>
        <w:tc>
          <w:tcPr>
            <w:tcW w:w="550" w:type="dxa"/>
          </w:tcPr>
          <w:p w14:paraId="45CC7CC1" w14:textId="2F8E4E1D" w:rsidR="00212252" w:rsidRDefault="00212252" w:rsidP="00191A8E">
            <w:pPr>
              <w:pStyle w:val="pasal"/>
              <w:numPr>
                <w:ilvl w:val="0"/>
                <w:numId w:val="0"/>
              </w:numPr>
              <w:spacing w:line="240" w:lineRule="auto"/>
              <w:jc w:val="left"/>
            </w:pPr>
            <w:r>
              <w:t>…</w:t>
            </w:r>
          </w:p>
        </w:tc>
        <w:tc>
          <w:tcPr>
            <w:tcW w:w="0" w:type="auto"/>
          </w:tcPr>
          <w:p w14:paraId="50DAD9F8" w14:textId="1B5F5540" w:rsidR="00212252" w:rsidRDefault="00212252" w:rsidP="00191A8E">
            <w:pPr>
              <w:pStyle w:val="pasal"/>
              <w:numPr>
                <w:ilvl w:val="0"/>
                <w:numId w:val="0"/>
              </w:numPr>
              <w:spacing w:line="240" w:lineRule="auto"/>
              <w:jc w:val="left"/>
            </w:pPr>
            <w:r>
              <w:t>…</w:t>
            </w:r>
          </w:p>
        </w:tc>
      </w:tr>
      <w:tr w:rsidR="00974C37" w14:paraId="62A1F644" w14:textId="77777777" w:rsidTr="00191A8E">
        <w:trPr>
          <w:trHeight w:val="340"/>
        </w:trPr>
        <w:tc>
          <w:tcPr>
            <w:tcW w:w="0" w:type="auto"/>
          </w:tcPr>
          <w:p w14:paraId="35A53B62" w14:textId="70B81522" w:rsidR="00974C37" w:rsidRDefault="00974C37" w:rsidP="00191A8E">
            <w:pPr>
              <w:pStyle w:val="pasal"/>
              <w:numPr>
                <w:ilvl w:val="0"/>
                <w:numId w:val="0"/>
              </w:numPr>
              <w:spacing w:line="240" w:lineRule="auto"/>
              <w:jc w:val="left"/>
            </w:pPr>
            <w:r>
              <w:t>50</w:t>
            </w:r>
          </w:p>
        </w:tc>
        <w:tc>
          <w:tcPr>
            <w:tcW w:w="0" w:type="auto"/>
          </w:tcPr>
          <w:p w14:paraId="1EE3E124" w14:textId="03B5061D" w:rsidR="00974C37" w:rsidRDefault="00974C37" w:rsidP="00191A8E">
            <w:pPr>
              <w:pStyle w:val="pasal"/>
              <w:numPr>
                <w:ilvl w:val="0"/>
                <w:numId w:val="0"/>
              </w:numPr>
              <w:spacing w:line="240" w:lineRule="auto"/>
              <w:jc w:val="left"/>
            </w:pPr>
            <w:r>
              <w:t>Tidak diketahui</w:t>
            </w:r>
          </w:p>
        </w:tc>
        <w:tc>
          <w:tcPr>
            <w:tcW w:w="1517" w:type="dxa"/>
          </w:tcPr>
          <w:p w14:paraId="2740E0F2" w14:textId="52B82627" w:rsidR="00974C37" w:rsidRDefault="00974C37" w:rsidP="00191A8E">
            <w:pPr>
              <w:pStyle w:val="pasal"/>
              <w:numPr>
                <w:ilvl w:val="0"/>
                <w:numId w:val="0"/>
              </w:numPr>
              <w:spacing w:line="240" w:lineRule="auto"/>
              <w:jc w:val="left"/>
            </w:pPr>
            <w:r>
              <w:t>1</w:t>
            </w:r>
          </w:p>
        </w:tc>
        <w:tc>
          <w:tcPr>
            <w:tcW w:w="550" w:type="dxa"/>
          </w:tcPr>
          <w:p w14:paraId="7F026699" w14:textId="6B92AFEC" w:rsidR="00974C37" w:rsidRDefault="00974C37" w:rsidP="00191A8E">
            <w:pPr>
              <w:pStyle w:val="pasal"/>
              <w:numPr>
                <w:ilvl w:val="0"/>
                <w:numId w:val="0"/>
              </w:numPr>
              <w:spacing w:line="240" w:lineRule="auto"/>
              <w:jc w:val="left"/>
            </w:pPr>
            <w:r>
              <w:t>132</w:t>
            </w:r>
          </w:p>
        </w:tc>
        <w:tc>
          <w:tcPr>
            <w:tcW w:w="0" w:type="auto"/>
          </w:tcPr>
          <w:p w14:paraId="1A26EEC0" w14:textId="2CF1594C" w:rsidR="00974C37" w:rsidRDefault="00974C37" w:rsidP="00191A8E">
            <w:pPr>
              <w:pStyle w:val="pasal"/>
              <w:numPr>
                <w:ilvl w:val="0"/>
                <w:numId w:val="0"/>
              </w:numPr>
              <w:spacing w:line="240" w:lineRule="auto"/>
              <w:jc w:val="left"/>
            </w:pPr>
            <w:r>
              <w:t>Salah</w:t>
            </w:r>
          </w:p>
        </w:tc>
      </w:tr>
    </w:tbl>
    <w:bookmarkEnd w:id="259"/>
    <w:p w14:paraId="375CDE12" w14:textId="5B4A46D2" w:rsidR="00B97F97" w:rsidRDefault="004B689D" w:rsidP="00A423C5">
      <w:pPr>
        <w:pStyle w:val="pasal"/>
        <w:numPr>
          <w:ilvl w:val="0"/>
          <w:numId w:val="0"/>
        </w:numPr>
        <w:spacing w:after="0"/>
        <w:ind w:left="1985"/>
      </w:pPr>
      <w:r>
        <w:t>*Tabel selengkapnya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60" w:name="_Hlk82368330"/>
      <w:r w:rsidRPr="0087717C">
        <w:rPr>
          <w:rFonts w:ascii="Times New Roman" w:hAnsi="Times New Roman"/>
          <w:iCs/>
          <w:sz w:val="24"/>
          <w:lang w:val="en-US"/>
        </w:rPr>
        <w:t>Keterangan:</w:t>
      </w:r>
    </w:p>
    <w:p w14:paraId="7CE3EB46" w14:textId="77777777" w:rsid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4EC5E745" w14:textId="77777777"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lastRenderedPageBreak/>
        <w:t>Jika hasil prediksi kosong, maka saat pengujian tidak ada wajah yang terdeteksi.</w:t>
      </w:r>
    </w:p>
    <w:bookmarkEnd w:id="260"/>
    <w:p w14:paraId="2699A286" w14:textId="2FB80E70" w:rsidR="004B689D" w:rsidRDefault="00A423C5" w:rsidP="001735D9">
      <w:pPr>
        <w:pStyle w:val="pasal"/>
        <w:numPr>
          <w:ilvl w:val="0"/>
          <w:numId w:val="0"/>
        </w:numPr>
        <w:ind w:left="1701"/>
      </w:pPr>
      <w:r>
        <w:t xml:space="preserve">Dari proses pengujian pada Tabel 4.16 terlihat bahwa banyak dari pengujian yang tidak diketahui id pengguna menghasilkan hasil </w:t>
      </w:r>
      <w:r w:rsidR="004E3EB4">
        <w:t xml:space="preserve">pada </w:t>
      </w:r>
      <w:r>
        <w:t>prediksi. Hal ini dikarenakan sistem hanya memperhitungkan jarak dari wajah pengguna dengan model, jadi model tidak bisa membedakan mana wajah yang sudah dilatih dan mana wajah yang belum dilatih.</w:t>
      </w:r>
      <w:r w:rsidR="00B326EF">
        <w:t xml:space="preserve"> Oleh karena itu penulis hanya memperhitungkan id yang diketahui saja, Tabel 4.17 menampilkan pengujian terhadap id yang diketahui.</w:t>
      </w:r>
    </w:p>
    <w:p w14:paraId="6C29F40C" w14:textId="75A4DCC6" w:rsidR="00B326EF" w:rsidRPr="00B326EF" w:rsidRDefault="00B326EF" w:rsidP="008B4EEB">
      <w:pPr>
        <w:pStyle w:val="Caption"/>
        <w:rPr>
          <w:lang w:val="en-US"/>
        </w:rPr>
      </w:pPr>
      <w:bookmarkStart w:id="261" w:name="_Toc84840054"/>
      <w:r>
        <w:t xml:space="preserve">Tabel 4. </w:t>
      </w:r>
      <w:r>
        <w:fldChar w:fldCharType="begin"/>
      </w:r>
      <w:r>
        <w:instrText xml:space="preserve"> SEQ Tabel_4. \* ARABIC </w:instrText>
      </w:r>
      <w:r>
        <w:fldChar w:fldCharType="separate"/>
      </w:r>
      <w:r w:rsidR="00BB0F63">
        <w:rPr>
          <w:noProof/>
        </w:rPr>
        <w:t>17</w:t>
      </w:r>
      <w:r>
        <w:fldChar w:fldCharType="end"/>
      </w:r>
      <w:r>
        <w:rPr>
          <w:lang w:val="en-US"/>
        </w:rPr>
        <w:t xml:space="preserve"> Hasil Pengujian Dengan Id Diketahui</w:t>
      </w:r>
      <w:bookmarkEnd w:id="26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2839BC">
        <w:trPr>
          <w:trHeight w:val="300"/>
        </w:trPr>
        <w:tc>
          <w:tcPr>
            <w:tcW w:w="1188" w:type="dxa"/>
            <w:noWrap/>
            <w:vAlign w:val="center"/>
            <w:hideMark/>
          </w:tcPr>
          <w:p w14:paraId="38A44A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Pengujian ke</w:t>
            </w:r>
          </w:p>
        </w:tc>
        <w:tc>
          <w:tcPr>
            <w:tcW w:w="1188" w:type="dxa"/>
            <w:noWrap/>
            <w:vAlign w:val="center"/>
            <w:hideMark/>
          </w:tcPr>
          <w:p w14:paraId="11CE924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Id Pengguna</w:t>
            </w:r>
          </w:p>
        </w:tc>
        <w:tc>
          <w:tcPr>
            <w:tcW w:w="1188" w:type="dxa"/>
            <w:noWrap/>
            <w:vAlign w:val="center"/>
            <w:hideMark/>
          </w:tcPr>
          <w:p w14:paraId="3CCE2DD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Hasil prediksi</w:t>
            </w:r>
          </w:p>
        </w:tc>
        <w:tc>
          <w:tcPr>
            <w:tcW w:w="1189" w:type="dxa"/>
            <w:noWrap/>
            <w:vAlign w:val="center"/>
            <w:hideMark/>
          </w:tcPr>
          <w:p w14:paraId="4CC27E7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noWrap/>
            <w:vAlign w:val="center"/>
            <w:hideMark/>
          </w:tcPr>
          <w:p w14:paraId="5C7A1C0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Prediksi</w:t>
            </w:r>
          </w:p>
        </w:tc>
      </w:tr>
      <w:tr w:rsidR="00B326EF" w:rsidRPr="008F0B41" w14:paraId="50639CFA" w14:textId="77777777" w:rsidTr="002839BC">
        <w:trPr>
          <w:trHeight w:val="300"/>
        </w:trPr>
        <w:tc>
          <w:tcPr>
            <w:tcW w:w="1188" w:type="dxa"/>
            <w:noWrap/>
            <w:vAlign w:val="center"/>
            <w:hideMark/>
          </w:tcPr>
          <w:p w14:paraId="4E135BE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D052AB" w14:textId="77777777" w:rsidTr="002839BC">
        <w:trPr>
          <w:trHeight w:val="300"/>
        </w:trPr>
        <w:tc>
          <w:tcPr>
            <w:tcW w:w="1188" w:type="dxa"/>
            <w:noWrap/>
            <w:vAlign w:val="center"/>
            <w:hideMark/>
          </w:tcPr>
          <w:p w14:paraId="188A00B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3E2929B5" w14:textId="77777777" w:rsidTr="002839BC">
        <w:trPr>
          <w:trHeight w:val="300"/>
        </w:trPr>
        <w:tc>
          <w:tcPr>
            <w:tcW w:w="1188" w:type="dxa"/>
            <w:noWrap/>
            <w:vAlign w:val="center"/>
            <w:hideMark/>
          </w:tcPr>
          <w:p w14:paraId="34005B1D"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BDC9BF1" w14:textId="77777777" w:rsidTr="002839BC">
        <w:trPr>
          <w:trHeight w:val="300"/>
        </w:trPr>
        <w:tc>
          <w:tcPr>
            <w:tcW w:w="1188" w:type="dxa"/>
            <w:noWrap/>
            <w:vAlign w:val="center"/>
            <w:hideMark/>
          </w:tcPr>
          <w:p w14:paraId="4C31E4E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A2A7908" w14:textId="77777777" w:rsidTr="002839BC">
        <w:trPr>
          <w:trHeight w:val="300"/>
        </w:trPr>
        <w:tc>
          <w:tcPr>
            <w:tcW w:w="1188" w:type="dxa"/>
            <w:noWrap/>
            <w:vAlign w:val="center"/>
            <w:hideMark/>
          </w:tcPr>
          <w:p w14:paraId="4957320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2839BC">
        <w:trPr>
          <w:trHeight w:val="300"/>
        </w:trPr>
        <w:tc>
          <w:tcPr>
            <w:tcW w:w="1188" w:type="dxa"/>
            <w:noWrap/>
            <w:vAlign w:val="center"/>
            <w:hideMark/>
          </w:tcPr>
          <w:p w14:paraId="3A71FE2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2839BC">
        <w:trPr>
          <w:trHeight w:val="300"/>
        </w:trPr>
        <w:tc>
          <w:tcPr>
            <w:tcW w:w="1188" w:type="dxa"/>
            <w:noWrap/>
            <w:vAlign w:val="center"/>
            <w:hideMark/>
          </w:tcPr>
          <w:p w14:paraId="0AB75CA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1EF821" w14:textId="77777777" w:rsidTr="002839BC">
        <w:trPr>
          <w:trHeight w:val="300"/>
        </w:trPr>
        <w:tc>
          <w:tcPr>
            <w:tcW w:w="1188" w:type="dxa"/>
            <w:noWrap/>
            <w:vAlign w:val="center"/>
            <w:hideMark/>
          </w:tcPr>
          <w:p w14:paraId="4B076D9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101A8D31" w14:textId="77777777" w:rsidTr="002839BC">
        <w:trPr>
          <w:trHeight w:val="300"/>
        </w:trPr>
        <w:tc>
          <w:tcPr>
            <w:tcW w:w="1188" w:type="dxa"/>
            <w:noWrap/>
            <w:vAlign w:val="center"/>
            <w:hideMark/>
          </w:tcPr>
          <w:p w14:paraId="2021E8B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481C6598" w14:textId="77777777" w:rsidTr="002839BC">
        <w:trPr>
          <w:trHeight w:val="300"/>
        </w:trPr>
        <w:tc>
          <w:tcPr>
            <w:tcW w:w="1188" w:type="dxa"/>
            <w:noWrap/>
            <w:vAlign w:val="center"/>
            <w:hideMark/>
          </w:tcPr>
          <w:p w14:paraId="65A752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212252" w:rsidRPr="008F0B41" w14:paraId="30CFA66D" w14:textId="77777777" w:rsidTr="002839BC">
        <w:trPr>
          <w:trHeight w:val="300"/>
        </w:trPr>
        <w:tc>
          <w:tcPr>
            <w:tcW w:w="1188" w:type="dxa"/>
            <w:noWrap/>
            <w:vAlign w:val="center"/>
          </w:tcPr>
          <w:p w14:paraId="79D7A061" w14:textId="43048DCF" w:rsidR="00212252" w:rsidRPr="008F0B41" w:rsidRDefault="00212252"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2839BC">
        <w:trPr>
          <w:trHeight w:val="300"/>
        </w:trPr>
        <w:tc>
          <w:tcPr>
            <w:tcW w:w="1188" w:type="dxa"/>
            <w:noWrap/>
            <w:vAlign w:val="center"/>
            <w:hideMark/>
          </w:tcPr>
          <w:p w14:paraId="20F1056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DB54FB">
      <w:pPr>
        <w:pStyle w:val="pasal"/>
        <w:numPr>
          <w:ilvl w:val="0"/>
          <w:numId w:val="0"/>
        </w:numPr>
        <w:ind w:left="1985"/>
      </w:pPr>
      <w:r>
        <w:t>*Tabel selengkapnya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r w:rsidRPr="0087717C">
        <w:rPr>
          <w:rFonts w:ascii="Times New Roman" w:hAnsi="Times New Roman"/>
          <w:iCs/>
          <w:sz w:val="24"/>
          <w:lang w:val="en-US"/>
        </w:rPr>
        <w:lastRenderedPageBreak/>
        <w:t>Keterangan:</w:t>
      </w:r>
    </w:p>
    <w:p w14:paraId="217220AD" w14:textId="77777777" w:rsidR="00B326EF"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325C5275" w14:textId="77777777" w:rsidR="00B326EF" w:rsidRPr="004B689D"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2E7BC37" w14:textId="4DB814DB" w:rsidR="00B326EF" w:rsidRDefault="00B326EF" w:rsidP="001735D9">
      <w:pPr>
        <w:pStyle w:val="pasal"/>
        <w:numPr>
          <w:ilvl w:val="0"/>
          <w:numId w:val="0"/>
        </w:numPr>
        <w:ind w:left="1701"/>
      </w:pPr>
      <w:r>
        <w:t>Dari Tabel</w:t>
      </w:r>
      <w:r w:rsidR="00212252">
        <w:t xml:space="preserve"> 4.17 diketahui bahwa dari 36 pengujian, prediksi yang benar ada 28 dan prediksi yang salah ada 8. Jika dihitung menggunakan persentase keberhasilan sistem untuk memprediksi wajah seseorang yang sudah </w:t>
      </w:r>
      <w:r w:rsidR="00BC418F">
        <w:t>dilatih pada model yaitu sebesar 77,78% dan kesalahannya sebesar 22,22%.</w:t>
      </w:r>
    </w:p>
    <w:p w14:paraId="62965731" w14:textId="6F1941C1" w:rsidR="00A423C5" w:rsidRDefault="00A423C5" w:rsidP="001735D9">
      <w:pPr>
        <w:pStyle w:val="pasal"/>
        <w:numPr>
          <w:ilvl w:val="0"/>
          <w:numId w:val="0"/>
        </w:numPr>
        <w:ind w:left="1701"/>
      </w:pPr>
      <w:r>
        <w:t xml:space="preserve">Setelah pengujian dilakukan, langkah selanjutnya adalah menentukan </w:t>
      </w:r>
      <w:r>
        <w:rPr>
          <w:i/>
          <w:iCs w:val="0"/>
        </w:rPr>
        <w:t xml:space="preserve">Confidence Interval </w:t>
      </w:r>
      <w:r w:rsidR="00475BD1">
        <w:t xml:space="preserve">dari data prediksi yang benar (28 data) </w:t>
      </w:r>
      <w:r>
        <w:t>dengan cara sebagai berikut:</w:t>
      </w:r>
    </w:p>
    <w:p w14:paraId="5751D32D" w14:textId="30772F98" w:rsidR="00A423C5" w:rsidRDefault="007C5B18" w:rsidP="005D33DB">
      <w:pPr>
        <w:pStyle w:val="pasal-sub"/>
      </w:pPr>
      <w:r>
        <w:t xml:space="preserve">Hitung nilai rata-rata dari </w:t>
      </w:r>
      <w:r w:rsidR="00BC418F">
        <w:t>jarak</w:t>
      </w:r>
      <w:r w:rsidR="00974C37">
        <w:t xml:space="preserve"> (x) dengan menambahkan semua</w:t>
      </w:r>
      <w:r w:rsidR="00BC418F">
        <w:t xml:space="preserve"> jarak hasil prediksi dan membagi dengan banyak sampe</w:t>
      </w:r>
      <w:r w:rsidR="00843A95">
        <w:t>l</w:t>
      </w:r>
      <w:r w:rsidR="00BC418F">
        <w:t xml:space="preserve"> (n), perhitungan ini dapat menggunakan Persamaan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531178"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25E4CDF2" w:rsidR="00BC418F" w:rsidRDefault="00BC418F" w:rsidP="0042043D">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20</w:t>
              </w:r>
            </w:fldSimple>
            <w:r>
              <w:t>)</w:t>
            </w:r>
          </w:p>
        </w:tc>
      </w:tr>
    </w:tbl>
    <w:p w14:paraId="1919F7FC" w14:textId="77777777" w:rsidR="00BC418F" w:rsidRDefault="00BC418F" w:rsidP="002839BC">
      <w:pPr>
        <w:pStyle w:val="pasal-sub"/>
        <w:numPr>
          <w:ilvl w:val="0"/>
          <w:numId w:val="0"/>
        </w:numPr>
        <w:spacing w:after="0"/>
        <w:ind w:left="2160"/>
      </w:pPr>
      <w:bookmarkStart w:id="262" w:name="_Hlk82372750"/>
      <w:r>
        <w:t>Keterangan:</w:t>
      </w:r>
    </w:p>
    <w:p w14:paraId="398C0CD5" w14:textId="77777777" w:rsidR="00BC418F" w:rsidRDefault="00BC418F" w:rsidP="008F0B41">
      <w:pPr>
        <w:pStyle w:val="pasal-sub"/>
        <w:numPr>
          <w:ilvl w:val="0"/>
          <w:numId w:val="0"/>
        </w:numPr>
        <w:spacing w:before="0" w:after="0"/>
        <w:ind w:left="2160"/>
      </w:pPr>
      <w:r>
        <w:t>x = variable untuk nilai rata-rata</w:t>
      </w:r>
    </w:p>
    <w:p w14:paraId="6B2AB0A2" w14:textId="698B92AF" w:rsidR="00BC418F" w:rsidRDefault="00BC418F" w:rsidP="008F0B41">
      <w:pPr>
        <w:pStyle w:val="pasal-sub"/>
        <w:numPr>
          <w:ilvl w:val="0"/>
          <w:numId w:val="0"/>
        </w:numPr>
        <w:spacing w:before="0"/>
        <w:ind w:left="2160"/>
      </w:pPr>
      <w:r>
        <w:lastRenderedPageBreak/>
        <w:t>n = variable untuk banyak sampel</w:t>
      </w:r>
    </w:p>
    <w:bookmarkEnd w:id="262"/>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531178"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531178"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1A31E927" w:rsidR="00BC418F" w:rsidRDefault="00BC418F" w:rsidP="0042043D">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21</w:t>
              </w:r>
            </w:fldSimple>
            <w:r>
              <w:t>)</w:t>
            </w:r>
          </w:p>
        </w:tc>
      </w:tr>
    </w:tbl>
    <w:p w14:paraId="0E3651D2" w14:textId="4EBBB521" w:rsidR="00BC418F" w:rsidRDefault="007241BD" w:rsidP="005D33DB">
      <w:pPr>
        <w:pStyle w:val="pasal-sub"/>
      </w:pPr>
      <w:r>
        <w:t xml:space="preserve">Hitung </w:t>
      </w:r>
      <w:r>
        <w:rPr>
          <w:i/>
        </w:rPr>
        <w:t>Standar</w:t>
      </w:r>
      <w:r w:rsidR="00E35619">
        <w:rPr>
          <w:i/>
        </w:rPr>
        <w:t>d</w:t>
      </w:r>
      <w:r>
        <w:rPr>
          <w:i/>
        </w:rPr>
        <w:t xml:space="preserve"> Deviasi </w:t>
      </w:r>
      <w:r>
        <w:t>sesuai dengan persamaan 1.22 beriku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1B9FCC5B" w:rsidR="007241BD" w:rsidRDefault="007241BD" w:rsidP="0042043D">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22</w:t>
              </w:r>
            </w:fldSimple>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263" w:name="_Hlk82372854"/>
      <w:r w:rsidRPr="00CD387C">
        <w:rPr>
          <w:rFonts w:ascii="Times New Roman" w:hAnsi="Times New Roman"/>
          <w:iCs/>
          <w:sz w:val="24"/>
          <w:lang w:val="en-US"/>
        </w:rPr>
        <w:t>Keterangan:</w:t>
      </w:r>
    </w:p>
    <w:p w14:paraId="316CE16E"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531178" w:rsidP="008F0B41">
      <w:pPr>
        <w:tabs>
          <w:tab w:val="left" w:leader="dot" w:pos="7088"/>
        </w:tabs>
        <w:spacing w:line="480" w:lineRule="auto"/>
        <w:ind w:left="2268"/>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8F0B41">
      <w:pPr>
        <w:pStyle w:val="Paragraf2"/>
        <w:ind w:left="2268"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63"/>
    <w:p w14:paraId="04620D11" w14:textId="51E17966" w:rsidR="00CD387C" w:rsidRPr="00CD387C" w:rsidRDefault="00CD387C" w:rsidP="005D33DB">
      <w:pPr>
        <w:pStyle w:val="pasal-sub"/>
      </w:pPr>
      <w:r w:rsidRPr="00CD387C">
        <w:t xml:space="preserve">Tentukan nilai kepercayaan. Dalam pengujian ini penulis menentukan tingkat kepercayaan 95%. </w:t>
      </w:r>
    </w:p>
    <w:p w14:paraId="47205AA3" w14:textId="401B8AF4" w:rsidR="00CD387C" w:rsidRDefault="00CD387C" w:rsidP="005D33DB">
      <w:pPr>
        <w:pStyle w:val="pasal-sub"/>
      </w:pPr>
      <w:r w:rsidRPr="00CD387C">
        <w:lastRenderedPageBreak/>
        <w:t>Hitung margin kesalahan (</w:t>
      </w:r>
      <w:r w:rsidRPr="007276EB">
        <w:rPr>
          <w:i/>
          <w:iCs w:val="0"/>
        </w:rPr>
        <w:t>margin of error</w:t>
      </w:r>
      <w:r w:rsidRPr="00CD387C">
        <w:t xml:space="preserve">). Dengan </w:t>
      </w:r>
      <w:r>
        <w:t>Persamaan 1.23</w:t>
      </w:r>
      <w:r w:rsidRPr="00CD387C">
        <w:t xml:space="preserve"> berikut</w:t>
      </w:r>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531178"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697ACD4E" w:rsidR="00CD387C" w:rsidRDefault="00CD387C" w:rsidP="0042043D">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23</w:t>
              </w:r>
            </w:fldSimple>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r w:rsidRPr="00CD387C">
        <w:rPr>
          <w:rFonts w:ascii="Times New Roman" w:hAnsi="Times New Roman"/>
          <w:iCs/>
          <w:sz w:val="24"/>
          <w:lang w:val="en-US"/>
        </w:rPr>
        <w:t>Keterangan:</w:t>
      </w:r>
    </w:p>
    <w:p w14:paraId="03D20730" w14:textId="77777777" w:rsidR="00CD387C" w:rsidRPr="00341E15" w:rsidRDefault="00531178" w:rsidP="00341E15">
      <w:pPr>
        <w:tabs>
          <w:tab w:val="left" w:leader="dot" w:pos="7088"/>
        </w:tabs>
        <w:spacing w:line="480" w:lineRule="auto"/>
        <w:ind w:left="2268"/>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341E15">
      <w:pPr>
        <w:pStyle w:val="Paragraf2"/>
        <w:ind w:left="2268"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F5931">
      <w:pPr>
        <w:pStyle w:val="pasal-sub"/>
        <w:numPr>
          <w:ilvl w:val="0"/>
          <w:numId w:val="17"/>
        </w:numPr>
      </w:pPr>
      <w:r>
        <w:t xml:space="preserve">Untuk </w:t>
      </w:r>
      <w:r w:rsidRPr="005F5931">
        <w:t xml:space="preserve">menghitung </w:t>
      </w:r>
      <w:r w:rsidRPr="007276EB">
        <w:rPr>
          <w:i/>
          <w:iCs w:val="0"/>
        </w:rPr>
        <w:t>margin</w:t>
      </w:r>
      <w:r w:rsidRPr="005F5931">
        <w:t xml:space="preserve"> kesalahan, Langkah pertama yang harus dilakukan adalah mencari koefisien kepercayaan, Pada pengujian ini tingkat kepercayaan adalah 95%. Konversikan persentase menjadi desimal, 0,95</w:t>
      </w:r>
      <w:r>
        <w:t>.</w:t>
      </w:r>
    </w:p>
    <w:p w14:paraId="23CAE50F" w14:textId="77777777" w:rsidR="005F5931" w:rsidRDefault="005F5931" w:rsidP="005F5931">
      <w:pPr>
        <w:pStyle w:val="pasal-sub"/>
        <w:numPr>
          <w:ilvl w:val="0"/>
          <w:numId w:val="17"/>
        </w:numPr>
      </w:pPr>
      <w:r w:rsidRPr="005F5931">
        <w:t>Kemudian bagi 0,95 dengan 2. Dan mendapatkan hasil 0,475</w:t>
      </w:r>
      <w:r>
        <w:t>.</w:t>
      </w:r>
    </w:p>
    <w:p w14:paraId="2CC48971" w14:textId="27C06FD3" w:rsidR="005F5931" w:rsidRDefault="005F5931" w:rsidP="005F5931">
      <w:pPr>
        <w:pStyle w:val="pasal-sub"/>
        <w:numPr>
          <w:ilvl w:val="0"/>
          <w:numId w:val="17"/>
        </w:numPr>
      </w:pPr>
      <w:r w:rsidRPr="005F5931">
        <w:t>Selanjutnya periksa Z Tabel untuk mencari nilai yang sesuai dengan 0,475. Z Tabel dapat dilihat pada Tabel 4.</w:t>
      </w:r>
      <w:r>
        <w:t>18</w:t>
      </w:r>
      <w:r w:rsidRPr="005F5931">
        <w:t xml:space="preserve"> Berikut</w:t>
      </w:r>
      <w:r>
        <w:t>:</w:t>
      </w:r>
    </w:p>
    <w:p w14:paraId="4B5FE6D6" w14:textId="4DA77BB3" w:rsidR="005F5931" w:rsidRPr="005F5931" w:rsidRDefault="005F5931" w:rsidP="008B4EEB">
      <w:pPr>
        <w:pStyle w:val="Caption"/>
        <w:rPr>
          <w:lang w:val="en-US"/>
        </w:rPr>
      </w:pPr>
      <w:bookmarkStart w:id="264" w:name="_Toc84840055"/>
      <w:r>
        <w:lastRenderedPageBreak/>
        <w:t xml:space="preserve">Tabel 4. </w:t>
      </w:r>
      <w:r>
        <w:fldChar w:fldCharType="begin"/>
      </w:r>
      <w:r>
        <w:instrText xml:space="preserve"> SEQ Tabel_4. \* ARABIC </w:instrText>
      </w:r>
      <w:r>
        <w:fldChar w:fldCharType="separate"/>
      </w:r>
      <w:r w:rsidR="00BB0F63">
        <w:rPr>
          <w:noProof/>
        </w:rPr>
        <w:t>18</w:t>
      </w:r>
      <w:r>
        <w:fldChar w:fldCharType="end"/>
      </w:r>
      <w:r>
        <w:rPr>
          <w:lang w:val="en-US"/>
        </w:rPr>
        <w:t xml:space="preserve"> Z Index</w:t>
      </w:r>
      <w:bookmarkEnd w:id="2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r w:rsidRPr="005F5931">
        <w:t>Melihat nilai pada Tabel 4.</w:t>
      </w:r>
      <w:r>
        <w:t>18</w:t>
      </w:r>
      <w:r w:rsidRPr="005F5931">
        <w:t>, titik terdekat untuk nilai 0,475 adalah 1,96. Pada persimpangan 1,9 dan 0,06</w:t>
      </w:r>
      <w:r>
        <w:t>. Masukan titik 1</w:t>
      </w:r>
      <w:r w:rsidR="009B181C">
        <w:t>,</w:t>
      </w:r>
      <w:r>
        <w:t>9 dan 0</w:t>
      </w:r>
      <w:r w:rsidR="009B181C">
        <w:t>,06 ke Persamaan 1.23 sehingga menghasilkan Persamaan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531178"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27BFDB4D" w:rsidR="005F5931" w:rsidRDefault="005F5931" w:rsidP="0042043D">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24</w:t>
              </w:r>
            </w:fldSimple>
            <w:r>
              <w:t>)</w:t>
            </w:r>
          </w:p>
        </w:tc>
      </w:tr>
    </w:tbl>
    <w:p w14:paraId="01FFA651" w14:textId="72555571" w:rsidR="005F5931" w:rsidRDefault="009B181C" w:rsidP="005F5931">
      <w:pPr>
        <w:pStyle w:val="pasal-sub"/>
        <w:numPr>
          <w:ilvl w:val="0"/>
          <w:numId w:val="18"/>
        </w:numPr>
      </w:pPr>
      <w:r w:rsidRPr="009B181C">
        <w:t>Selanjutnya hitung kesalahan standar</w:t>
      </w:r>
      <w:r>
        <w:t xml:space="preserve">.  Masukan nilai </w:t>
      </w:r>
      <w:r>
        <w:rPr>
          <w:i/>
          <w:iCs w:val="0"/>
        </w:rPr>
        <w:t>Standar</w:t>
      </w:r>
      <w:r w:rsidR="00E35619">
        <w:rPr>
          <w:i/>
          <w:iCs w:val="0"/>
        </w:rPr>
        <w:t>d</w:t>
      </w:r>
      <w:r>
        <w:rPr>
          <w:i/>
          <w:iCs w:val="0"/>
        </w:rPr>
        <w:t xml:space="preserve"> Deviasi </w:t>
      </w:r>
      <w:r>
        <w:t>dan akar dari jumlah data ke Persamaan 1.23 sehingga menghasilkan Persamaan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531178"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531178"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6D97A159" w:rsidR="009B181C" w:rsidRDefault="009B181C" w:rsidP="0042043D">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25</w:t>
              </w:r>
            </w:fldSimple>
            <w:r>
              <w:t>)</w:t>
            </w:r>
          </w:p>
        </w:tc>
      </w:tr>
    </w:tbl>
    <w:p w14:paraId="1AD34B26" w14:textId="77777777" w:rsidR="009B181C" w:rsidRDefault="00002765" w:rsidP="005F5931">
      <w:pPr>
        <w:pStyle w:val="pasal-sub"/>
        <w:numPr>
          <w:ilvl w:val="0"/>
          <w:numId w:val="18"/>
        </w:numPr>
      </w:pPr>
      <w:r>
        <w:t>Selanjutnya masukan semua nilai  dari Persamaan 1.24 dan Persamaan 1.25 ke Persamaan 1.23 sehingga menghasilkan Persamaan 1.26 beriku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531178"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531178"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2C3B4A59" w:rsidR="00002765" w:rsidRDefault="00002765" w:rsidP="0042043D">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26</w:t>
              </w:r>
            </w:fldSimple>
            <w:r>
              <w:t>)</w:t>
            </w:r>
          </w:p>
        </w:tc>
      </w:tr>
    </w:tbl>
    <w:p w14:paraId="45C70D97" w14:textId="77777777" w:rsidR="00002765" w:rsidRDefault="005D33DB" w:rsidP="005D33DB">
      <w:pPr>
        <w:pStyle w:val="pasal-sub"/>
      </w:pPr>
      <w:r w:rsidRPr="005D33DB">
        <w:t xml:space="preserve">Mencari interval kepercayaan. Untuk menghitung interval kepercayaan dapat menggunakan </w:t>
      </w:r>
      <w:r>
        <w:t>P</w:t>
      </w:r>
      <w:r w:rsidRPr="005D33DB">
        <w:t xml:space="preserve">ersamaan </w:t>
      </w:r>
      <w:r>
        <w:t>1.27</w:t>
      </w:r>
      <w:r w:rsidRPr="005D33DB">
        <w:t xml:space="preserve"> berikut</w:t>
      </w:r>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531178"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w:lastRenderedPageBreak/>
                  <m:t>107,79 - 9,27 = 98,02</m:t>
                </m:r>
              </m:oMath>
            </m:oMathPara>
          </w:p>
        </w:tc>
        <w:tc>
          <w:tcPr>
            <w:tcW w:w="561" w:type="dxa"/>
            <w:vAlign w:val="center"/>
          </w:tcPr>
          <w:p w14:paraId="2E8271C1" w14:textId="6D18BFEE" w:rsidR="005D33DB" w:rsidRDefault="005D33DB" w:rsidP="0042043D">
            <w:pPr>
              <w:pStyle w:val="base"/>
              <w:ind w:left="0" w:firstLine="0"/>
              <w:jc w:val="center"/>
            </w:pPr>
            <w:r>
              <w:lastRenderedPageBreak/>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27</w:t>
              </w:r>
            </w:fldSimple>
            <w:r>
              <w:t>)</w:t>
            </w:r>
          </w:p>
        </w:tc>
      </w:tr>
    </w:tbl>
    <w:p w14:paraId="06EE2B13" w14:textId="1807C3F1" w:rsidR="005D33DB" w:rsidRDefault="005D33DB" w:rsidP="005D33DB">
      <w:pPr>
        <w:pStyle w:val="pasal-sub"/>
      </w:pPr>
      <w:r>
        <w:t xml:space="preserve">Dari Persamaan 1.27 didapatkan hasil bahwa nilai </w:t>
      </w:r>
      <w:r>
        <w:rPr>
          <w:i/>
          <w:iCs w:val="0"/>
        </w:rPr>
        <w:t>lower</w:t>
      </w:r>
      <w:r w:rsidR="00AA35BF">
        <w:rPr>
          <w:i/>
          <w:iCs w:val="0"/>
        </w:rPr>
        <w:t xml:space="preserve"> </w:t>
      </w:r>
      <w:r w:rsidR="00AA35BF">
        <w:t>(jarak terdekat)</w:t>
      </w:r>
      <w:r>
        <w:rPr>
          <w:i/>
          <w:iCs w:val="0"/>
        </w:rPr>
        <w:t xml:space="preserve"> </w:t>
      </w:r>
      <w:r>
        <w:t xml:space="preserve">adalah 98,02 dan nilai </w:t>
      </w:r>
      <w:r>
        <w:rPr>
          <w:i/>
          <w:iCs w:val="0"/>
        </w:rPr>
        <w:t>upper</w:t>
      </w:r>
      <w:r w:rsidR="00AA35BF">
        <w:rPr>
          <w:i/>
          <w:iCs w:val="0"/>
        </w:rPr>
        <w:t xml:space="preserve"> </w:t>
      </w:r>
      <w:r w:rsidR="00AA35BF">
        <w:t>(jarak terjauh)</w:t>
      </w:r>
      <w:r>
        <w:rPr>
          <w:i/>
          <w:iCs w:val="0"/>
        </w:rPr>
        <w:t xml:space="preserve"> </w:t>
      </w:r>
      <w:r>
        <w:t>adalah 116,56</w:t>
      </w:r>
      <w:r w:rsidR="00AA35BF">
        <w:t xml:space="preserve">. Kesimpulan dari hasil pengujian dengan id </w:t>
      </w:r>
      <w:r w:rsidR="0086002D">
        <w:t xml:space="preserve">pengguna </w:t>
      </w:r>
      <w:r w:rsidR="00AA35BF">
        <w:t>yang sudah diketahui adalah dari 28 gambar wajah</w:t>
      </w:r>
      <w:r w:rsidR="0086002D">
        <w:t xml:space="preserve"> </w:t>
      </w:r>
      <w:r w:rsidR="00AA35BF">
        <w:t xml:space="preserve">maka </w:t>
      </w:r>
      <w:r w:rsidR="00AA35BF">
        <w:rPr>
          <w:i/>
          <w:iCs w:val="0"/>
        </w:rPr>
        <w:t xml:space="preserve">range </w:t>
      </w:r>
      <w:r w:rsidR="00AA35BF">
        <w:t xml:space="preserve">jarak hasil prediksi yaitu antara 98.02 sampai dengan 116,56 atau jika </w:t>
      </w:r>
      <w:r w:rsidR="00843A95">
        <w:t>diubah</w:t>
      </w:r>
      <w:r w:rsidR="00AA35BF">
        <w:t xml:space="preserve"> menjadi persen dengan batasan </w:t>
      </w:r>
      <w:r w:rsidR="00DF0B10">
        <w:t>450</w:t>
      </w:r>
      <w:r w:rsidR="00AA35BF">
        <w:t xml:space="preserve"> akan menghasilkan </w:t>
      </w:r>
      <w:r w:rsidR="0086002D">
        <w:t>P</w:t>
      </w:r>
      <w:r w:rsidR="00AA35BF">
        <w:t>ersamaan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144000A5"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450 × jarak</m:t>
                </m:r>
              </m:oMath>
            </m:oMathPara>
          </w:p>
          <w:p w14:paraId="7D3253B2" w14:textId="51C758BE"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450 × 116,56 = 74,10</m:t>
                </m:r>
              </m:oMath>
            </m:oMathPara>
          </w:p>
          <w:p w14:paraId="3B5C5D42" w14:textId="1E918BE2" w:rsidR="0086002D" w:rsidRDefault="0086002D" w:rsidP="0042043D">
            <w:pPr>
              <w:pStyle w:val="base"/>
              <w:ind w:left="0" w:firstLine="0"/>
              <w:jc w:val="center"/>
            </w:pPr>
            <m:oMath>
              <m:r>
                <m:rPr>
                  <m:sty m:val="p"/>
                </m:rPr>
                <w:rPr>
                  <w:rFonts w:ascii="Cambria Math" w:hAnsi="Cambria Math"/>
                </w:rPr>
                <m:t>100 - 100 ÷ 450 × 98,02 =</m:t>
              </m:r>
            </m:oMath>
            <w:r>
              <w:rPr>
                <w:rFonts w:eastAsiaTheme="minorEastAsia"/>
                <w:iCs w:val="0"/>
              </w:rPr>
              <w:t xml:space="preserve"> </w:t>
            </w:r>
            <w:r w:rsidR="00DF0B10">
              <w:rPr>
                <w:rFonts w:eastAsiaTheme="minorEastAsia"/>
                <w:iCs w:val="0"/>
              </w:rPr>
              <w:t>78,22</w:t>
            </w:r>
          </w:p>
        </w:tc>
        <w:tc>
          <w:tcPr>
            <w:tcW w:w="561" w:type="dxa"/>
            <w:vAlign w:val="center"/>
          </w:tcPr>
          <w:p w14:paraId="61728278" w14:textId="6DB09B06" w:rsidR="00AA35BF" w:rsidRDefault="00AA35BF" w:rsidP="0042043D">
            <w:pPr>
              <w:pStyle w:val="base"/>
              <w:ind w:left="0" w:firstLine="0"/>
              <w:jc w:val="center"/>
            </w:pPr>
            <w:r>
              <w:t>(</w:t>
            </w:r>
            <w:r>
              <w:fldChar w:fldCharType="begin"/>
            </w:r>
            <w:r>
              <w:instrText xml:space="preserve"> PAGEREF _Ref74767509 \h </w:instrText>
            </w:r>
            <w:r>
              <w:fldChar w:fldCharType="separate"/>
            </w:r>
            <w:r w:rsidR="00BB0F63">
              <w:rPr>
                <w:noProof/>
              </w:rPr>
              <w:t>1</w:t>
            </w:r>
            <w:r>
              <w:fldChar w:fldCharType="end"/>
            </w:r>
            <w:r>
              <w:t>.</w:t>
            </w:r>
            <w:fldSimple w:instr=" SEQ  eq \* MERGEFORMAT ">
              <w:r w:rsidR="00BB0F63">
                <w:rPr>
                  <w:noProof/>
                </w:rPr>
                <w:t>28</w:t>
              </w:r>
            </w:fldSimple>
            <w:r>
              <w:t>)</w:t>
            </w:r>
          </w:p>
        </w:tc>
      </w:tr>
    </w:tbl>
    <w:p w14:paraId="70F315EE" w14:textId="5A859DD8" w:rsidR="00AA35BF" w:rsidRDefault="0086002D" w:rsidP="005D33DB">
      <w:pPr>
        <w:pStyle w:val="pasal-sub"/>
      </w:pPr>
      <w:r>
        <w:t xml:space="preserve">Kesimpulan pengujian jika dengan id pengguna yang sudah diketahui jika </w:t>
      </w:r>
      <w:r w:rsidR="00843A95">
        <w:t>diubah</w:t>
      </w:r>
      <w:r>
        <w:t xml:space="preserve"> menjadi bentuk persen adalah dari 28 gambar wajah maka akurasi yang diperoleh antara </w:t>
      </w:r>
      <w:r w:rsidR="00DF0B10">
        <w:t>74,10</w:t>
      </w:r>
      <w:r>
        <w:t xml:space="preserve">% hingga </w:t>
      </w:r>
      <w:r w:rsidR="00DF0B10">
        <w:t>78,22</w:t>
      </w:r>
      <w:r>
        <w:t>%.</w:t>
      </w:r>
    </w:p>
    <w:p w14:paraId="37BCD52C" w14:textId="2EC039F3" w:rsidR="00EE7ACE" w:rsidRDefault="00EE7ACE" w:rsidP="008F0B41">
      <w:pPr>
        <w:pStyle w:val="Heading3"/>
      </w:pPr>
      <w:bookmarkStart w:id="265" w:name="_Toc84775388"/>
      <w:bookmarkStart w:id="266" w:name="_Toc84839893"/>
      <w:r w:rsidRPr="008F0B41">
        <w:t>Evaluasi</w:t>
      </w:r>
      <w:r>
        <w:t xml:space="preserve"> Hasil Pengujian</w:t>
      </w:r>
      <w:bookmarkEnd w:id="265"/>
      <w:bookmarkEnd w:id="266"/>
    </w:p>
    <w:p w14:paraId="3E3F046E" w14:textId="77777777" w:rsidR="001107C3" w:rsidRDefault="001107C3" w:rsidP="001107C3">
      <w:pPr>
        <w:pStyle w:val="base"/>
        <w:ind w:left="1418"/>
      </w:pPr>
      <w:r w:rsidRPr="001107C3">
        <w:t xml:space="preserve">Berdasarkan dari pengujian </w:t>
      </w:r>
      <w:r>
        <w:t>tersebut</w:t>
      </w:r>
      <w:r w:rsidRPr="001107C3">
        <w:t>, maka berikut ini evaluasi hasil pengujian yang telah dilakukan</w:t>
      </w:r>
      <w:r>
        <w:t>:</w:t>
      </w:r>
    </w:p>
    <w:p w14:paraId="4BEDFC5F" w14:textId="77777777" w:rsidR="001107C3" w:rsidRDefault="001107C3" w:rsidP="00EA588A">
      <w:pPr>
        <w:pStyle w:val="ayat-sub"/>
      </w:pPr>
      <w:r>
        <w:t xml:space="preserve">Berdasarkan pengujian sistem absensi tersebut dapat mengenali lebih baik terhadap gambar dengan wajah datar dikarenakan </w:t>
      </w:r>
      <w:r>
        <w:lastRenderedPageBreak/>
        <w:t>dataset yang terbatas. Namun jika menginginkan sistem absensi yang dapat mengenali wajah dengan ekspresi tertentu, model pengenalan wajahnya perlu dilatih untuk mengenali ekspresi tersebut.</w:t>
      </w:r>
    </w:p>
    <w:p w14:paraId="105C4D63" w14:textId="77777777" w:rsidR="001107C3" w:rsidRDefault="001107C3" w:rsidP="00EA588A">
      <w:pPr>
        <w:pStyle w:val="ayat-sub"/>
      </w:pPr>
      <w:r>
        <w:t>Berdasarkan pengujian sistem absensi menggunakan gambar secara acak</w:t>
      </w:r>
      <w:r w:rsidR="001B3D1C">
        <w:t>, sistem masih belum mampu membedakan mana pengguna yang sudah terdaftar di sistem/model dan mana pengguna yang belum terdaftar. Oleh karena itu sistem yang saat ini dibuat akan membandingkan setiap wajah yang terdeteksi dengan model yang ada, sehingga pengguna yang tidak terdaftar puh dapat terdeteksi sebagai pengguna yang terdaftar.</w:t>
      </w:r>
    </w:p>
    <w:p w14:paraId="0F8595F4" w14:textId="05FB305D"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r>
        <w:t xml:space="preserve">Berdasarkan hasil pengujian terhadap durasi video, diketahui bahwa durasi video yang kurang dari 10 detik akan menghasilkan jumlah </w:t>
      </w:r>
      <w:r>
        <w:rPr>
          <w:i/>
        </w:rPr>
        <w:t xml:space="preserve">frame </w:t>
      </w:r>
      <w:r>
        <w:t xml:space="preserve">kurang dari apa yang penulis harapkan. Dan jika video kurang dari 10 detik diproses maka akan menghasilkan </w:t>
      </w:r>
      <w:r>
        <w:rPr>
          <w:i/>
        </w:rPr>
        <w:t xml:space="preserve">error </w:t>
      </w:r>
      <w:r>
        <w:t>namun tidak berpengaruh terhad</w:t>
      </w:r>
      <w:r w:rsidR="002839BC">
        <w:t>a</w:t>
      </w:r>
      <w:r>
        <w:t>p sistem secara keseluruhan hanya berpenga</w:t>
      </w:r>
      <w:r w:rsidR="00E35619">
        <w:t>r</w:t>
      </w:r>
      <w:r>
        <w:t xml:space="preserve">uh terhadap jumlah </w:t>
      </w:r>
      <w:r w:rsidRPr="002839BC">
        <w:rPr>
          <w:i/>
        </w:rPr>
        <w:t>dataset</w:t>
      </w:r>
      <w:r>
        <w:t xml:space="preserve"> saja.</w:t>
      </w:r>
    </w:p>
    <w:p w14:paraId="44D7125C" w14:textId="2A3C1FA9" w:rsidR="00D5071B" w:rsidRDefault="00D5071B" w:rsidP="00D5071B">
      <w:pPr>
        <w:pStyle w:val="Heading1"/>
      </w:pPr>
      <w:r>
        <w:lastRenderedPageBreak/>
        <w:br/>
      </w:r>
      <w:bookmarkStart w:id="267" w:name="_Toc84775389"/>
      <w:bookmarkStart w:id="268" w:name="_Toc84839894"/>
      <w:r>
        <w:t>KESIMPULAN DAN SARAN</w:t>
      </w:r>
      <w:bookmarkEnd w:id="267"/>
      <w:bookmarkEnd w:id="268"/>
    </w:p>
    <w:p w14:paraId="26898015" w14:textId="1AACA96F" w:rsidR="002359C5" w:rsidRDefault="00411B35" w:rsidP="002359C5">
      <w:pPr>
        <w:pStyle w:val="Heading2"/>
      </w:pPr>
      <w:bookmarkStart w:id="269" w:name="_Toc84775390"/>
      <w:bookmarkStart w:id="270" w:name="_Toc84839895"/>
      <w:r>
        <w:t>Kesimpulan</w:t>
      </w:r>
      <w:bookmarkEnd w:id="269"/>
      <w:bookmarkEnd w:id="270"/>
    </w:p>
    <w:p w14:paraId="2DA9BE89" w14:textId="6C67309C" w:rsidR="002359C5" w:rsidRDefault="001908EB" w:rsidP="000A214D">
      <w:pPr>
        <w:pStyle w:val="base"/>
        <w:spacing w:after="0"/>
      </w:pPr>
      <w:r>
        <w:t>Berdasarkan hasil penelitian yang telah dilakukan</w:t>
      </w:r>
      <w:r w:rsidR="00A85F6D">
        <w:t xml:space="preserve"> dimulai dari menentukan durasi video yang diperlukan sebagai referensi, pengenalan terhadap wajah yang berekspresi dan pengenalan wajah secara acak pada 50 gambar,</w:t>
      </w:r>
      <w:r>
        <w:t xml:space="preserve"> </w:t>
      </w:r>
      <w:r w:rsidR="00A85F6D">
        <w:t>m</w:t>
      </w:r>
      <w:r>
        <w:t>etode Local Binary Pattern Histogram (LBPH) untuk pengenalan wajah pada sistem absensi Radar Cirebon, penulis mendapatkan kesimpulan sebagai berikut:</w:t>
      </w:r>
    </w:p>
    <w:p w14:paraId="6AF944A3" w14:textId="609C13FB" w:rsidR="00191A8E" w:rsidRDefault="00191A8E" w:rsidP="000A214D">
      <w:pPr>
        <w:pStyle w:val="ayat-sub"/>
        <w:spacing w:before="0" w:after="0"/>
        <w:ind w:left="993"/>
      </w:pPr>
      <w:r>
        <w:t>Model yang dibuat menggunakan metode LBPH memiliki kemampuan pengenalan wajah yang baik tergantung dari seberapa banyak data yang dilatih.</w:t>
      </w:r>
      <w:r w:rsidR="0081654F">
        <w:t xml:space="preserve"> Model ini mengenali </w:t>
      </w:r>
      <w:r w:rsidR="001F26A5">
        <w:t xml:space="preserve">wajah </w:t>
      </w:r>
      <w:r w:rsidR="0081654F">
        <w:t>lebih baik ekspresi datar dibanding wajah dengan ekspresi tersenyum.</w:t>
      </w:r>
    </w:p>
    <w:p w14:paraId="691EB5B0" w14:textId="40C3426D" w:rsidR="00191A8E" w:rsidRDefault="00191A8E" w:rsidP="000A214D">
      <w:pPr>
        <w:pStyle w:val="ayat-sub"/>
        <w:spacing w:before="0" w:after="0"/>
        <w:ind w:left="993"/>
      </w:pPr>
      <w:r>
        <w:t xml:space="preserve">Metode LBPH memiliki kemampuan untuk melatih ulang </w:t>
      </w:r>
      <w:r w:rsidR="00D02F22">
        <w:t>m</w:t>
      </w:r>
      <w:r>
        <w:t>odel ketika ada data baru, namum dalam penerapannya kemampuan ini dapat mengurangi akurasi dari model itu sendiri dan cenderung hanya memperhitungkan data yang baru saja.</w:t>
      </w:r>
    </w:p>
    <w:p w14:paraId="167D635A" w14:textId="70E67492" w:rsidR="000D1F96" w:rsidRDefault="00D02F22" w:rsidP="000D1F96">
      <w:pPr>
        <w:pStyle w:val="ayat-sub"/>
        <w:spacing w:before="0" w:after="0"/>
        <w:ind w:left="993"/>
      </w:pPr>
      <w:r>
        <w:t xml:space="preserve">Sistem absensi yang dibuat masih belum mampu mengenali wajah pengguna yang </w:t>
      </w:r>
      <w:r w:rsidR="000D1F96">
        <w:t>belum dilatih pada model (tidak dikenal). Karena pada metode LBPH semua data wajah yang masuk akan dibandingkan dengan data yang ada pada model dan akan menghasilkan prediksi wajah dengan jarak terdekat. Akurasi dari sistem ini adalah 74,10% - 78,22%.</w:t>
      </w:r>
    </w:p>
    <w:p w14:paraId="03BB6FF9" w14:textId="2939E206" w:rsidR="00411B35" w:rsidRDefault="00411B35" w:rsidP="00411B35">
      <w:pPr>
        <w:pStyle w:val="Heading2"/>
      </w:pPr>
      <w:bookmarkStart w:id="271" w:name="_Toc84775391"/>
      <w:bookmarkStart w:id="272" w:name="_Toc84839896"/>
      <w:r>
        <w:lastRenderedPageBreak/>
        <w:t>Saran</w:t>
      </w:r>
      <w:bookmarkEnd w:id="271"/>
      <w:bookmarkEnd w:id="272"/>
    </w:p>
    <w:p w14:paraId="081CC844" w14:textId="77777777" w:rsidR="000A214D" w:rsidRDefault="000A214D" w:rsidP="000A214D">
      <w:pPr>
        <w:pStyle w:val="base"/>
      </w:pPr>
      <w:r w:rsidRPr="000A214D">
        <w:t>Berdasarkan hasil penelitian yang telah dilakukan yang dimulai dari penetuan pokok permasalahan, analisis sistem sampai pengimplementasian yang telah dilakukan, penulis memberikan saran sebagai berikut:</w:t>
      </w:r>
    </w:p>
    <w:p w14:paraId="5CEA3FC7" w14:textId="6E1A7631" w:rsidR="000A214D" w:rsidRDefault="000A214D" w:rsidP="000A214D">
      <w:pPr>
        <w:pStyle w:val="ayat-sub"/>
        <w:ind w:left="993"/>
      </w:pPr>
      <w:r>
        <w:t xml:space="preserve">Saat melakukan absensi, wajah </w:t>
      </w:r>
      <w:r w:rsidR="00D02F22">
        <w:t>p</w:t>
      </w:r>
      <w:r>
        <w:t xml:space="preserve">engguna terlihat jelas dengan posisi wajah lurus dengan kamera. Hal ini dimaksudkan agar </w:t>
      </w:r>
      <w:r w:rsidR="0081654F">
        <w:t xml:space="preserve">bagian-bagian wajah seperti mata, hidung, mulut, alis terlihat </w:t>
      </w:r>
      <w:r w:rsidR="00676C71">
        <w:t>jelas. Ketika semua bagian tersebut terlihat dengan jelas, maka model yang dibuat oleh sistem akan memiliki akurasi yang lebih baik ketika memprediksi wajah pengguna.</w:t>
      </w:r>
    </w:p>
    <w:p w14:paraId="66D6E7F1" w14:textId="5A463A20" w:rsidR="000A214D" w:rsidRPr="000A214D" w:rsidRDefault="008219FC" w:rsidP="000A214D">
      <w:pPr>
        <w:pStyle w:val="ayat-sub"/>
        <w:ind w:left="993"/>
        <w:sectPr w:rsidR="000A214D" w:rsidRPr="000A214D" w:rsidSect="0047685F">
          <w:pgSz w:w="11906" w:h="16838" w:code="9"/>
          <w:pgMar w:top="2268" w:right="1701" w:bottom="1701" w:left="2268" w:header="709" w:footer="709" w:gutter="0"/>
          <w:cols w:space="708"/>
          <w:titlePg/>
          <w:docGrid w:linePitch="360"/>
        </w:sectPr>
      </w:pPr>
      <w:r>
        <w:t xml:space="preserve">Penulis menyarankan kepada peneliti selanjutnya agar menggunakan perintah </w:t>
      </w:r>
      <w:r w:rsidRPr="008219FC">
        <w:rPr>
          <w:b/>
          <w:bCs/>
          <w:i/>
          <w:iCs w:val="0"/>
        </w:rPr>
        <w:t>recognize.train()</w:t>
      </w:r>
      <w:r>
        <w:rPr>
          <w:i/>
          <w:iCs w:val="0"/>
        </w:rPr>
        <w:t xml:space="preserve"> </w:t>
      </w:r>
      <w:r>
        <w:t xml:space="preserve">dan tidak menggunakan perintah </w:t>
      </w:r>
      <w:r w:rsidRPr="008219FC">
        <w:rPr>
          <w:b/>
          <w:bCs/>
          <w:i/>
          <w:iCs w:val="0"/>
        </w:rPr>
        <w:t>recognize.update()</w:t>
      </w:r>
      <w:r>
        <w:t xml:space="preserve"> pada saat mel</w:t>
      </w:r>
      <w:r w:rsidR="00D02F22">
        <w:t>a</w:t>
      </w:r>
      <w:r>
        <w:t xml:space="preserve">tih data. Hal tersebut karena berdasarkan pengalaman penulis saat menggunakan perintah  </w:t>
      </w:r>
      <w:r w:rsidRPr="008219FC">
        <w:rPr>
          <w:b/>
          <w:bCs/>
          <w:i/>
          <w:iCs w:val="0"/>
        </w:rPr>
        <w:t>recognize.update(</w:t>
      </w:r>
      <w:r>
        <w:rPr>
          <w:b/>
          <w:bCs/>
          <w:i/>
          <w:iCs w:val="0"/>
        </w:rPr>
        <w:t>)</w:t>
      </w:r>
      <w:r>
        <w:rPr>
          <w:i/>
          <w:iCs w:val="0"/>
        </w:rPr>
        <w:t xml:space="preserve">, model </w:t>
      </w:r>
      <w:r>
        <w:t xml:space="preserve">seringkali memberikan prediksi yang salah dan  lebih condong pada data terakhir yang dilatih. Namun ketika penulis menggunakan perintah </w:t>
      </w:r>
      <w:r w:rsidRPr="008219FC">
        <w:rPr>
          <w:b/>
          <w:bCs/>
          <w:i/>
          <w:iCs w:val="0"/>
        </w:rPr>
        <w:t>recognize.train()</w:t>
      </w:r>
      <w:r>
        <w:rPr>
          <w:i/>
          <w:iCs w:val="0"/>
        </w:rPr>
        <w:t xml:space="preserve">, </w:t>
      </w:r>
      <w:r>
        <w:t xml:space="preserve">penulis tidak menemukan ketidakseimbangan pada model dan model menghasilkan prediksi yang benar. Yang perlu diperhatikan adalah perintah </w:t>
      </w:r>
      <w:r w:rsidRPr="008219FC">
        <w:rPr>
          <w:b/>
          <w:bCs/>
          <w:i/>
          <w:iCs w:val="0"/>
        </w:rPr>
        <w:t>recognize.train()</w:t>
      </w:r>
      <w:r>
        <w:rPr>
          <w:i/>
          <w:iCs w:val="0"/>
        </w:rPr>
        <w:t xml:space="preserve"> </w:t>
      </w:r>
      <w:r>
        <w:t xml:space="preserve">akan melatih seluruh dataset  dari awal, sehingga akan memakai </w:t>
      </w:r>
      <w:r>
        <w:rPr>
          <w:i/>
          <w:iCs w:val="0"/>
        </w:rPr>
        <w:t>resource</w:t>
      </w:r>
      <w:r>
        <w:t xml:space="preserve"> dan waktu yang besar.</w:t>
      </w:r>
    </w:p>
    <w:p w14:paraId="06CBD376" w14:textId="5EA9EF93" w:rsidR="00D5071B" w:rsidRDefault="00D5071B" w:rsidP="00D5071B">
      <w:pPr>
        <w:pStyle w:val="Heading1"/>
        <w:numPr>
          <w:ilvl w:val="0"/>
          <w:numId w:val="0"/>
        </w:numPr>
      </w:pPr>
      <w:bookmarkStart w:id="273" w:name="_Toc84775392"/>
      <w:bookmarkStart w:id="274" w:name="_Toc84839897"/>
      <w:r>
        <w:lastRenderedPageBreak/>
        <w:t>DAFTAR PUSTAKA</w:t>
      </w:r>
      <w:bookmarkEnd w:id="273"/>
      <w:bookmarkEnd w:id="274"/>
    </w:p>
    <w:p w14:paraId="431C4755" w14:textId="61C6047C" w:rsidR="00A25345" w:rsidRPr="00A25345" w:rsidRDefault="004C6654"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A25345" w:rsidRPr="00A25345">
        <w:rPr>
          <w:rFonts w:ascii="Times New Roman" w:hAnsi="Times New Roman" w:cs="Times New Roman"/>
          <w:noProof/>
          <w:sz w:val="24"/>
          <w:szCs w:val="24"/>
        </w:rPr>
        <w:t>[1]</w:t>
      </w:r>
      <w:r w:rsidR="00A25345" w:rsidRPr="00A25345">
        <w:rPr>
          <w:rFonts w:ascii="Times New Roman" w:hAnsi="Times New Roman" w:cs="Times New Roman"/>
          <w:noProof/>
          <w:sz w:val="24"/>
          <w:szCs w:val="24"/>
        </w:rPr>
        <w:tab/>
        <w:t>“Indonesia: Coronavirus Pandemic Country Profile - Our World in Data.” https://ourworldindata.org/coronavirus/country/indonesia (accessed Apr. 30, 2021).</w:t>
      </w:r>
    </w:p>
    <w:p w14:paraId="2EE967F0"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2]</w:t>
      </w:r>
      <w:r w:rsidRPr="00A25345">
        <w:rPr>
          <w:rFonts w:ascii="Times New Roman" w:hAnsi="Times New Roman" w:cs="Times New Roman"/>
          <w:noProof/>
          <w:sz w:val="24"/>
          <w:szCs w:val="24"/>
        </w:rPr>
        <w:tab/>
        <w:t>WHO, “Transmisi SARS-CoV-2: implikasi terhadap kewaspadaan pencegahan infeksi,” pp. 1–10, 2020.</w:t>
      </w:r>
    </w:p>
    <w:p w14:paraId="4B4536C8"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3]</w:t>
      </w:r>
      <w:r w:rsidRPr="00A25345">
        <w:rPr>
          <w:rFonts w:ascii="Times New Roman" w:hAnsi="Times New Roman" w:cs="Times New Roman"/>
          <w:noProof/>
          <w:sz w:val="24"/>
          <w:szCs w:val="24"/>
        </w:rPr>
        <w:tab/>
        <w:t xml:space="preserve">V. Bruce and A. Young, “Understanding face recognition,” </w:t>
      </w:r>
      <w:r w:rsidRPr="00A25345">
        <w:rPr>
          <w:rFonts w:ascii="Times New Roman" w:hAnsi="Times New Roman" w:cs="Times New Roman"/>
          <w:i/>
          <w:iCs/>
          <w:noProof/>
          <w:sz w:val="24"/>
          <w:szCs w:val="24"/>
        </w:rPr>
        <w:t>Br. J. Psychol.</w:t>
      </w:r>
      <w:r w:rsidRPr="00A25345">
        <w:rPr>
          <w:rFonts w:ascii="Times New Roman" w:hAnsi="Times New Roman" w:cs="Times New Roman"/>
          <w:noProof/>
          <w:sz w:val="24"/>
          <w:szCs w:val="24"/>
        </w:rPr>
        <w:t>, vol. 77, no. 3, pp. 305–327, 1986, doi: 10.1111/j.2044-8295.1986.tb02199.x.</w:t>
      </w:r>
    </w:p>
    <w:p w14:paraId="39537345"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4]</w:t>
      </w:r>
      <w:r w:rsidRPr="00A25345">
        <w:rPr>
          <w:rFonts w:ascii="Times New Roman" w:hAnsi="Times New Roman" w:cs="Times New Roman"/>
          <w:noProof/>
          <w:sz w:val="24"/>
          <w:szCs w:val="24"/>
        </w:rPr>
        <w:tab/>
        <w:t xml:space="preserve">Q. Mutiara and E. Prasetyo, “Perbandingan Metode Eigenface, Fisherface, dan LBPH pada Sistem Pengenalan Wajah,” </w:t>
      </w:r>
      <w:r w:rsidRPr="00A25345">
        <w:rPr>
          <w:rFonts w:ascii="Times New Roman" w:hAnsi="Times New Roman" w:cs="Times New Roman"/>
          <w:i/>
          <w:iCs/>
          <w:noProof/>
          <w:sz w:val="24"/>
          <w:szCs w:val="24"/>
        </w:rPr>
        <w:t>J. Ilm. Komputasi</w:t>
      </w:r>
      <w:r w:rsidRPr="00A25345">
        <w:rPr>
          <w:rFonts w:ascii="Times New Roman" w:hAnsi="Times New Roman" w:cs="Times New Roman"/>
          <w:noProof/>
          <w:sz w:val="24"/>
          <w:szCs w:val="24"/>
        </w:rPr>
        <w:t>, vol. 18, no. 4, 2019, doi: 10.32409/jikstik.18.4.2675.</w:t>
      </w:r>
    </w:p>
    <w:p w14:paraId="5179E506"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5]</w:t>
      </w:r>
      <w:r w:rsidRPr="00A25345">
        <w:rPr>
          <w:rFonts w:ascii="Times New Roman" w:hAnsi="Times New Roman" w:cs="Times New Roman"/>
          <w:noProof/>
          <w:sz w:val="24"/>
          <w:szCs w:val="24"/>
        </w:rPr>
        <w:tab/>
        <w:t xml:space="preserve">Sugiyono, </w:t>
      </w:r>
      <w:r w:rsidRPr="00A25345">
        <w:rPr>
          <w:rFonts w:ascii="Times New Roman" w:hAnsi="Times New Roman" w:cs="Times New Roman"/>
          <w:i/>
          <w:iCs/>
          <w:noProof/>
          <w:sz w:val="24"/>
          <w:szCs w:val="24"/>
        </w:rPr>
        <w:t>Metode Penelitian Kuantitatif, Kualitatif, dan Tindakan</w:t>
      </w:r>
      <w:r w:rsidRPr="00A25345">
        <w:rPr>
          <w:rFonts w:ascii="Times New Roman" w:hAnsi="Times New Roman" w:cs="Times New Roman"/>
          <w:noProof/>
          <w:sz w:val="24"/>
          <w:szCs w:val="24"/>
        </w:rPr>
        <w:t>. 2012.</w:t>
      </w:r>
    </w:p>
    <w:p w14:paraId="4C53F18B"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6]</w:t>
      </w:r>
      <w:r w:rsidRPr="00A25345">
        <w:rPr>
          <w:rFonts w:ascii="Times New Roman" w:hAnsi="Times New Roman" w:cs="Times New Roman"/>
          <w:noProof/>
          <w:sz w:val="24"/>
          <w:szCs w:val="24"/>
        </w:rPr>
        <w:tab/>
        <w:t xml:space="preserve">H. Hasanah, “TEKNIK-TEKNIK OBSERVASI (Sebuah Alternatif Metode Pengumpulan Data Kualitatif Ilmu-ilmu Sosial),” </w:t>
      </w:r>
      <w:r w:rsidRPr="00A25345">
        <w:rPr>
          <w:rFonts w:ascii="Times New Roman" w:hAnsi="Times New Roman" w:cs="Times New Roman"/>
          <w:i/>
          <w:iCs/>
          <w:noProof/>
          <w:sz w:val="24"/>
          <w:szCs w:val="24"/>
        </w:rPr>
        <w:t>At-Taqaddum</w:t>
      </w:r>
      <w:r w:rsidRPr="00A25345">
        <w:rPr>
          <w:rFonts w:ascii="Times New Roman" w:hAnsi="Times New Roman" w:cs="Times New Roman"/>
          <w:noProof/>
          <w:sz w:val="24"/>
          <w:szCs w:val="24"/>
        </w:rPr>
        <w:t>, vol. 8, no. 1, p. 21, 2017, doi: 10.21580/at.v8i1.1163.</w:t>
      </w:r>
    </w:p>
    <w:p w14:paraId="4B663D95"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7]</w:t>
      </w:r>
      <w:r w:rsidRPr="00A25345">
        <w:rPr>
          <w:rFonts w:ascii="Times New Roman" w:hAnsi="Times New Roman" w:cs="Times New Roman"/>
          <w:noProof/>
          <w:sz w:val="24"/>
          <w:szCs w:val="24"/>
        </w:rPr>
        <w:tab/>
        <w:t xml:space="preserve">A. Mirzaqon, “Studi Kepustakaan Mengenai Landasan Teori Dan Praktik Konseling Expressive Writing Library,” </w:t>
      </w:r>
      <w:r w:rsidRPr="00A25345">
        <w:rPr>
          <w:rFonts w:ascii="Times New Roman" w:hAnsi="Times New Roman" w:cs="Times New Roman"/>
          <w:i/>
          <w:iCs/>
          <w:noProof/>
          <w:sz w:val="24"/>
          <w:szCs w:val="24"/>
        </w:rPr>
        <w:t>J. BK UNESA</w:t>
      </w:r>
      <w:r w:rsidRPr="00A25345">
        <w:rPr>
          <w:rFonts w:ascii="Times New Roman" w:hAnsi="Times New Roman" w:cs="Times New Roman"/>
          <w:noProof/>
          <w:sz w:val="24"/>
          <w:szCs w:val="24"/>
        </w:rPr>
        <w:t>, no. 1, pp. 1–8, 2018.</w:t>
      </w:r>
    </w:p>
    <w:p w14:paraId="2C556009"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8]</w:t>
      </w:r>
      <w:r w:rsidRPr="00A25345">
        <w:rPr>
          <w:rFonts w:ascii="Times New Roman" w:hAnsi="Times New Roman" w:cs="Times New Roman"/>
          <w:noProof/>
          <w:sz w:val="24"/>
          <w:szCs w:val="24"/>
        </w:rPr>
        <w:tab/>
        <w:t xml:space="preserve">S. Z. Li and A. K. Jain, </w:t>
      </w:r>
      <w:r w:rsidRPr="00A25345">
        <w:rPr>
          <w:rFonts w:ascii="Times New Roman" w:hAnsi="Times New Roman" w:cs="Times New Roman"/>
          <w:i/>
          <w:iCs/>
          <w:noProof/>
          <w:sz w:val="24"/>
          <w:szCs w:val="24"/>
        </w:rPr>
        <w:t>Handbook of Face Recognition</w:t>
      </w:r>
      <w:r w:rsidRPr="00A25345">
        <w:rPr>
          <w:rFonts w:ascii="Times New Roman" w:hAnsi="Times New Roman" w:cs="Times New Roman"/>
          <w:noProof/>
          <w:sz w:val="24"/>
          <w:szCs w:val="24"/>
        </w:rPr>
        <w:t>. 2005.</w:t>
      </w:r>
    </w:p>
    <w:p w14:paraId="62520A1E"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9]</w:t>
      </w:r>
      <w:r w:rsidRPr="00A25345">
        <w:rPr>
          <w:rFonts w:ascii="Times New Roman" w:hAnsi="Times New Roman" w:cs="Times New Roman"/>
          <w:noProof/>
          <w:sz w:val="24"/>
          <w:szCs w:val="24"/>
        </w:rPr>
        <w:tab/>
        <w:t xml:space="preserve">H. Jaya </w:t>
      </w:r>
      <w:r w:rsidRPr="00A25345">
        <w:rPr>
          <w:rFonts w:ascii="Times New Roman" w:hAnsi="Times New Roman" w:cs="Times New Roman"/>
          <w:i/>
          <w:iCs/>
          <w:noProof/>
          <w:sz w:val="24"/>
          <w:szCs w:val="24"/>
        </w:rPr>
        <w:t>et al.</w:t>
      </w:r>
      <w:r w:rsidRPr="00A25345">
        <w:rPr>
          <w:rFonts w:ascii="Times New Roman" w:hAnsi="Times New Roman" w:cs="Times New Roman"/>
          <w:noProof/>
          <w:sz w:val="24"/>
          <w:szCs w:val="24"/>
        </w:rPr>
        <w:t xml:space="preserve">, </w:t>
      </w:r>
      <w:r w:rsidRPr="00A25345">
        <w:rPr>
          <w:rFonts w:ascii="Times New Roman" w:hAnsi="Times New Roman" w:cs="Times New Roman"/>
          <w:i/>
          <w:iCs/>
          <w:noProof/>
          <w:sz w:val="24"/>
          <w:szCs w:val="24"/>
        </w:rPr>
        <w:t>Kecerdasan Buatan</w:t>
      </w:r>
      <w:r w:rsidRPr="00A25345">
        <w:rPr>
          <w:rFonts w:ascii="Times New Roman" w:hAnsi="Times New Roman" w:cs="Times New Roman"/>
          <w:noProof/>
          <w:sz w:val="24"/>
          <w:szCs w:val="24"/>
        </w:rPr>
        <w:t>, vol. 53, no. 9. 2018.</w:t>
      </w:r>
    </w:p>
    <w:p w14:paraId="005AFA5E"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10]</w:t>
      </w:r>
      <w:r w:rsidRPr="00A25345">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A25345">
        <w:rPr>
          <w:rFonts w:ascii="Times New Roman" w:hAnsi="Times New Roman" w:cs="Times New Roman"/>
          <w:i/>
          <w:iCs/>
          <w:noProof/>
          <w:sz w:val="24"/>
          <w:szCs w:val="24"/>
        </w:rPr>
        <w:t>2018 Int. Conf. Artif. Intell. Big Data</w:t>
      </w:r>
      <w:r w:rsidRPr="00A25345">
        <w:rPr>
          <w:rFonts w:ascii="Times New Roman" w:hAnsi="Times New Roman" w:cs="Times New Roman"/>
          <w:noProof/>
          <w:sz w:val="24"/>
          <w:szCs w:val="24"/>
        </w:rPr>
        <w:t>, no. October 2019, pp. 144–147, 2018, doi: 10.1109/ICAIBD.2018.8396183.</w:t>
      </w:r>
    </w:p>
    <w:p w14:paraId="3D4396FB"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11]</w:t>
      </w:r>
      <w:r w:rsidRPr="00A25345">
        <w:rPr>
          <w:rFonts w:ascii="Times New Roman" w:hAnsi="Times New Roman" w:cs="Times New Roman"/>
          <w:noProof/>
          <w:sz w:val="24"/>
          <w:szCs w:val="24"/>
        </w:rPr>
        <w:tab/>
        <w:t xml:space="preserve">A. P. Singh, S. S. Manvi, P. Nimbal, and G. K. Shyam, “Face recognition system based on LBPH algorithm,” </w:t>
      </w:r>
      <w:r w:rsidRPr="00A25345">
        <w:rPr>
          <w:rFonts w:ascii="Times New Roman" w:hAnsi="Times New Roman" w:cs="Times New Roman"/>
          <w:i/>
          <w:iCs/>
          <w:noProof/>
          <w:sz w:val="24"/>
          <w:szCs w:val="24"/>
        </w:rPr>
        <w:t>Int. J. Eng. Adv. Technol.</w:t>
      </w:r>
      <w:r w:rsidRPr="00A25345">
        <w:rPr>
          <w:rFonts w:ascii="Times New Roman" w:hAnsi="Times New Roman" w:cs="Times New Roman"/>
          <w:noProof/>
          <w:sz w:val="24"/>
          <w:szCs w:val="24"/>
        </w:rPr>
        <w:t>, vol. 8, no. 5 Special Issue, pp. 26–30, 2019.</w:t>
      </w:r>
    </w:p>
    <w:p w14:paraId="6503E2D1"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12]</w:t>
      </w:r>
      <w:r w:rsidRPr="00A25345">
        <w:rPr>
          <w:rFonts w:ascii="Times New Roman" w:hAnsi="Times New Roman" w:cs="Times New Roman"/>
          <w:noProof/>
          <w:sz w:val="24"/>
          <w:szCs w:val="24"/>
        </w:rPr>
        <w:tab/>
        <w:t xml:space="preserve">A. Zein, “Pendeteksian Kantuk Secara Real Time Menggunakan Pustaka OPENCV dan DLIB PYTHON,” </w:t>
      </w:r>
      <w:r w:rsidRPr="00A25345">
        <w:rPr>
          <w:rFonts w:ascii="Times New Roman" w:hAnsi="Times New Roman" w:cs="Times New Roman"/>
          <w:i/>
          <w:iCs/>
          <w:noProof/>
          <w:sz w:val="24"/>
          <w:szCs w:val="24"/>
        </w:rPr>
        <w:t>Sainstech J. Penelit. dan Pengkaj. Sains dan Teknol.</w:t>
      </w:r>
      <w:r w:rsidRPr="00A25345">
        <w:rPr>
          <w:rFonts w:ascii="Times New Roman" w:hAnsi="Times New Roman" w:cs="Times New Roman"/>
          <w:noProof/>
          <w:sz w:val="24"/>
          <w:szCs w:val="24"/>
        </w:rPr>
        <w:t>, vol. 28, no. 2, pp. 22–26, 2018, doi: 10.37277/stch.v28i2.238.</w:t>
      </w:r>
    </w:p>
    <w:p w14:paraId="612146AA"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13]</w:t>
      </w:r>
      <w:r w:rsidRPr="00A25345">
        <w:rPr>
          <w:rFonts w:ascii="Times New Roman" w:hAnsi="Times New Roman" w:cs="Times New Roman"/>
          <w:noProof/>
          <w:sz w:val="24"/>
          <w:szCs w:val="24"/>
        </w:rPr>
        <w:tab/>
        <w:t xml:space="preserve">D. A. Wahyudi and I. H. Kartowisastro, “Menghitung Kecepatan Menggunakan Computer Vision,” </w:t>
      </w:r>
      <w:r w:rsidRPr="00A25345">
        <w:rPr>
          <w:rFonts w:ascii="Times New Roman" w:hAnsi="Times New Roman" w:cs="Times New Roman"/>
          <w:i/>
          <w:iCs/>
          <w:noProof/>
          <w:sz w:val="24"/>
          <w:szCs w:val="24"/>
        </w:rPr>
        <w:t>J. Tenik Komput.</w:t>
      </w:r>
      <w:r w:rsidRPr="00A25345">
        <w:rPr>
          <w:rFonts w:ascii="Times New Roman" w:hAnsi="Times New Roman" w:cs="Times New Roman"/>
          <w:noProof/>
          <w:sz w:val="24"/>
          <w:szCs w:val="24"/>
        </w:rPr>
        <w:t>, vol. 19, no. 2, pp. 89–101, 2011.</w:t>
      </w:r>
    </w:p>
    <w:p w14:paraId="54A0C052"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14]</w:t>
      </w:r>
      <w:r w:rsidRPr="00A25345">
        <w:rPr>
          <w:rFonts w:ascii="Times New Roman" w:hAnsi="Times New Roman" w:cs="Times New Roman"/>
          <w:noProof/>
          <w:sz w:val="24"/>
          <w:szCs w:val="24"/>
        </w:rPr>
        <w:tab/>
        <w:t>E. Gorelik, “Cloud Computing Models,” 2013.</w:t>
      </w:r>
    </w:p>
    <w:p w14:paraId="35FEFE74"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15]</w:t>
      </w:r>
      <w:r w:rsidRPr="00A25345">
        <w:rPr>
          <w:rFonts w:ascii="Times New Roman" w:hAnsi="Times New Roman" w:cs="Times New Roman"/>
          <w:noProof/>
          <w:sz w:val="24"/>
          <w:szCs w:val="24"/>
        </w:rPr>
        <w:tab/>
        <w:t xml:space="preserve">R. S. Pressman, </w:t>
      </w:r>
      <w:r w:rsidRPr="00A25345">
        <w:rPr>
          <w:rFonts w:ascii="Times New Roman" w:hAnsi="Times New Roman" w:cs="Times New Roman"/>
          <w:i/>
          <w:iCs/>
          <w:noProof/>
          <w:sz w:val="24"/>
          <w:szCs w:val="24"/>
        </w:rPr>
        <w:t>Software Quality Engineering: A Practitioner’s Approach</w:t>
      </w:r>
      <w:r w:rsidRPr="00A25345">
        <w:rPr>
          <w:rFonts w:ascii="Times New Roman" w:hAnsi="Times New Roman" w:cs="Times New Roman"/>
          <w:noProof/>
          <w:sz w:val="24"/>
          <w:szCs w:val="24"/>
        </w:rPr>
        <w:t>, vol. 9781118592. 2014.</w:t>
      </w:r>
    </w:p>
    <w:p w14:paraId="12747ADD"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16]</w:t>
      </w:r>
      <w:r w:rsidRPr="00A25345">
        <w:rPr>
          <w:rFonts w:ascii="Times New Roman" w:hAnsi="Times New Roman" w:cs="Times New Roman"/>
          <w:noProof/>
          <w:sz w:val="24"/>
          <w:szCs w:val="24"/>
        </w:rPr>
        <w:tab/>
        <w:t xml:space="preserve">D. S. M. Sc, M. Math, and D. Ph, “LOGIKA PEMROGRAMAN Disusun,” </w:t>
      </w:r>
      <w:r w:rsidRPr="00A25345">
        <w:rPr>
          <w:rFonts w:ascii="Times New Roman" w:hAnsi="Times New Roman" w:cs="Times New Roman"/>
          <w:noProof/>
          <w:sz w:val="24"/>
          <w:szCs w:val="24"/>
        </w:rPr>
        <w:lastRenderedPageBreak/>
        <w:t>no. September, 2002.</w:t>
      </w:r>
    </w:p>
    <w:p w14:paraId="199A3825"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17]</w:t>
      </w:r>
      <w:r w:rsidRPr="00A25345">
        <w:rPr>
          <w:rFonts w:ascii="Times New Roman" w:hAnsi="Times New Roman" w:cs="Times New Roman"/>
          <w:noProof/>
          <w:sz w:val="24"/>
          <w:szCs w:val="24"/>
        </w:rPr>
        <w:tab/>
        <w:t xml:space="preserve">H. Bagir and B. E. Putro, “Analisis Perancangan Sistem Informasi Pergudangan di CV. Karya Nugraha,” </w:t>
      </w:r>
      <w:r w:rsidRPr="00A25345">
        <w:rPr>
          <w:rFonts w:ascii="Times New Roman" w:hAnsi="Times New Roman" w:cs="Times New Roman"/>
          <w:i/>
          <w:iCs/>
          <w:noProof/>
          <w:sz w:val="24"/>
          <w:szCs w:val="24"/>
        </w:rPr>
        <w:t>J. Media Tek. dan Sist. Ind.</w:t>
      </w:r>
      <w:r w:rsidRPr="00A25345">
        <w:rPr>
          <w:rFonts w:ascii="Times New Roman" w:hAnsi="Times New Roman" w:cs="Times New Roman"/>
          <w:noProof/>
          <w:sz w:val="24"/>
          <w:szCs w:val="24"/>
        </w:rPr>
        <w:t>, vol. 2, no. 1, p. 30, 2018, doi: 10.35194/jmtsi.v2i1.274.</w:t>
      </w:r>
    </w:p>
    <w:p w14:paraId="4C689E56"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18]</w:t>
      </w:r>
      <w:r w:rsidRPr="00A25345">
        <w:rPr>
          <w:rFonts w:ascii="Times New Roman" w:hAnsi="Times New Roman" w:cs="Times New Roman"/>
          <w:noProof/>
          <w:sz w:val="24"/>
          <w:szCs w:val="24"/>
        </w:rPr>
        <w:tab/>
        <w:t>“Data Flow Diagram (DFD)s: An Agile Introduction.” http://www.agilemodeling.com/artifacts/dataFlowDiagram.htm (accessed Jun. 14, 2021).</w:t>
      </w:r>
    </w:p>
    <w:p w14:paraId="648F1A3D"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19]</w:t>
      </w:r>
      <w:r w:rsidRPr="00A25345">
        <w:rPr>
          <w:rFonts w:ascii="Times New Roman" w:hAnsi="Times New Roman" w:cs="Times New Roman"/>
          <w:noProof/>
          <w:sz w:val="24"/>
          <w:szCs w:val="24"/>
        </w:rPr>
        <w:tab/>
        <w:t>“Documentation for Visual Studio Code.” https://code.visualstudio.com/docs (accessed Oct. 23, 2021).</w:t>
      </w:r>
    </w:p>
    <w:p w14:paraId="60EE7D8F"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5345">
        <w:rPr>
          <w:rFonts w:ascii="Times New Roman" w:hAnsi="Times New Roman" w:cs="Times New Roman"/>
          <w:noProof/>
          <w:sz w:val="24"/>
          <w:szCs w:val="24"/>
        </w:rPr>
        <w:t>[20]</w:t>
      </w:r>
      <w:r w:rsidRPr="00A25345">
        <w:rPr>
          <w:rFonts w:ascii="Times New Roman" w:hAnsi="Times New Roman" w:cs="Times New Roman"/>
          <w:noProof/>
          <w:sz w:val="24"/>
          <w:szCs w:val="24"/>
        </w:rPr>
        <w:tab/>
        <w:t>D. Vassallo and J. Pschorr, “The Good Parts of AWS.”</w:t>
      </w:r>
    </w:p>
    <w:p w14:paraId="3853CA44" w14:textId="77777777" w:rsidR="00A25345" w:rsidRPr="00A25345" w:rsidRDefault="00A25345" w:rsidP="00A25345">
      <w:pPr>
        <w:widowControl w:val="0"/>
        <w:autoSpaceDE w:val="0"/>
        <w:autoSpaceDN w:val="0"/>
        <w:adjustRightInd w:val="0"/>
        <w:spacing w:line="240" w:lineRule="auto"/>
        <w:ind w:left="640" w:hanging="640"/>
        <w:jc w:val="both"/>
        <w:rPr>
          <w:rFonts w:ascii="Times New Roman" w:hAnsi="Times New Roman" w:cs="Times New Roman"/>
          <w:noProof/>
          <w:sz w:val="24"/>
        </w:rPr>
      </w:pPr>
      <w:r w:rsidRPr="00A25345">
        <w:rPr>
          <w:rFonts w:ascii="Times New Roman" w:hAnsi="Times New Roman" w:cs="Times New Roman"/>
          <w:noProof/>
          <w:sz w:val="24"/>
          <w:szCs w:val="24"/>
        </w:rPr>
        <w:t>[21]</w:t>
      </w:r>
      <w:r w:rsidRPr="00A25345">
        <w:rPr>
          <w:rFonts w:ascii="Times New Roman" w:hAnsi="Times New Roman" w:cs="Times New Roman"/>
          <w:noProof/>
          <w:sz w:val="24"/>
          <w:szCs w:val="24"/>
        </w:rPr>
        <w:tab/>
        <w:t xml:space="preserve">M. DirgaF, “Aplikasi E-Learning Siswa Smk Berbasis Web,” </w:t>
      </w:r>
      <w:r w:rsidRPr="00A25345">
        <w:rPr>
          <w:rFonts w:ascii="Times New Roman" w:hAnsi="Times New Roman" w:cs="Times New Roman"/>
          <w:i/>
          <w:iCs/>
          <w:noProof/>
          <w:sz w:val="24"/>
          <w:szCs w:val="24"/>
        </w:rPr>
        <w:t>J. Sintaks Log.</w:t>
      </w:r>
      <w:r w:rsidRPr="00A25345">
        <w:rPr>
          <w:rFonts w:ascii="Times New Roman" w:hAnsi="Times New Roman" w:cs="Times New Roman"/>
          <w:noProof/>
          <w:sz w:val="24"/>
          <w:szCs w:val="24"/>
        </w:rPr>
        <w:t>, vol. 1, no. 1, pp. 2775–412, 2021, [Online]. Available: https://jurnal.umpar.ac.id/index.php/sylog.</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275" w:name="_Toc84775393"/>
      <w:bookmarkStart w:id="276" w:name="_Toc84839898"/>
      <w:r>
        <w:t>LAMPIRAN-LAMPIRAN</w:t>
      </w:r>
      <w:bookmarkEnd w:id="275"/>
      <w:bookmarkEnd w:id="276"/>
    </w:p>
    <w:p w14:paraId="61B406E0" w14:textId="77777777" w:rsidR="00846753" w:rsidRDefault="00846753">
      <w:pPr>
        <w:rPr>
          <w:rFonts w:ascii="Times New Roman" w:hAnsi="Times New Roman" w:cs="Times New Roman"/>
          <w:sz w:val="24"/>
          <w:szCs w:val="18"/>
        </w:rPr>
      </w:pPr>
      <w:r>
        <w:br w:type="page"/>
      </w:r>
    </w:p>
    <w:p w14:paraId="50CEF9C9" w14:textId="275063D4" w:rsidR="00ED6C06" w:rsidRPr="00ED6C06" w:rsidRDefault="00ED6C06" w:rsidP="008B4EEB">
      <w:pPr>
        <w:pStyle w:val="Caption"/>
        <w:rPr>
          <w:lang w:val="en-US"/>
        </w:rPr>
      </w:pPr>
      <w:bookmarkStart w:id="277" w:name="_Toc85517519"/>
      <w:r w:rsidRPr="00ED6C06">
        <w:lastRenderedPageBreak/>
        <w:t xml:space="preserve">Lampiran  </w:t>
      </w:r>
      <w:r w:rsidRPr="00ED6C06">
        <w:fldChar w:fldCharType="begin"/>
      </w:r>
      <w:r w:rsidRPr="00ED6C06">
        <w:instrText xml:space="preserve"> SEQ Lampiran_ \* ARABIC </w:instrText>
      </w:r>
      <w:r w:rsidRPr="00ED6C06">
        <w:fldChar w:fldCharType="separate"/>
      </w:r>
      <w:r w:rsidR="00BB0F63">
        <w:rPr>
          <w:noProof/>
        </w:rPr>
        <w:t>1</w:t>
      </w:r>
      <w:r w:rsidRPr="00ED6C06">
        <w:fldChar w:fldCharType="end"/>
      </w:r>
      <w:r w:rsidRPr="00ED6C06">
        <w:rPr>
          <w:lang w:val="en-US"/>
        </w:rPr>
        <w:t xml:space="preserve"> Surat Pengantar Observasi</w:t>
      </w:r>
      <w:bookmarkEnd w:id="277"/>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03A586EB">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1E0E9F1B" w14:textId="0E2D79E5" w:rsidR="00ED6C06" w:rsidRPr="00ED6C06" w:rsidRDefault="00ED6C06" w:rsidP="008B4EEB">
      <w:pPr>
        <w:pStyle w:val="Caption"/>
        <w:rPr>
          <w:lang w:val="en-US"/>
        </w:rPr>
      </w:pPr>
      <w:bookmarkStart w:id="278" w:name="_Toc85517520"/>
      <w:r w:rsidRPr="00ED6C06">
        <w:lastRenderedPageBreak/>
        <w:t xml:space="preserve">Lampiran  </w:t>
      </w:r>
      <w:r w:rsidRPr="00ED6C06">
        <w:fldChar w:fldCharType="begin"/>
      </w:r>
      <w:r w:rsidRPr="00ED6C06">
        <w:instrText xml:space="preserve"> SEQ Lampiran_ \* ARABIC </w:instrText>
      </w:r>
      <w:r w:rsidRPr="00ED6C06">
        <w:fldChar w:fldCharType="separate"/>
      </w:r>
      <w:r w:rsidR="00BB0F63">
        <w:rPr>
          <w:noProof/>
        </w:rPr>
        <w:t>2</w:t>
      </w:r>
      <w:r w:rsidRPr="00ED6C06">
        <w:fldChar w:fldCharType="end"/>
      </w:r>
      <w:r w:rsidRPr="00ED6C06">
        <w:rPr>
          <w:lang w:val="en-US"/>
        </w:rPr>
        <w:t xml:space="preserve"> Surat Penilaian Observasi</w:t>
      </w:r>
      <w:bookmarkEnd w:id="278"/>
    </w:p>
    <w:p w14:paraId="4267CC65" w14:textId="17081179" w:rsidR="00ED6C06" w:rsidRDefault="00ED6C06">
      <w:pPr>
        <w:rPr>
          <w:rFonts w:ascii="Times New Roman" w:hAnsi="Times New Roman" w:cs="Times New Roman"/>
          <w:b/>
          <w:bCs/>
          <w:sz w:val="24"/>
          <w:szCs w:val="18"/>
        </w:rPr>
      </w:pPr>
      <w:r>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618CDEC2" w:rsidR="00ED6C06" w:rsidRPr="00ED6C06" w:rsidRDefault="00ED6C06">
      <w:pPr>
        <w:rPr>
          <w:rFonts w:ascii="Times New Roman" w:hAnsi="Times New Roman" w:cs="Times New Roman"/>
          <w:b/>
          <w:bCs/>
          <w:sz w:val="24"/>
          <w:szCs w:val="18"/>
        </w:rPr>
      </w:pPr>
      <w:r w:rsidRPr="00ED6C06">
        <w:rPr>
          <w:rFonts w:ascii="Times New Roman" w:hAnsi="Times New Roman" w:cs="Times New Roman"/>
          <w:b/>
          <w:bCs/>
          <w:noProof/>
          <w:sz w:val="24"/>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r w:rsidRPr="00ED6C06">
        <w:rPr>
          <w:rFonts w:ascii="Times New Roman" w:hAnsi="Times New Roman" w:cs="Times New Roman"/>
          <w:b/>
          <w:bCs/>
          <w:sz w:val="24"/>
          <w:szCs w:val="24"/>
          <w:lang w:val="en-US"/>
        </w:rPr>
        <w:t>Lampiran 2</w:t>
      </w:r>
      <w:r>
        <w:rPr>
          <w:rFonts w:ascii="Times New Roman" w:hAnsi="Times New Roman" w:cs="Times New Roman"/>
          <w:b/>
          <w:bCs/>
          <w:lang w:val="en-US"/>
        </w:rPr>
        <w:t xml:space="preserve"> Surat Penilaian Observasi (Lanjutan)</w:t>
      </w:r>
      <w:r w:rsidRPr="00ED6C06">
        <w:rPr>
          <w:rFonts w:ascii="Times New Roman" w:hAnsi="Times New Roman" w:cs="Times New Roman"/>
          <w:b/>
          <w:bCs/>
        </w:rPr>
        <w:br w:type="page"/>
      </w:r>
    </w:p>
    <w:p w14:paraId="5FFD667E" w14:textId="51914743" w:rsidR="00ED6C06" w:rsidRPr="00ED6C06" w:rsidRDefault="00ED6C06" w:rsidP="008B4EEB">
      <w:pPr>
        <w:pStyle w:val="Caption"/>
        <w:rPr>
          <w:lang w:val="en-US"/>
        </w:rPr>
      </w:pPr>
      <w:bookmarkStart w:id="279" w:name="_Toc85517521"/>
      <w:r w:rsidRPr="00ED6C06">
        <w:lastRenderedPageBreak/>
        <w:t xml:space="preserve">Lampiran  </w:t>
      </w:r>
      <w:r w:rsidRPr="00ED6C06">
        <w:fldChar w:fldCharType="begin"/>
      </w:r>
      <w:r w:rsidRPr="00ED6C06">
        <w:instrText xml:space="preserve"> SEQ Lampiran_ \* ARABIC </w:instrText>
      </w:r>
      <w:r w:rsidRPr="00ED6C06">
        <w:fldChar w:fldCharType="separate"/>
      </w:r>
      <w:r w:rsidR="00BB0F63">
        <w:rPr>
          <w:noProof/>
        </w:rPr>
        <w:t>3</w:t>
      </w:r>
      <w:r w:rsidRPr="00ED6C06">
        <w:fldChar w:fldCharType="end"/>
      </w:r>
      <w:r w:rsidRPr="00ED6C06">
        <w:rPr>
          <w:lang w:val="en-US"/>
        </w:rPr>
        <w:t xml:space="preserve"> Surat Balasan Observasi</w:t>
      </w:r>
      <w:bookmarkEnd w:id="279"/>
    </w:p>
    <w:p w14:paraId="6C7FD7B9" w14:textId="7EB51AAF" w:rsidR="00ED6C06" w:rsidRDefault="00ED6C06">
      <w:pPr>
        <w:rPr>
          <w:rFonts w:ascii="Times New Roman" w:hAnsi="Times New Roman" w:cs="Times New Roman"/>
          <w:b/>
          <w:bCs/>
          <w:sz w:val="24"/>
          <w:szCs w:val="18"/>
        </w:r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8B3A0DA" w14:textId="7DAA3E21" w:rsidR="00846753" w:rsidRPr="00C134C3" w:rsidRDefault="00846753" w:rsidP="008B4EEB">
      <w:pPr>
        <w:pStyle w:val="Caption"/>
        <w:rPr>
          <w:lang w:val="en-US"/>
        </w:rPr>
      </w:pPr>
      <w:bookmarkStart w:id="280" w:name="_Toc85517522"/>
      <w:r w:rsidRPr="00C134C3">
        <w:lastRenderedPageBreak/>
        <w:t xml:space="preserve">Lampiran  </w:t>
      </w:r>
      <w:r w:rsidRPr="00C134C3">
        <w:fldChar w:fldCharType="begin"/>
      </w:r>
      <w:r w:rsidRPr="00C134C3">
        <w:instrText xml:space="preserve"> SEQ Lampiran_ \* ARABIC </w:instrText>
      </w:r>
      <w:r w:rsidRPr="00C134C3">
        <w:fldChar w:fldCharType="separate"/>
      </w:r>
      <w:r w:rsidR="00BB0F63">
        <w:rPr>
          <w:noProof/>
        </w:rPr>
        <w:t>4</w:t>
      </w:r>
      <w:r w:rsidRPr="00C134C3">
        <w:fldChar w:fldCharType="end"/>
      </w:r>
      <w:r w:rsidRPr="00C134C3">
        <w:rPr>
          <w:lang w:val="en-US"/>
        </w:rPr>
        <w:t xml:space="preserve"> Sintaks Membuat Dataset</w:t>
      </w:r>
      <w:bookmarkEnd w:id="280"/>
    </w:p>
    <w:tbl>
      <w:tblPr>
        <w:tblStyle w:val="TableGrid"/>
        <w:tblW w:w="0" w:type="auto"/>
        <w:tblLook w:val="04A0" w:firstRow="1" w:lastRow="0" w:firstColumn="1" w:lastColumn="0" w:noHBand="0" w:noVBand="1"/>
      </w:tblPr>
      <w:tblGrid>
        <w:gridCol w:w="7927"/>
      </w:tblGrid>
      <w:tr w:rsidR="00846753" w14:paraId="0FFAC388" w14:textId="77777777" w:rsidTr="00846753">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F9A1F22" w:rsidR="00846753" w:rsidRPr="00DF0B10" w:rsidRDefault="00846753" w:rsidP="00596D7E">
            <w:pPr>
              <w:pStyle w:val="PlainText"/>
              <w:rPr>
                <w:rFonts w:ascii="Courier New" w:hAnsi="Courier New" w:cs="Courier New"/>
                <w:lang w:val="en-US"/>
              </w:rPr>
            </w:pPr>
            <w:r w:rsidRPr="00596D7E">
              <w:rPr>
                <w:rFonts w:ascii="Courier New" w:hAnsi="Courier New" w:cs="Courier New"/>
              </w:rPr>
              <w:t xml:space="preserve">    treshold = </w:t>
            </w:r>
            <w:r w:rsidR="00DF0B10">
              <w:rPr>
                <w:rFonts w:ascii="Courier New" w:hAnsi="Courier New" w:cs="Courier New"/>
              </w:rPr>
              <w:t>4</w:t>
            </w:r>
            <w:r w:rsidR="00DF0B10">
              <w:rPr>
                <w:rFonts w:ascii="Courier New" w:hAnsi="Courier New" w:cs="Courier New"/>
                <w:lang w:val="en-US"/>
              </w:rPr>
              <w:t>5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8B4EEB">
            <w:pPr>
              <w:pStyle w:val="Caption"/>
            </w:pPr>
          </w:p>
        </w:tc>
      </w:tr>
    </w:tbl>
    <w:p w14:paraId="1166ED45" w14:textId="5337373A" w:rsidR="00B326EF" w:rsidRDefault="00B326EF" w:rsidP="008B4EEB">
      <w:pPr>
        <w:pStyle w:val="Caption"/>
        <w:rPr>
          <w:lang w:val="en-US"/>
        </w:rPr>
      </w:pPr>
      <w:r>
        <w:lastRenderedPageBreak/>
        <w:br w:type="page"/>
      </w:r>
    </w:p>
    <w:p w14:paraId="39E0256A" w14:textId="723E8452" w:rsidR="00846753" w:rsidRPr="00C134C3" w:rsidRDefault="00846753" w:rsidP="008B4EEB">
      <w:pPr>
        <w:pStyle w:val="Caption"/>
        <w:rPr>
          <w:lang w:val="en-US"/>
        </w:rPr>
      </w:pPr>
      <w:bookmarkStart w:id="281" w:name="_Toc85517523"/>
      <w:r w:rsidRPr="00C134C3">
        <w:lastRenderedPageBreak/>
        <w:t xml:space="preserve">Lampiran  </w:t>
      </w:r>
      <w:r w:rsidRPr="00C134C3">
        <w:fldChar w:fldCharType="begin"/>
      </w:r>
      <w:r w:rsidRPr="00C134C3">
        <w:instrText xml:space="preserve"> SEQ Lampiran_ \* ARABIC </w:instrText>
      </w:r>
      <w:r w:rsidRPr="00C134C3">
        <w:fldChar w:fldCharType="separate"/>
      </w:r>
      <w:r w:rsidR="00BB0F63">
        <w:rPr>
          <w:noProof/>
        </w:rPr>
        <w:t>5</w:t>
      </w:r>
      <w:r w:rsidRPr="00C134C3">
        <w:fldChar w:fldCharType="end"/>
      </w:r>
      <w:r w:rsidRPr="00C134C3">
        <w:rPr>
          <w:lang w:val="en-US"/>
        </w:rPr>
        <w:t xml:space="preserve"> </w:t>
      </w:r>
      <w:r w:rsidR="007107FF">
        <w:rPr>
          <w:lang w:val="en-US"/>
        </w:rPr>
        <w:t xml:space="preserve">Sintaks </w:t>
      </w:r>
      <w:r w:rsidRPr="00C134C3">
        <w:rPr>
          <w:lang w:val="en-US"/>
        </w:rPr>
        <w:t>Membuat Model</w:t>
      </w:r>
      <w:bookmarkEnd w:id="281"/>
    </w:p>
    <w:tbl>
      <w:tblPr>
        <w:tblStyle w:val="TableGrid"/>
        <w:tblW w:w="0" w:type="auto"/>
        <w:tblLook w:val="04A0" w:firstRow="1" w:lastRow="0" w:firstColumn="1" w:lastColumn="0" w:noHBand="0" w:noVBand="1"/>
      </w:tblPr>
      <w:tblGrid>
        <w:gridCol w:w="7927"/>
      </w:tblGrid>
      <w:tr w:rsidR="00846753" w14:paraId="4006F43D" w14:textId="77777777" w:rsidTr="00846753">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8B4EEB">
            <w:pPr>
              <w:pStyle w:val="Caption"/>
            </w:pPr>
          </w:p>
        </w:tc>
      </w:tr>
    </w:tbl>
    <w:p w14:paraId="6C49C998" w14:textId="68C71E3E" w:rsidR="00B326EF" w:rsidRDefault="00B326EF" w:rsidP="008B4EEB">
      <w:pPr>
        <w:pStyle w:val="Caption"/>
        <w:rPr>
          <w:lang w:val="en-US"/>
        </w:rPr>
      </w:pPr>
      <w:r>
        <w:br w:type="page"/>
      </w:r>
    </w:p>
    <w:p w14:paraId="00756136" w14:textId="0C256FDE" w:rsidR="00B326EF" w:rsidRDefault="00B326EF" w:rsidP="00B326EF">
      <w:pPr>
        <w:pStyle w:val="base"/>
        <w:ind w:left="0" w:firstLine="0"/>
      </w:pPr>
    </w:p>
    <w:p w14:paraId="35C9C4E9" w14:textId="20BC3FD7" w:rsidR="00846753" w:rsidRPr="00C134C3" w:rsidRDefault="00846753" w:rsidP="008B4EEB">
      <w:pPr>
        <w:pStyle w:val="Caption"/>
        <w:rPr>
          <w:lang w:val="en-US"/>
        </w:rPr>
      </w:pPr>
      <w:bookmarkStart w:id="282" w:name="_Toc85517524"/>
      <w:r w:rsidRPr="00C134C3">
        <w:t xml:space="preserve">Lampiran  </w:t>
      </w:r>
      <w:r w:rsidRPr="00C134C3">
        <w:fldChar w:fldCharType="begin"/>
      </w:r>
      <w:r w:rsidRPr="00C134C3">
        <w:instrText xml:space="preserve"> SEQ Lampiran_ \* ARABIC </w:instrText>
      </w:r>
      <w:r w:rsidRPr="00C134C3">
        <w:fldChar w:fldCharType="separate"/>
      </w:r>
      <w:r w:rsidR="00BB0F63">
        <w:rPr>
          <w:noProof/>
        </w:rPr>
        <w:t>6</w:t>
      </w:r>
      <w:r w:rsidRPr="00C134C3">
        <w:fldChar w:fldCharType="end"/>
      </w:r>
      <w:r w:rsidRPr="00C134C3">
        <w:rPr>
          <w:lang w:val="en-US"/>
        </w:rPr>
        <w:t xml:space="preserve"> Sintaks Pengenalan Wajah</w:t>
      </w:r>
      <w:bookmarkEnd w:id="282"/>
    </w:p>
    <w:tbl>
      <w:tblPr>
        <w:tblStyle w:val="TableGrid"/>
        <w:tblW w:w="0" w:type="auto"/>
        <w:tblLook w:val="04A0" w:firstRow="1" w:lastRow="0" w:firstColumn="1" w:lastColumn="0" w:noHBand="0" w:noVBand="1"/>
      </w:tblPr>
      <w:tblGrid>
        <w:gridCol w:w="7927"/>
      </w:tblGrid>
      <w:tr w:rsidR="0074151F" w14:paraId="4231B993" w14:textId="77777777" w:rsidTr="0074151F">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br w:type="page"/>
      </w:r>
    </w:p>
    <w:p w14:paraId="1C9A63CF" w14:textId="1AAD223B" w:rsidR="00B326EF" w:rsidRPr="00C134C3" w:rsidRDefault="00B326EF" w:rsidP="00B326EF">
      <w:pPr>
        <w:pStyle w:val="base"/>
        <w:ind w:left="0" w:firstLine="0"/>
        <w:rPr>
          <w:b/>
          <w:bCs/>
        </w:rPr>
      </w:pPr>
    </w:p>
    <w:p w14:paraId="2F10EE9A" w14:textId="588E49DC" w:rsidR="00C134C3" w:rsidRPr="00C134C3" w:rsidRDefault="00C134C3" w:rsidP="008B4EEB">
      <w:pPr>
        <w:pStyle w:val="Caption"/>
        <w:rPr>
          <w:lang w:val="en-US"/>
        </w:rPr>
      </w:pPr>
      <w:bookmarkStart w:id="283" w:name="_Toc85517525"/>
      <w:r w:rsidRPr="00C134C3">
        <w:t xml:space="preserve">Lampiran  </w:t>
      </w:r>
      <w:r w:rsidRPr="00C134C3">
        <w:fldChar w:fldCharType="begin"/>
      </w:r>
      <w:r w:rsidRPr="00C134C3">
        <w:instrText xml:space="preserve"> SEQ Lampiran_ \* ARABIC </w:instrText>
      </w:r>
      <w:r w:rsidRPr="00C134C3">
        <w:fldChar w:fldCharType="separate"/>
      </w:r>
      <w:r w:rsidR="00BB0F63">
        <w:rPr>
          <w:noProof/>
        </w:rPr>
        <w:t>7</w:t>
      </w:r>
      <w:r w:rsidRPr="00C134C3">
        <w:fldChar w:fldCharType="end"/>
      </w:r>
      <w:r w:rsidRPr="00C134C3">
        <w:rPr>
          <w:lang w:val="en-US"/>
        </w:rPr>
        <w:t xml:space="preserve"> </w:t>
      </w:r>
      <w:r w:rsidR="007107FF">
        <w:rPr>
          <w:lang w:val="en-US"/>
        </w:rPr>
        <w:t xml:space="preserve">Sintaks </w:t>
      </w:r>
      <w:r w:rsidRPr="00C134C3">
        <w:t>Server Pengenalan Wajah</w:t>
      </w:r>
      <w:bookmarkEnd w:id="283"/>
    </w:p>
    <w:tbl>
      <w:tblPr>
        <w:tblStyle w:val="TableGrid"/>
        <w:tblW w:w="0" w:type="auto"/>
        <w:tblLook w:val="04A0" w:firstRow="1" w:lastRow="0" w:firstColumn="1" w:lastColumn="0" w:noHBand="0" w:noVBand="1"/>
      </w:tblPr>
      <w:tblGrid>
        <w:gridCol w:w="7927"/>
      </w:tblGrid>
      <w:tr w:rsidR="0074151F" w14:paraId="527F3A22" w14:textId="77777777" w:rsidTr="0074151F">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3B385C2D"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4</w:t>
            </w:r>
            <w:r w:rsidR="00DF0B10">
              <w:rPr>
                <w:rFonts w:ascii="Courier New" w:hAnsi="Courier New" w:cs="Courier New"/>
                <w:lang w:val="en-US"/>
              </w:rPr>
              <w:t>5</w:t>
            </w:r>
            <w:r w:rsidRPr="005E722E">
              <w:rPr>
                <w:rFonts w:ascii="Courier New" w:hAnsi="Courier New" w:cs="Courier New"/>
              </w:rPr>
              <w:t>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1958D254"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4</w:t>
            </w:r>
            <w:r w:rsidR="00DF0B10">
              <w:rPr>
                <w:rFonts w:ascii="Courier New" w:hAnsi="Courier New" w:cs="Courier New"/>
                <w:lang w:val="en-US"/>
              </w:rPr>
              <w:t>5</w:t>
            </w:r>
            <w:r w:rsidRPr="005E722E">
              <w:rPr>
                <w:rFonts w:ascii="Courier New" w:hAnsi="Courier New" w:cs="Courier New"/>
              </w:rPr>
              <w:t>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44F6B110" w14:textId="77777777" w:rsidR="00B326EF" w:rsidRDefault="00B326EF">
      <w:pPr>
        <w:rPr>
          <w:rFonts w:ascii="Times New Roman" w:hAnsi="Times New Roman"/>
          <w:iCs/>
          <w:sz w:val="24"/>
          <w:lang w:val="en-US"/>
        </w:rPr>
      </w:pPr>
      <w:r>
        <w:lastRenderedPageBreak/>
        <w:br w:type="page"/>
      </w:r>
    </w:p>
    <w:p w14:paraId="3A6D89B1" w14:textId="2EB3CDC2" w:rsidR="00B326EF" w:rsidRDefault="00B326EF" w:rsidP="00B326EF">
      <w:pPr>
        <w:pStyle w:val="base"/>
        <w:ind w:left="0" w:firstLine="0"/>
      </w:pPr>
    </w:p>
    <w:p w14:paraId="22B3B357" w14:textId="6BB6D962" w:rsidR="007107FF" w:rsidRPr="007107FF" w:rsidRDefault="007107FF" w:rsidP="008B4EEB">
      <w:pPr>
        <w:pStyle w:val="Caption"/>
        <w:rPr>
          <w:lang w:val="en-US"/>
        </w:rPr>
      </w:pPr>
      <w:bookmarkStart w:id="284" w:name="_Toc85517526"/>
      <w:r w:rsidRPr="007107FF">
        <w:t xml:space="preserve">Lampiran  </w:t>
      </w:r>
      <w:r w:rsidRPr="007107FF">
        <w:fldChar w:fldCharType="begin"/>
      </w:r>
      <w:r w:rsidRPr="007107FF">
        <w:instrText xml:space="preserve"> SEQ Lampiran_ \* ARABIC </w:instrText>
      </w:r>
      <w:r w:rsidRPr="007107FF">
        <w:fldChar w:fldCharType="separate"/>
      </w:r>
      <w:r w:rsidR="00BB0F63">
        <w:rPr>
          <w:noProof/>
        </w:rPr>
        <w:t>8</w:t>
      </w:r>
      <w:r w:rsidRPr="007107FF">
        <w:fldChar w:fldCharType="end"/>
      </w:r>
      <w:r w:rsidRPr="007107FF">
        <w:rPr>
          <w:lang w:val="en-US"/>
        </w:rPr>
        <w:t xml:space="preserve"> </w:t>
      </w:r>
      <w:r w:rsidRPr="007107FF">
        <w:t>Hasil Pengujian Gambar Acak</w:t>
      </w:r>
      <w:bookmarkEnd w:id="284"/>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444140">
        <w:trPr>
          <w:trHeight w:val="340"/>
        </w:trPr>
        <w:tc>
          <w:tcPr>
            <w:tcW w:w="1140" w:type="pct"/>
            <w:shd w:val="clear" w:color="auto" w:fill="D9D9D9" w:themeFill="background1" w:themeFillShade="D9"/>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shd w:val="clear" w:color="auto" w:fill="D9D9D9" w:themeFill="background1" w:themeFillShade="D9"/>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shd w:val="clear" w:color="auto" w:fill="D9D9D9" w:themeFill="background1" w:themeFillShade="D9"/>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shd w:val="clear" w:color="auto" w:fill="D9D9D9" w:themeFill="background1" w:themeFillShade="D9"/>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tcPr>
          <w:p w14:paraId="6DE05E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Benar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bl>
    <w:p w14:paraId="496072D1" w14:textId="0A00BE7D" w:rsidR="00444140" w:rsidRPr="00444140" w:rsidRDefault="00444140">
      <w:pPr>
        <w:rPr>
          <w:rFonts w:ascii="Times New Roman" w:hAnsi="Times New Roman" w:cs="Times New Roman"/>
          <w:b/>
          <w:bCs/>
          <w:sz w:val="24"/>
          <w:szCs w:val="24"/>
          <w:lang w:val="en-US"/>
        </w:rPr>
      </w:pPr>
      <w:r w:rsidRPr="00444140">
        <w:rPr>
          <w:rFonts w:ascii="Times New Roman" w:hAnsi="Times New Roman" w:cs="Times New Roman"/>
          <w:b/>
          <w:bCs/>
          <w:sz w:val="24"/>
          <w:szCs w:val="24"/>
          <w:lang w:val="en-US"/>
        </w:rPr>
        <w:lastRenderedPageBreak/>
        <w:t>Lampiran 8 Hasil pengujian Gambar Acak (Lanjutan)</w:t>
      </w:r>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444140">
        <w:trPr>
          <w:trHeight w:val="340"/>
        </w:trPr>
        <w:tc>
          <w:tcPr>
            <w:tcW w:w="1140" w:type="pct"/>
            <w:shd w:val="clear" w:color="auto" w:fill="D9D9D9" w:themeFill="background1" w:themeFillShade="D9"/>
            <w:vAlign w:val="center"/>
          </w:tcPr>
          <w:p w14:paraId="11363112" w14:textId="5B26639C"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shd w:val="clear" w:color="auto" w:fill="D9D9D9" w:themeFill="background1" w:themeFillShade="D9"/>
            <w:vAlign w:val="center"/>
          </w:tcPr>
          <w:p w14:paraId="67053496" w14:textId="6AC8509B"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shd w:val="clear" w:color="auto" w:fill="D9D9D9" w:themeFill="background1" w:themeFillShade="D9"/>
            <w:vAlign w:val="center"/>
          </w:tcPr>
          <w:p w14:paraId="4DBF4F69" w14:textId="21C92A98"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shd w:val="clear" w:color="auto" w:fill="D9D9D9" w:themeFill="background1" w:themeFillShade="D9"/>
            <w:vAlign w:val="center"/>
          </w:tcPr>
          <w:p w14:paraId="3F563EB8" w14:textId="3D73CC6E"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tcPr>
          <w:p w14:paraId="6AB0EEEF" w14:textId="1E766F2E"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444140" w:rsidRPr="000564BF" w14:paraId="46BB747F" w14:textId="77777777" w:rsidTr="000564BF">
        <w:trPr>
          <w:trHeight w:val="340"/>
        </w:trPr>
        <w:tc>
          <w:tcPr>
            <w:tcW w:w="1140" w:type="pct"/>
            <w:vAlign w:val="center"/>
          </w:tcPr>
          <w:p w14:paraId="05887AB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3</w:t>
            </w:r>
          </w:p>
        </w:tc>
        <w:tc>
          <w:tcPr>
            <w:tcW w:w="1277" w:type="pct"/>
            <w:vAlign w:val="center"/>
          </w:tcPr>
          <w:p w14:paraId="5FD80D07"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3B145E0E" w14:textId="77777777" w:rsidTr="000564BF">
        <w:trPr>
          <w:trHeight w:val="340"/>
        </w:trPr>
        <w:tc>
          <w:tcPr>
            <w:tcW w:w="1140" w:type="pct"/>
            <w:vAlign w:val="center"/>
          </w:tcPr>
          <w:p w14:paraId="2071098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4</w:t>
            </w:r>
          </w:p>
        </w:tc>
        <w:tc>
          <w:tcPr>
            <w:tcW w:w="1277" w:type="pct"/>
            <w:vAlign w:val="center"/>
          </w:tcPr>
          <w:p w14:paraId="2B86336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1BD04F0C" w14:textId="77777777" w:rsidTr="000564BF">
        <w:trPr>
          <w:trHeight w:val="340"/>
        </w:trPr>
        <w:tc>
          <w:tcPr>
            <w:tcW w:w="1140" w:type="pct"/>
            <w:vAlign w:val="center"/>
          </w:tcPr>
          <w:p w14:paraId="176904FF"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087315E0" w14:textId="77777777" w:rsidTr="000564BF">
        <w:trPr>
          <w:trHeight w:val="340"/>
        </w:trPr>
        <w:tc>
          <w:tcPr>
            <w:tcW w:w="1140" w:type="pct"/>
            <w:vAlign w:val="center"/>
          </w:tcPr>
          <w:p w14:paraId="2175323D"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6AE323D1" w14:textId="77777777" w:rsidTr="000564BF">
        <w:trPr>
          <w:trHeight w:val="340"/>
        </w:trPr>
        <w:tc>
          <w:tcPr>
            <w:tcW w:w="1140" w:type="pct"/>
            <w:vAlign w:val="center"/>
          </w:tcPr>
          <w:p w14:paraId="421ADDE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12FD0E42" w14:textId="77777777" w:rsidTr="000564BF">
        <w:trPr>
          <w:trHeight w:val="340"/>
        </w:trPr>
        <w:tc>
          <w:tcPr>
            <w:tcW w:w="1140" w:type="pct"/>
            <w:vAlign w:val="center"/>
          </w:tcPr>
          <w:p w14:paraId="26E1EA0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715B0C44" w14:textId="77777777" w:rsidTr="000564BF">
        <w:trPr>
          <w:trHeight w:val="340"/>
        </w:trPr>
        <w:tc>
          <w:tcPr>
            <w:tcW w:w="1140" w:type="pct"/>
            <w:vAlign w:val="center"/>
          </w:tcPr>
          <w:p w14:paraId="1118A64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67473723" w14:textId="77777777" w:rsidTr="000564BF">
        <w:trPr>
          <w:trHeight w:val="340"/>
        </w:trPr>
        <w:tc>
          <w:tcPr>
            <w:tcW w:w="1140" w:type="pct"/>
            <w:vAlign w:val="center"/>
          </w:tcPr>
          <w:p w14:paraId="4CF279F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7FD3906E"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2D126AB4" w14:textId="77777777" w:rsidTr="000564BF">
        <w:trPr>
          <w:trHeight w:val="340"/>
        </w:trPr>
        <w:tc>
          <w:tcPr>
            <w:tcW w:w="1140" w:type="pct"/>
            <w:vAlign w:val="center"/>
          </w:tcPr>
          <w:p w14:paraId="321B336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1DDE3D83" w14:textId="77777777" w:rsidTr="000564BF">
        <w:trPr>
          <w:trHeight w:val="340"/>
        </w:trPr>
        <w:tc>
          <w:tcPr>
            <w:tcW w:w="1140" w:type="pct"/>
            <w:vAlign w:val="center"/>
          </w:tcPr>
          <w:p w14:paraId="369452D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64E7E1B9" w14:textId="77777777" w:rsidTr="000564BF">
        <w:trPr>
          <w:trHeight w:val="340"/>
        </w:trPr>
        <w:tc>
          <w:tcPr>
            <w:tcW w:w="1140" w:type="pct"/>
            <w:vAlign w:val="center"/>
          </w:tcPr>
          <w:p w14:paraId="71EA964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731564C2" w14:textId="77777777" w:rsidTr="000564BF">
        <w:trPr>
          <w:trHeight w:val="340"/>
        </w:trPr>
        <w:tc>
          <w:tcPr>
            <w:tcW w:w="1140" w:type="pct"/>
            <w:vAlign w:val="center"/>
          </w:tcPr>
          <w:p w14:paraId="2ECB712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81615F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4EE01A78" w14:textId="77777777" w:rsidTr="000564BF">
        <w:trPr>
          <w:trHeight w:val="340"/>
        </w:trPr>
        <w:tc>
          <w:tcPr>
            <w:tcW w:w="1140" w:type="pct"/>
            <w:vAlign w:val="center"/>
          </w:tcPr>
          <w:p w14:paraId="16C75DB1"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298DBB08" w14:textId="77777777" w:rsidTr="000564BF">
        <w:trPr>
          <w:trHeight w:val="340"/>
        </w:trPr>
        <w:tc>
          <w:tcPr>
            <w:tcW w:w="1140" w:type="pct"/>
            <w:vAlign w:val="center"/>
          </w:tcPr>
          <w:p w14:paraId="0664400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144E40FD" w14:textId="77777777" w:rsidTr="000564BF">
        <w:trPr>
          <w:trHeight w:val="340"/>
        </w:trPr>
        <w:tc>
          <w:tcPr>
            <w:tcW w:w="1140" w:type="pct"/>
            <w:vAlign w:val="center"/>
          </w:tcPr>
          <w:p w14:paraId="3D4CE2CB"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77B34016" w14:textId="77777777" w:rsidTr="000564BF">
        <w:trPr>
          <w:trHeight w:val="340"/>
        </w:trPr>
        <w:tc>
          <w:tcPr>
            <w:tcW w:w="1140" w:type="pct"/>
            <w:vAlign w:val="center"/>
          </w:tcPr>
          <w:p w14:paraId="191FDA77"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56E54DE"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6C7F83D3" w14:textId="77777777" w:rsidTr="000564BF">
        <w:trPr>
          <w:trHeight w:val="340"/>
        </w:trPr>
        <w:tc>
          <w:tcPr>
            <w:tcW w:w="1140" w:type="pct"/>
            <w:vAlign w:val="center"/>
          </w:tcPr>
          <w:p w14:paraId="32AE714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CF10B62"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53D7A0F5" w14:textId="77777777" w:rsidTr="000564BF">
        <w:trPr>
          <w:trHeight w:val="340"/>
        </w:trPr>
        <w:tc>
          <w:tcPr>
            <w:tcW w:w="1140" w:type="pct"/>
            <w:vAlign w:val="center"/>
          </w:tcPr>
          <w:p w14:paraId="72F12B7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F24061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128DB928" w:rsidR="007107FF" w:rsidRPr="007107FF" w:rsidRDefault="007107FF" w:rsidP="008B4EEB">
      <w:pPr>
        <w:pStyle w:val="Caption"/>
        <w:rPr>
          <w:lang w:val="en-US"/>
        </w:rPr>
      </w:pPr>
      <w:bookmarkStart w:id="285" w:name="_Toc85517527"/>
      <w:r w:rsidRPr="007107FF">
        <w:t xml:space="preserve">Lampiran  </w:t>
      </w:r>
      <w:r w:rsidRPr="007107FF">
        <w:fldChar w:fldCharType="begin"/>
      </w:r>
      <w:r w:rsidRPr="007107FF">
        <w:instrText xml:space="preserve"> SEQ Lampiran_ \* ARABIC </w:instrText>
      </w:r>
      <w:r w:rsidRPr="007107FF">
        <w:fldChar w:fldCharType="separate"/>
      </w:r>
      <w:r w:rsidR="00BB0F63">
        <w:rPr>
          <w:noProof/>
        </w:rPr>
        <w:t>9</w:t>
      </w:r>
      <w:r w:rsidRPr="007107FF">
        <w:fldChar w:fldCharType="end"/>
      </w:r>
      <w:r w:rsidRPr="007107FF">
        <w:rPr>
          <w:lang w:val="en-US"/>
        </w:rPr>
        <w:t xml:space="preserve"> </w:t>
      </w:r>
      <w:r w:rsidR="00444140">
        <w:rPr>
          <w:lang w:val="en-US"/>
        </w:rPr>
        <w:t xml:space="preserve">Hasil </w:t>
      </w:r>
      <w:r w:rsidRPr="007107FF">
        <w:t>Pengujian Dengan Id Diketahui</w:t>
      </w:r>
      <w:bookmarkEnd w:id="2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444140">
        <w:trPr>
          <w:trHeight w:val="340"/>
        </w:trPr>
        <w:tc>
          <w:tcPr>
            <w:tcW w:w="1000" w:type="pct"/>
            <w:shd w:val="clear" w:color="auto" w:fill="D9D9D9" w:themeFill="background1" w:themeFillShade="D9"/>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Pengujian ke</w:t>
            </w:r>
          </w:p>
        </w:tc>
        <w:tc>
          <w:tcPr>
            <w:tcW w:w="1000" w:type="pct"/>
            <w:shd w:val="clear" w:color="auto" w:fill="D9D9D9" w:themeFill="background1" w:themeFillShade="D9"/>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Id Pengguna</w:t>
            </w:r>
          </w:p>
        </w:tc>
        <w:tc>
          <w:tcPr>
            <w:tcW w:w="1000" w:type="pct"/>
            <w:shd w:val="clear" w:color="auto" w:fill="D9D9D9" w:themeFill="background1" w:themeFillShade="D9"/>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Hasil prediksi</w:t>
            </w:r>
          </w:p>
        </w:tc>
        <w:tc>
          <w:tcPr>
            <w:tcW w:w="1001" w:type="pct"/>
            <w:shd w:val="clear" w:color="auto" w:fill="D9D9D9" w:themeFill="background1" w:themeFillShade="D9"/>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D9D9D9" w:themeFill="background1" w:themeFillShade="D9"/>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Prediksi</w:t>
            </w:r>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bl>
    <w:p w14:paraId="69EF57CD" w14:textId="53EED7CC" w:rsidR="00444140" w:rsidRPr="00444140" w:rsidRDefault="00444140">
      <w:pPr>
        <w:rPr>
          <w:rFonts w:ascii="Times New Roman" w:hAnsi="Times New Roman" w:cs="Times New Roman"/>
          <w:b/>
          <w:bCs/>
          <w:sz w:val="24"/>
          <w:szCs w:val="24"/>
          <w:lang w:val="en-US"/>
        </w:rPr>
      </w:pPr>
      <w:r w:rsidRPr="00444140">
        <w:rPr>
          <w:rFonts w:ascii="Times New Roman" w:hAnsi="Times New Roman" w:cs="Times New Roman"/>
          <w:b/>
          <w:bCs/>
          <w:sz w:val="24"/>
          <w:szCs w:val="24"/>
          <w:lang w:val="en-US"/>
        </w:rPr>
        <w:lastRenderedPageBreak/>
        <w:t>Lampiran 9 Hasil Pengujian dengan Id Diketahui (Lanjut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444140" w:rsidRPr="000564BF" w14:paraId="7599F195" w14:textId="77777777" w:rsidTr="00444140">
        <w:trPr>
          <w:trHeight w:val="340"/>
        </w:trPr>
        <w:tc>
          <w:tcPr>
            <w:tcW w:w="1000" w:type="pct"/>
            <w:shd w:val="clear" w:color="auto" w:fill="D9D9D9" w:themeFill="background1" w:themeFillShade="D9"/>
            <w:noWrap/>
            <w:vAlign w:val="center"/>
          </w:tcPr>
          <w:p w14:paraId="11B6CDB6" w14:textId="3F5E1752"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Pengujian ke</w:t>
            </w:r>
          </w:p>
        </w:tc>
        <w:tc>
          <w:tcPr>
            <w:tcW w:w="1000" w:type="pct"/>
            <w:shd w:val="clear" w:color="auto" w:fill="D9D9D9" w:themeFill="background1" w:themeFillShade="D9"/>
            <w:noWrap/>
            <w:vAlign w:val="center"/>
          </w:tcPr>
          <w:p w14:paraId="2CFE87E0" w14:textId="17B177F6"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Id Pengguna</w:t>
            </w:r>
          </w:p>
        </w:tc>
        <w:tc>
          <w:tcPr>
            <w:tcW w:w="1000" w:type="pct"/>
            <w:shd w:val="clear" w:color="auto" w:fill="D9D9D9" w:themeFill="background1" w:themeFillShade="D9"/>
            <w:noWrap/>
            <w:vAlign w:val="center"/>
          </w:tcPr>
          <w:p w14:paraId="3BAF5E2A" w14:textId="0E53E3AC"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Hasil prediksi</w:t>
            </w:r>
          </w:p>
        </w:tc>
        <w:tc>
          <w:tcPr>
            <w:tcW w:w="1001" w:type="pct"/>
            <w:shd w:val="clear" w:color="auto" w:fill="D9D9D9" w:themeFill="background1" w:themeFillShade="D9"/>
            <w:noWrap/>
            <w:vAlign w:val="center"/>
          </w:tcPr>
          <w:p w14:paraId="51BC372A" w14:textId="43520604"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D9D9D9" w:themeFill="background1" w:themeFillShade="D9"/>
            <w:noWrap/>
            <w:vAlign w:val="center"/>
          </w:tcPr>
          <w:p w14:paraId="3C9D3228" w14:textId="3CBD9AB3"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Prediksi</w:t>
            </w:r>
          </w:p>
        </w:tc>
      </w:tr>
      <w:tr w:rsidR="00444140" w:rsidRPr="000564BF" w14:paraId="360342D8" w14:textId="77777777" w:rsidTr="007107FF">
        <w:trPr>
          <w:trHeight w:val="340"/>
        </w:trPr>
        <w:tc>
          <w:tcPr>
            <w:tcW w:w="1000" w:type="pct"/>
            <w:noWrap/>
            <w:vAlign w:val="center"/>
            <w:hideMark/>
          </w:tcPr>
          <w:p w14:paraId="051B27B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noWrap/>
            <w:vAlign w:val="center"/>
            <w:hideMark/>
          </w:tcPr>
          <w:p w14:paraId="7DCED949"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444140" w:rsidRPr="000564BF" w14:paraId="74C452B6" w14:textId="77777777" w:rsidTr="007107FF">
        <w:trPr>
          <w:trHeight w:val="340"/>
        </w:trPr>
        <w:tc>
          <w:tcPr>
            <w:tcW w:w="1000" w:type="pct"/>
            <w:noWrap/>
            <w:vAlign w:val="center"/>
            <w:hideMark/>
          </w:tcPr>
          <w:p w14:paraId="36281D07"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444140" w:rsidRPr="000564BF" w14:paraId="2DE6F5E5" w14:textId="77777777" w:rsidTr="007107FF">
        <w:trPr>
          <w:trHeight w:val="340"/>
        </w:trPr>
        <w:tc>
          <w:tcPr>
            <w:tcW w:w="1000" w:type="pct"/>
            <w:noWrap/>
            <w:vAlign w:val="center"/>
            <w:hideMark/>
          </w:tcPr>
          <w:p w14:paraId="2AA5F619"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444140" w:rsidRPr="000564BF" w14:paraId="727BA21E" w14:textId="77777777" w:rsidTr="007107FF">
        <w:trPr>
          <w:trHeight w:val="340"/>
        </w:trPr>
        <w:tc>
          <w:tcPr>
            <w:tcW w:w="1000" w:type="pct"/>
            <w:noWrap/>
            <w:vAlign w:val="center"/>
            <w:hideMark/>
          </w:tcPr>
          <w:p w14:paraId="1074103C"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5FD453B7" w:rsidR="007107FF" w:rsidRPr="007107FF" w:rsidRDefault="007107FF" w:rsidP="008B4EEB">
      <w:pPr>
        <w:pStyle w:val="Caption"/>
        <w:rPr>
          <w:lang w:val="en-US"/>
        </w:rPr>
      </w:pPr>
      <w:bookmarkStart w:id="286" w:name="_Toc85517528"/>
      <w:r w:rsidRPr="007107FF">
        <w:t xml:space="preserve">Lampiran  </w:t>
      </w:r>
      <w:r w:rsidRPr="007107FF">
        <w:fldChar w:fldCharType="begin"/>
      </w:r>
      <w:r w:rsidRPr="007107FF">
        <w:instrText xml:space="preserve"> SEQ Lampiran_ \* ARABIC </w:instrText>
      </w:r>
      <w:r w:rsidRPr="007107FF">
        <w:fldChar w:fldCharType="separate"/>
      </w:r>
      <w:r w:rsidR="00BB0F63">
        <w:rPr>
          <w:noProof/>
        </w:rPr>
        <w:t>10</w:t>
      </w:r>
      <w:r w:rsidRPr="007107FF">
        <w:fldChar w:fldCharType="end"/>
      </w:r>
      <w:r w:rsidRPr="007107FF">
        <w:rPr>
          <w:lang w:val="en-US"/>
        </w:rPr>
        <w:t xml:space="preserve"> </w:t>
      </w:r>
      <w:r w:rsidRPr="007107FF">
        <w:t>Hasil pengujian Muka Senyum</w:t>
      </w:r>
      <w:bookmarkEnd w:id="2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Id Pengguna</w:t>
            </w:r>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Hasil Prediksi</w:t>
            </w:r>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Prediksi</w:t>
            </w:r>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287"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288" w:name="_Hlk82848636"/>
            <w:bookmarkEnd w:id="287"/>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289"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288"/>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bookmarkEnd w:id="289"/>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380AE77E" w:rsidR="007107FF" w:rsidRPr="007107FF" w:rsidRDefault="007107FF" w:rsidP="008B4EEB">
      <w:pPr>
        <w:pStyle w:val="Caption"/>
        <w:rPr>
          <w:lang w:val="en-US"/>
        </w:rPr>
      </w:pPr>
      <w:bookmarkStart w:id="290" w:name="_Toc85517529"/>
      <w:r w:rsidRPr="007107FF">
        <w:t xml:space="preserve">Lampiran  </w:t>
      </w:r>
      <w:r w:rsidRPr="007107FF">
        <w:fldChar w:fldCharType="begin"/>
      </w:r>
      <w:r w:rsidRPr="007107FF">
        <w:instrText xml:space="preserve"> SEQ Lampiran_ \* ARABIC </w:instrText>
      </w:r>
      <w:r w:rsidRPr="007107FF">
        <w:fldChar w:fldCharType="separate"/>
      </w:r>
      <w:r w:rsidR="00BB0F63">
        <w:rPr>
          <w:noProof/>
        </w:rPr>
        <w:t>11</w:t>
      </w:r>
      <w:r w:rsidRPr="007107FF">
        <w:fldChar w:fldCharType="end"/>
      </w:r>
      <w:r w:rsidRPr="007107FF">
        <w:rPr>
          <w:lang w:val="en-US"/>
        </w:rPr>
        <w:t xml:space="preserve"> </w:t>
      </w:r>
      <w:r w:rsidRPr="007107FF">
        <w:t>Hasil pengujian Muka Datar</w:t>
      </w:r>
      <w:bookmarkEnd w:id="2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291"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292"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bookmarkEnd w:id="291"/>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292"/>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3EF35" w14:textId="77777777" w:rsidR="00531178" w:rsidRDefault="00531178" w:rsidP="00F61267">
      <w:pPr>
        <w:spacing w:after="0" w:line="240" w:lineRule="auto"/>
      </w:pPr>
      <w:r>
        <w:separator/>
      </w:r>
    </w:p>
  </w:endnote>
  <w:endnote w:type="continuationSeparator" w:id="0">
    <w:p w14:paraId="3D441B0D" w14:textId="77777777" w:rsidR="00531178" w:rsidRDefault="00531178"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53CD" w:rsidRDefault="002E53CD" w:rsidP="00F3022A">
    <w:pPr>
      <w:pStyle w:val="Footer"/>
    </w:pPr>
  </w:p>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E1F62" w14:textId="77777777" w:rsidR="00531178" w:rsidRDefault="00531178" w:rsidP="00F61267">
      <w:pPr>
        <w:spacing w:after="0" w:line="240" w:lineRule="auto"/>
      </w:pPr>
      <w:r>
        <w:separator/>
      </w:r>
    </w:p>
  </w:footnote>
  <w:footnote w:type="continuationSeparator" w:id="0">
    <w:p w14:paraId="493EA9F8" w14:textId="77777777" w:rsidR="00531178" w:rsidRDefault="00531178"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E53CD" w:rsidRDefault="002E5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F15AD268"/>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1F96"/>
    <w:rsid w:val="000D633A"/>
    <w:rsid w:val="000F1659"/>
    <w:rsid w:val="000F1701"/>
    <w:rsid w:val="000F28A3"/>
    <w:rsid w:val="000F40DF"/>
    <w:rsid w:val="000F623D"/>
    <w:rsid w:val="001005F7"/>
    <w:rsid w:val="001107C3"/>
    <w:rsid w:val="00110A20"/>
    <w:rsid w:val="001307BF"/>
    <w:rsid w:val="001320AE"/>
    <w:rsid w:val="00144E0A"/>
    <w:rsid w:val="00151ACC"/>
    <w:rsid w:val="001563CE"/>
    <w:rsid w:val="001570E1"/>
    <w:rsid w:val="00162714"/>
    <w:rsid w:val="001735D9"/>
    <w:rsid w:val="00186FFE"/>
    <w:rsid w:val="001908EB"/>
    <w:rsid w:val="00191A8E"/>
    <w:rsid w:val="00191C0D"/>
    <w:rsid w:val="001A0796"/>
    <w:rsid w:val="001A12F7"/>
    <w:rsid w:val="001A2315"/>
    <w:rsid w:val="001B3D1C"/>
    <w:rsid w:val="001B5F95"/>
    <w:rsid w:val="001D684E"/>
    <w:rsid w:val="001E306E"/>
    <w:rsid w:val="001F06F4"/>
    <w:rsid w:val="001F109D"/>
    <w:rsid w:val="001F26A5"/>
    <w:rsid w:val="001F46B7"/>
    <w:rsid w:val="002009B6"/>
    <w:rsid w:val="0020715E"/>
    <w:rsid w:val="00212252"/>
    <w:rsid w:val="002169D9"/>
    <w:rsid w:val="00216C84"/>
    <w:rsid w:val="0022210D"/>
    <w:rsid w:val="00222571"/>
    <w:rsid w:val="00223E6B"/>
    <w:rsid w:val="00224682"/>
    <w:rsid w:val="00234EFF"/>
    <w:rsid w:val="002359C5"/>
    <w:rsid w:val="0024071B"/>
    <w:rsid w:val="0024389A"/>
    <w:rsid w:val="00244341"/>
    <w:rsid w:val="0024614C"/>
    <w:rsid w:val="002476C6"/>
    <w:rsid w:val="0025202C"/>
    <w:rsid w:val="00253907"/>
    <w:rsid w:val="00267841"/>
    <w:rsid w:val="0027098E"/>
    <w:rsid w:val="002710AA"/>
    <w:rsid w:val="002719FA"/>
    <w:rsid w:val="00271F52"/>
    <w:rsid w:val="0027266D"/>
    <w:rsid w:val="00280D61"/>
    <w:rsid w:val="002839BC"/>
    <w:rsid w:val="00284C72"/>
    <w:rsid w:val="002871DE"/>
    <w:rsid w:val="00292AA2"/>
    <w:rsid w:val="002A3485"/>
    <w:rsid w:val="002A487F"/>
    <w:rsid w:val="002A752C"/>
    <w:rsid w:val="002B053A"/>
    <w:rsid w:val="002B2BB8"/>
    <w:rsid w:val="002B43A8"/>
    <w:rsid w:val="002C4652"/>
    <w:rsid w:val="002D4DBC"/>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64C89"/>
    <w:rsid w:val="00370E5D"/>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7B1"/>
    <w:rsid w:val="00443AD0"/>
    <w:rsid w:val="00444140"/>
    <w:rsid w:val="004506F6"/>
    <w:rsid w:val="00456844"/>
    <w:rsid w:val="00457611"/>
    <w:rsid w:val="00461F9C"/>
    <w:rsid w:val="004653DD"/>
    <w:rsid w:val="00467637"/>
    <w:rsid w:val="00470942"/>
    <w:rsid w:val="00475BD1"/>
    <w:rsid w:val="0047685F"/>
    <w:rsid w:val="00476B9E"/>
    <w:rsid w:val="004817E4"/>
    <w:rsid w:val="004A0B9B"/>
    <w:rsid w:val="004A2B5D"/>
    <w:rsid w:val="004B689D"/>
    <w:rsid w:val="004C002E"/>
    <w:rsid w:val="004C087F"/>
    <w:rsid w:val="004C0CD8"/>
    <w:rsid w:val="004C5785"/>
    <w:rsid w:val="004C6654"/>
    <w:rsid w:val="004E3EB4"/>
    <w:rsid w:val="004E5327"/>
    <w:rsid w:val="004F06F5"/>
    <w:rsid w:val="004F513A"/>
    <w:rsid w:val="004F7D83"/>
    <w:rsid w:val="00501B08"/>
    <w:rsid w:val="00501CC2"/>
    <w:rsid w:val="0050418E"/>
    <w:rsid w:val="00504F3E"/>
    <w:rsid w:val="0050688F"/>
    <w:rsid w:val="005134B4"/>
    <w:rsid w:val="0051519C"/>
    <w:rsid w:val="00525549"/>
    <w:rsid w:val="005256DE"/>
    <w:rsid w:val="00527B48"/>
    <w:rsid w:val="00531178"/>
    <w:rsid w:val="00537E32"/>
    <w:rsid w:val="00541E06"/>
    <w:rsid w:val="0054216A"/>
    <w:rsid w:val="005463C7"/>
    <w:rsid w:val="005466C1"/>
    <w:rsid w:val="005527A9"/>
    <w:rsid w:val="00553704"/>
    <w:rsid w:val="005557D9"/>
    <w:rsid w:val="00557AA5"/>
    <w:rsid w:val="0056088B"/>
    <w:rsid w:val="00566A28"/>
    <w:rsid w:val="0057652E"/>
    <w:rsid w:val="005823DC"/>
    <w:rsid w:val="00582F4F"/>
    <w:rsid w:val="00586F2A"/>
    <w:rsid w:val="005912A5"/>
    <w:rsid w:val="00592315"/>
    <w:rsid w:val="0059498E"/>
    <w:rsid w:val="00597DB3"/>
    <w:rsid w:val="005A0FA2"/>
    <w:rsid w:val="005A2C71"/>
    <w:rsid w:val="005B2D50"/>
    <w:rsid w:val="005B4432"/>
    <w:rsid w:val="005B69B3"/>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553BE"/>
    <w:rsid w:val="006647BA"/>
    <w:rsid w:val="00665EBB"/>
    <w:rsid w:val="00673B1A"/>
    <w:rsid w:val="00673F12"/>
    <w:rsid w:val="00675E94"/>
    <w:rsid w:val="00676C71"/>
    <w:rsid w:val="006770BE"/>
    <w:rsid w:val="00677C65"/>
    <w:rsid w:val="00680D5C"/>
    <w:rsid w:val="00681B12"/>
    <w:rsid w:val="00693B3B"/>
    <w:rsid w:val="0069637C"/>
    <w:rsid w:val="006967DE"/>
    <w:rsid w:val="006A30EC"/>
    <w:rsid w:val="006A5608"/>
    <w:rsid w:val="006A574A"/>
    <w:rsid w:val="006A7395"/>
    <w:rsid w:val="006B14A6"/>
    <w:rsid w:val="006B2FA7"/>
    <w:rsid w:val="006C4E44"/>
    <w:rsid w:val="006C6D4A"/>
    <w:rsid w:val="006D3A2C"/>
    <w:rsid w:val="006D5792"/>
    <w:rsid w:val="006D6324"/>
    <w:rsid w:val="006D755F"/>
    <w:rsid w:val="006E62F1"/>
    <w:rsid w:val="006F7497"/>
    <w:rsid w:val="006F7FA3"/>
    <w:rsid w:val="0070772F"/>
    <w:rsid w:val="007107FF"/>
    <w:rsid w:val="00713B2B"/>
    <w:rsid w:val="007144FD"/>
    <w:rsid w:val="007222C2"/>
    <w:rsid w:val="007241BD"/>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1654F"/>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4EEB"/>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05C6C"/>
    <w:rsid w:val="00A12264"/>
    <w:rsid w:val="00A161DB"/>
    <w:rsid w:val="00A25345"/>
    <w:rsid w:val="00A34284"/>
    <w:rsid w:val="00A423C5"/>
    <w:rsid w:val="00A43B15"/>
    <w:rsid w:val="00A570F5"/>
    <w:rsid w:val="00A579A0"/>
    <w:rsid w:val="00A63D60"/>
    <w:rsid w:val="00A70051"/>
    <w:rsid w:val="00A75FE9"/>
    <w:rsid w:val="00A7611B"/>
    <w:rsid w:val="00A85F6D"/>
    <w:rsid w:val="00A865F2"/>
    <w:rsid w:val="00A92113"/>
    <w:rsid w:val="00A9370C"/>
    <w:rsid w:val="00A978CF"/>
    <w:rsid w:val="00AA35BF"/>
    <w:rsid w:val="00AA3881"/>
    <w:rsid w:val="00AA38FE"/>
    <w:rsid w:val="00AB2695"/>
    <w:rsid w:val="00AB29B4"/>
    <w:rsid w:val="00AB4618"/>
    <w:rsid w:val="00AC1E39"/>
    <w:rsid w:val="00AC66AB"/>
    <w:rsid w:val="00AC7A4D"/>
    <w:rsid w:val="00AD0EE7"/>
    <w:rsid w:val="00AD4906"/>
    <w:rsid w:val="00AE2BF9"/>
    <w:rsid w:val="00AE3637"/>
    <w:rsid w:val="00AF5B66"/>
    <w:rsid w:val="00B01F3A"/>
    <w:rsid w:val="00B0234C"/>
    <w:rsid w:val="00B02CC0"/>
    <w:rsid w:val="00B04FE0"/>
    <w:rsid w:val="00B05393"/>
    <w:rsid w:val="00B1116D"/>
    <w:rsid w:val="00B1272A"/>
    <w:rsid w:val="00B15D01"/>
    <w:rsid w:val="00B22E12"/>
    <w:rsid w:val="00B2559C"/>
    <w:rsid w:val="00B26945"/>
    <w:rsid w:val="00B31B6E"/>
    <w:rsid w:val="00B326EF"/>
    <w:rsid w:val="00B353B1"/>
    <w:rsid w:val="00B363C3"/>
    <w:rsid w:val="00B3738E"/>
    <w:rsid w:val="00B4327A"/>
    <w:rsid w:val="00B444D2"/>
    <w:rsid w:val="00B51B5E"/>
    <w:rsid w:val="00B5601D"/>
    <w:rsid w:val="00B66022"/>
    <w:rsid w:val="00B6785D"/>
    <w:rsid w:val="00B713A5"/>
    <w:rsid w:val="00B74AD0"/>
    <w:rsid w:val="00B85699"/>
    <w:rsid w:val="00B87067"/>
    <w:rsid w:val="00B93ACB"/>
    <w:rsid w:val="00B94349"/>
    <w:rsid w:val="00B953D5"/>
    <w:rsid w:val="00B97F97"/>
    <w:rsid w:val="00BA6340"/>
    <w:rsid w:val="00BB065F"/>
    <w:rsid w:val="00BB0F63"/>
    <w:rsid w:val="00BB0FC3"/>
    <w:rsid w:val="00BB2DAE"/>
    <w:rsid w:val="00BC3518"/>
    <w:rsid w:val="00BC418F"/>
    <w:rsid w:val="00BC56F8"/>
    <w:rsid w:val="00BD49B5"/>
    <w:rsid w:val="00BD49D3"/>
    <w:rsid w:val="00BF63D5"/>
    <w:rsid w:val="00BF6EF2"/>
    <w:rsid w:val="00C134C3"/>
    <w:rsid w:val="00C22025"/>
    <w:rsid w:val="00C32FF8"/>
    <w:rsid w:val="00C33D7C"/>
    <w:rsid w:val="00C3797B"/>
    <w:rsid w:val="00C4080E"/>
    <w:rsid w:val="00C41756"/>
    <w:rsid w:val="00C55E22"/>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02F22"/>
    <w:rsid w:val="00D11BA6"/>
    <w:rsid w:val="00D2266F"/>
    <w:rsid w:val="00D24ED7"/>
    <w:rsid w:val="00D31F8F"/>
    <w:rsid w:val="00D331C0"/>
    <w:rsid w:val="00D34C47"/>
    <w:rsid w:val="00D35EE2"/>
    <w:rsid w:val="00D3684F"/>
    <w:rsid w:val="00D42211"/>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0B10"/>
    <w:rsid w:val="00DF1AED"/>
    <w:rsid w:val="00DF68B7"/>
    <w:rsid w:val="00E0438A"/>
    <w:rsid w:val="00E21E96"/>
    <w:rsid w:val="00E25D60"/>
    <w:rsid w:val="00E3093A"/>
    <w:rsid w:val="00E3276C"/>
    <w:rsid w:val="00E34957"/>
    <w:rsid w:val="00E35619"/>
    <w:rsid w:val="00E556C5"/>
    <w:rsid w:val="00E5581B"/>
    <w:rsid w:val="00E572A3"/>
    <w:rsid w:val="00E574FC"/>
    <w:rsid w:val="00E61BB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51CE"/>
    <w:rsid w:val="00EE674F"/>
    <w:rsid w:val="00EE7ACE"/>
    <w:rsid w:val="00EF629C"/>
    <w:rsid w:val="00F06F9E"/>
    <w:rsid w:val="00F1141D"/>
    <w:rsid w:val="00F15232"/>
    <w:rsid w:val="00F15E53"/>
    <w:rsid w:val="00F27A8E"/>
    <w:rsid w:val="00F3022A"/>
    <w:rsid w:val="00F41C72"/>
    <w:rsid w:val="00F43801"/>
    <w:rsid w:val="00F4398C"/>
    <w:rsid w:val="00F44F5A"/>
    <w:rsid w:val="00F56159"/>
    <w:rsid w:val="00F579B4"/>
    <w:rsid w:val="00F61267"/>
    <w:rsid w:val="00F707E4"/>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4EEB"/>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F0B41"/>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F0B41"/>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8B4EEB"/>
    <w:pPr>
      <w:keepNext/>
      <w:spacing w:after="0" w:line="480" w:lineRule="auto"/>
      <w:ind w:left="-215"/>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image" Target="media/image35.jp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57" Type="http://schemas.openxmlformats.org/officeDocument/2006/relationships/image" Target="media/image37.jp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56" Type="http://schemas.openxmlformats.org/officeDocument/2006/relationships/image" Target="media/image36.jp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Pages>
  <Words>27219</Words>
  <Characters>155153</Characters>
  <Application>Microsoft Office Word</Application>
  <DocSecurity>0</DocSecurity>
  <Lines>1292</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8</cp:revision>
  <cp:lastPrinted>2021-10-23T02:15:00Z</cp:lastPrinted>
  <dcterms:created xsi:type="dcterms:W3CDTF">2021-10-22T13:28:00Z</dcterms:created>
  <dcterms:modified xsi:type="dcterms:W3CDTF">2021-10-23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